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28963DBC" w:rsidR="0094336B" w:rsidRPr="00D864B0" w:rsidRDefault="009571A1" w:rsidP="00E433F7">
      <w:pPr>
        <w:jc w:val="both"/>
        <w:rPr>
          <w:b/>
          <w:bCs/>
        </w:rPr>
      </w:pPr>
      <w:r w:rsidRPr="0070354D">
        <w:rPr>
          <w:b/>
          <w:bCs/>
          <w:sz w:val="36"/>
          <w:szCs w:val="36"/>
        </w:rPr>
        <w:t>Can scholarly pirate libraries bridge the knowledge access gap? An empirical study on the structural conditions of book piracy in global and European academia</w:t>
      </w:r>
      <w:r w:rsidR="006B14F5" w:rsidRPr="00D864B0">
        <w:rPr>
          <w:b/>
          <w:bCs/>
        </w:rPr>
        <w:t>.</w:t>
      </w:r>
    </w:p>
    <w:p w14:paraId="198BA4AA" w14:textId="77777777" w:rsidR="00AE7CBC" w:rsidRPr="00D864B0" w:rsidRDefault="00AE7CBC" w:rsidP="00E433F7">
      <w:pPr>
        <w:jc w:val="both"/>
        <w:rPr>
          <w:i/>
          <w:iCs/>
        </w:rPr>
      </w:pPr>
    </w:p>
    <w:p w14:paraId="2FD7153A" w14:textId="07D39783" w:rsidR="00F7734F" w:rsidRPr="00D864B0" w:rsidRDefault="0047090F" w:rsidP="00E433F7">
      <w:pPr>
        <w:jc w:val="both"/>
        <w:rPr>
          <w:i/>
          <w:iCs/>
        </w:rPr>
      </w:pPr>
      <w:r w:rsidRPr="00D864B0">
        <w:rPr>
          <w:i/>
          <w:iCs/>
        </w:rPr>
        <w:t>Balazs Bodo</w:t>
      </w:r>
      <w:r w:rsidR="00062974" w:rsidRPr="00D864B0">
        <w:rPr>
          <w:i/>
          <w:iCs/>
          <w:vertAlign w:val="superscript"/>
        </w:rPr>
        <w:t>1*</w:t>
      </w:r>
      <w:r w:rsidR="00062974" w:rsidRPr="00D864B0">
        <w:rPr>
          <w:i/>
          <w:iCs/>
        </w:rPr>
        <w:t xml:space="preserve">, </w:t>
      </w:r>
      <w:r w:rsidRPr="00D864B0">
        <w:rPr>
          <w:i/>
          <w:iCs/>
        </w:rPr>
        <w:t>Daniel Antal</w:t>
      </w:r>
      <w:r w:rsidR="00062974" w:rsidRPr="00D864B0">
        <w:rPr>
          <w:i/>
          <w:iCs/>
          <w:vertAlign w:val="superscript"/>
        </w:rPr>
        <w:t>2</w:t>
      </w:r>
      <w:r w:rsidR="00062974" w:rsidRPr="00D864B0">
        <w:rPr>
          <w:i/>
          <w:iCs/>
        </w:rPr>
        <w:t>, Z</w:t>
      </w:r>
      <w:r w:rsidR="00F73834" w:rsidRPr="00D864B0">
        <w:rPr>
          <w:i/>
          <w:iCs/>
        </w:rPr>
        <w:t>oltan Puha</w:t>
      </w:r>
      <w:r w:rsidR="00062974" w:rsidRPr="00D864B0">
        <w:rPr>
          <w:i/>
          <w:iCs/>
          <w:vertAlign w:val="superscript"/>
        </w:rPr>
        <w:t>3</w:t>
      </w:r>
      <w:r w:rsidR="00F73834" w:rsidRPr="00D864B0">
        <w:rPr>
          <w:i/>
          <w:iCs/>
        </w:rPr>
        <w:t xml:space="preserve"> </w:t>
      </w:r>
    </w:p>
    <w:p w14:paraId="4F77F69F" w14:textId="14222C9F" w:rsidR="009D48C8" w:rsidRPr="00D864B0" w:rsidRDefault="009D48C8" w:rsidP="00E433F7">
      <w:pPr>
        <w:jc w:val="both"/>
        <w:rPr>
          <w:i/>
          <w:iCs/>
        </w:rPr>
      </w:pPr>
    </w:p>
    <w:p w14:paraId="7E169105" w14:textId="77777777" w:rsidR="009D48C8" w:rsidRPr="00D864B0" w:rsidRDefault="009D48C8" w:rsidP="00E433F7">
      <w:pPr>
        <w:jc w:val="both"/>
        <w:rPr>
          <w:i/>
          <w:iCs/>
        </w:rPr>
      </w:pPr>
    </w:p>
    <w:p w14:paraId="27385201" w14:textId="3FA1CC80" w:rsidR="00E51E85" w:rsidRPr="00D864B0" w:rsidRDefault="00062974" w:rsidP="00E433F7">
      <w:pPr>
        <w:jc w:val="both"/>
        <w:rPr>
          <w:i/>
          <w:iCs/>
        </w:rPr>
      </w:pPr>
      <w:r w:rsidRPr="00D864B0">
        <w:rPr>
          <w:i/>
          <w:iCs/>
          <w:vertAlign w:val="superscript"/>
        </w:rPr>
        <w:t>1</w:t>
      </w:r>
      <w:r w:rsidRPr="00D864B0">
        <w:rPr>
          <w:i/>
          <w:iCs/>
        </w:rPr>
        <w:t>Institute for Information Law, University of Amsterdam, The Netherlands</w:t>
      </w:r>
    </w:p>
    <w:p w14:paraId="4ACEBEAC" w14:textId="59949DA3" w:rsidR="00062974" w:rsidRPr="00D864B0" w:rsidRDefault="008859B2" w:rsidP="00E433F7">
      <w:pPr>
        <w:jc w:val="both"/>
        <w:rPr>
          <w:i/>
          <w:iCs/>
        </w:rPr>
      </w:pPr>
      <w:r w:rsidRPr="00D864B0">
        <w:rPr>
          <w:i/>
          <w:iCs/>
          <w:vertAlign w:val="superscript"/>
        </w:rPr>
        <w:t>2</w:t>
      </w:r>
      <w:r>
        <w:rPr>
          <w:i/>
          <w:iCs/>
        </w:rPr>
        <w:t>independent researcher</w:t>
      </w:r>
      <w:r w:rsidR="00062974" w:rsidRPr="00D864B0">
        <w:rPr>
          <w:i/>
          <w:iCs/>
        </w:rPr>
        <w:t>, The Netherlands</w:t>
      </w:r>
    </w:p>
    <w:p w14:paraId="485E102B" w14:textId="7615EC00" w:rsidR="00062974" w:rsidRPr="00D864B0" w:rsidRDefault="00062974" w:rsidP="00062974">
      <w:pPr>
        <w:jc w:val="both"/>
        <w:rPr>
          <w:i/>
          <w:iCs/>
        </w:rPr>
      </w:pPr>
      <w:r w:rsidRPr="00D864B0">
        <w:rPr>
          <w:i/>
          <w:iCs/>
          <w:vertAlign w:val="superscript"/>
        </w:rPr>
        <w:t>3</w:t>
      </w:r>
      <w:r w:rsidRPr="00D864B0">
        <w:rPr>
          <w:i/>
          <w:iCs/>
        </w:rPr>
        <w:t xml:space="preserve"> Jheronimus Academy of Data Science, Department of Methodology and Statistics, Tilburg University, The Netherlands</w:t>
      </w:r>
    </w:p>
    <w:p w14:paraId="18EEE6C6" w14:textId="363D9842" w:rsidR="00062974" w:rsidRPr="00D864B0" w:rsidRDefault="00062974" w:rsidP="00E433F7">
      <w:pPr>
        <w:jc w:val="both"/>
        <w:rPr>
          <w:bCs/>
        </w:rPr>
      </w:pPr>
    </w:p>
    <w:p w14:paraId="7406EA20" w14:textId="26F22299" w:rsidR="00062974" w:rsidRPr="00D864B0" w:rsidRDefault="00062974" w:rsidP="00E433F7">
      <w:pPr>
        <w:jc w:val="both"/>
        <w:rPr>
          <w:bCs/>
        </w:rPr>
      </w:pPr>
      <w:r w:rsidRPr="00D864B0">
        <w:rPr>
          <w:i/>
          <w:iCs/>
        </w:rPr>
        <w:t xml:space="preserve">*Corresponding author. Email: </w:t>
      </w:r>
      <w:hyperlink r:id="rId8" w:history="1">
        <w:r w:rsidRPr="00D864B0">
          <w:rPr>
            <w:rStyle w:val="Hyperlink"/>
            <w:i/>
            <w:iCs/>
          </w:rPr>
          <w:t>bodo@uva.nl</w:t>
        </w:r>
      </w:hyperlink>
    </w:p>
    <w:p w14:paraId="51C2FCEB" w14:textId="77777777" w:rsidR="009D48C8" w:rsidRPr="00D864B0" w:rsidRDefault="009D48C8">
      <w:pPr>
        <w:rPr>
          <w:b/>
          <w:bCs/>
        </w:rPr>
      </w:pPr>
      <w:r w:rsidRPr="00D864B0">
        <w:rPr>
          <w:b/>
          <w:bCs/>
        </w:rPr>
        <w:br w:type="page"/>
      </w:r>
    </w:p>
    <w:p w14:paraId="261C66A4" w14:textId="4CD21D87" w:rsidR="00EE46DB" w:rsidRDefault="00B442E3" w:rsidP="009408A4">
      <w:pPr>
        <w:pStyle w:val="Heading1"/>
      </w:pPr>
      <w:r w:rsidRPr="00D864B0">
        <w:lastRenderedPageBreak/>
        <w:t>Abstract</w:t>
      </w:r>
    </w:p>
    <w:p w14:paraId="33C394D1" w14:textId="77777777" w:rsidR="009571A1" w:rsidRPr="0070354D" w:rsidRDefault="009571A1" w:rsidP="0070354D"/>
    <w:p w14:paraId="03751EC4" w14:textId="15A0827B" w:rsidR="004D4282" w:rsidRPr="00D864B0" w:rsidRDefault="00EE46DB" w:rsidP="00E433F7">
      <w:pPr>
        <w:jc w:val="both"/>
        <w:rPr>
          <w:bCs/>
        </w:rPr>
      </w:pPr>
      <w:r w:rsidRPr="00D864B0">
        <w:rPr>
          <w:bCs/>
        </w:rPr>
        <w:t xml:space="preserve">Library Genesis is one of the oldest and largest illegal scholarly book collections online. </w:t>
      </w:r>
      <w:r w:rsidR="00487997" w:rsidRPr="00D864B0">
        <w:rPr>
          <w:bCs/>
        </w:rPr>
        <w:t>Without the authorization of copyright holders, th</w:t>
      </w:r>
      <w:r w:rsidRPr="00D864B0">
        <w:rPr>
          <w:bCs/>
        </w:rPr>
        <w:t xml:space="preserve">is shadow library </w:t>
      </w:r>
      <w:r w:rsidR="00487997" w:rsidRPr="00D864B0">
        <w:rPr>
          <w:bCs/>
        </w:rPr>
        <w:t>hosts</w:t>
      </w:r>
      <w:r w:rsidRPr="00D864B0">
        <w:rPr>
          <w:bCs/>
        </w:rPr>
        <w:t xml:space="preserve"> and mak</w:t>
      </w:r>
      <w:r w:rsidR="00487997" w:rsidRPr="00D864B0">
        <w:rPr>
          <w:bCs/>
        </w:rPr>
        <w:t>es</w:t>
      </w:r>
      <w:r w:rsidRPr="00D864B0">
        <w:rPr>
          <w:bCs/>
        </w:rPr>
        <w:t xml:space="preserve"> more than 2 million scholarly publications, monographs, </w:t>
      </w:r>
      <w:r w:rsidR="00487997" w:rsidRPr="00D864B0">
        <w:rPr>
          <w:bCs/>
        </w:rPr>
        <w:t xml:space="preserve">and </w:t>
      </w:r>
      <w:r w:rsidRPr="00D864B0">
        <w:rPr>
          <w:bCs/>
        </w:rPr>
        <w:t>textbooks</w:t>
      </w:r>
      <w:r w:rsidR="002D573D" w:rsidRPr="00D864B0">
        <w:rPr>
          <w:bCs/>
        </w:rPr>
        <w:t xml:space="preserve"> available</w:t>
      </w:r>
      <w:r w:rsidRPr="00D864B0">
        <w:rPr>
          <w:bCs/>
        </w:rPr>
        <w:t>. Th</w:t>
      </w:r>
      <w:r w:rsidR="00487997" w:rsidRPr="00D864B0">
        <w:rPr>
          <w:bCs/>
        </w:rPr>
        <w:t>is</w:t>
      </w:r>
      <w:r w:rsidRPr="00D864B0">
        <w:rPr>
          <w:bCs/>
        </w:rPr>
        <w:t xml:space="preserve"> paper analyzes a set of weblogs of one of the Library Genesis mirrors, provided to us by one of the</w:t>
      </w:r>
      <w:r w:rsidR="002D573D" w:rsidRPr="00D864B0">
        <w:rPr>
          <w:bCs/>
        </w:rPr>
        <w:t xml:space="preserve"> service’s</w:t>
      </w:r>
      <w:r w:rsidRPr="00D864B0">
        <w:rPr>
          <w:bCs/>
        </w:rPr>
        <w:t xml:space="preserve"> administrators. We</w:t>
      </w:r>
      <w:r w:rsidR="002D573D" w:rsidRPr="00D864B0">
        <w:rPr>
          <w:bCs/>
        </w:rPr>
        <w:t xml:space="preserve"> </w:t>
      </w:r>
      <w:r w:rsidRPr="00D864B0">
        <w:rPr>
          <w:bCs/>
        </w:rPr>
        <w:t xml:space="preserve">reconstruct the </w:t>
      </w:r>
      <w:r w:rsidR="00875364" w:rsidRPr="00D864B0">
        <w:rPr>
          <w:bCs/>
        </w:rPr>
        <w:t>social</w:t>
      </w:r>
      <w:r w:rsidR="002D573D" w:rsidRPr="00D864B0">
        <w:rPr>
          <w:bCs/>
        </w:rPr>
        <w:t xml:space="preserve"> and</w:t>
      </w:r>
      <w:r w:rsidR="00875364" w:rsidRPr="00D864B0">
        <w:rPr>
          <w:bCs/>
        </w:rPr>
        <w:t xml:space="preserve"> economic factors that drive the </w:t>
      </w:r>
      <w:r w:rsidRPr="00D864B0">
        <w:rPr>
          <w:bCs/>
        </w:rPr>
        <w:t xml:space="preserve">global </w:t>
      </w:r>
      <w:r w:rsidR="00875364" w:rsidRPr="00D864B0">
        <w:rPr>
          <w:bCs/>
        </w:rPr>
        <w:t xml:space="preserve">and European </w:t>
      </w:r>
      <w:r w:rsidRPr="00D864B0">
        <w:rPr>
          <w:bCs/>
        </w:rPr>
        <w:t xml:space="preserve">demand for </w:t>
      </w:r>
      <w:r w:rsidR="002D573D" w:rsidRPr="00D864B0">
        <w:rPr>
          <w:bCs/>
        </w:rPr>
        <w:t xml:space="preserve">illicit </w:t>
      </w:r>
      <w:r w:rsidRPr="00D864B0">
        <w:rPr>
          <w:bCs/>
        </w:rPr>
        <w:t>scholarly literature.</w:t>
      </w:r>
      <w:r w:rsidR="004D4282" w:rsidRPr="00D864B0">
        <w:rPr>
          <w:bCs/>
        </w:rPr>
        <w:t xml:space="preserve"> In particular, we test if lower income regions can compensate</w:t>
      </w:r>
      <w:r w:rsidR="004728E5" w:rsidRPr="00D864B0">
        <w:rPr>
          <w:bCs/>
        </w:rPr>
        <w:t xml:space="preserve"> for</w:t>
      </w:r>
      <w:r w:rsidR="004D4282" w:rsidRPr="00D864B0">
        <w:rPr>
          <w:bCs/>
        </w:rPr>
        <w:t xml:space="preserve"> the shortcomings in legal access infrastructures </w:t>
      </w:r>
      <w:r w:rsidR="004728E5" w:rsidRPr="00D864B0">
        <w:rPr>
          <w:bCs/>
        </w:rPr>
        <w:t>by</w:t>
      </w:r>
      <w:r w:rsidR="004D4282" w:rsidRPr="00D864B0">
        <w:rPr>
          <w:bCs/>
        </w:rPr>
        <w:t xml:space="preserve"> more intensive use of illicit open resources. We </w:t>
      </w:r>
      <w:r w:rsidR="002D573D" w:rsidRPr="00D864B0">
        <w:rPr>
          <w:bCs/>
        </w:rPr>
        <w:t xml:space="preserve">found </w:t>
      </w:r>
      <w:r w:rsidR="004D4282" w:rsidRPr="00D864B0">
        <w:rPr>
          <w:bCs/>
        </w:rPr>
        <w:t xml:space="preserve">that while richer regions are the most intensive users of shadow libraries, poorer regions face structural limitations </w:t>
      </w:r>
      <w:r w:rsidR="004728E5" w:rsidRPr="00D864B0">
        <w:rPr>
          <w:bCs/>
        </w:rPr>
        <w:t>that</w:t>
      </w:r>
      <w:r w:rsidR="004D4282" w:rsidRPr="00D864B0">
        <w:rPr>
          <w:bCs/>
        </w:rPr>
        <w:t xml:space="preserve"> prevent them </w:t>
      </w:r>
      <w:r w:rsidR="002D573D" w:rsidRPr="00D864B0">
        <w:rPr>
          <w:bCs/>
        </w:rPr>
        <w:t>from</w:t>
      </w:r>
      <w:r w:rsidR="004D4282" w:rsidRPr="00D864B0">
        <w:rPr>
          <w:bCs/>
        </w:rPr>
        <w:t xml:space="preserve"> fully capitalizing on freely accessible knowledge.</w:t>
      </w:r>
    </w:p>
    <w:p w14:paraId="03582B3A" w14:textId="781EFC90" w:rsidR="00EE46DB" w:rsidRPr="00D864B0" w:rsidRDefault="004D4282" w:rsidP="00E433F7">
      <w:pPr>
        <w:jc w:val="both"/>
        <w:rPr>
          <w:bCs/>
        </w:rPr>
      </w:pPr>
      <w:r w:rsidRPr="00D864B0">
        <w:rPr>
          <w:bCs/>
        </w:rPr>
        <w:t>We</w:t>
      </w:r>
      <w:r w:rsidR="002D573D" w:rsidRPr="00D864B0">
        <w:rPr>
          <w:bCs/>
        </w:rPr>
        <w:t xml:space="preserve"> </w:t>
      </w:r>
      <w:r w:rsidRPr="00D864B0">
        <w:rPr>
          <w:bCs/>
        </w:rPr>
        <w:t>discuss th</w:t>
      </w:r>
      <w:r w:rsidR="0046294A" w:rsidRPr="00D864B0">
        <w:rPr>
          <w:bCs/>
        </w:rPr>
        <w:t>e</w:t>
      </w:r>
      <w:r w:rsidRPr="00D864B0">
        <w:rPr>
          <w:bCs/>
        </w:rPr>
        <w:t>s</w:t>
      </w:r>
      <w:r w:rsidR="0046294A" w:rsidRPr="00D864B0">
        <w:rPr>
          <w:bCs/>
        </w:rPr>
        <w:t>e</w:t>
      </w:r>
      <w:r w:rsidRPr="00D864B0">
        <w:rPr>
          <w:bCs/>
        </w:rPr>
        <w:t xml:space="preserve"> findings in the wider context of open access publishing, and point out that open access knowledge, if not met with proper knowledge absorption infrastructures, has limited usefulness in </w:t>
      </w:r>
      <w:r w:rsidR="0046294A" w:rsidRPr="00D864B0">
        <w:rPr>
          <w:bCs/>
        </w:rPr>
        <w:t xml:space="preserve">addressing </w:t>
      </w:r>
      <w:r w:rsidRPr="00D864B0">
        <w:rPr>
          <w:bCs/>
        </w:rPr>
        <w:t xml:space="preserve">knowledge </w:t>
      </w:r>
      <w:r w:rsidR="0046294A" w:rsidRPr="00D864B0">
        <w:rPr>
          <w:bCs/>
        </w:rPr>
        <w:t xml:space="preserve">access and production </w:t>
      </w:r>
      <w:r w:rsidRPr="00D864B0">
        <w:rPr>
          <w:bCs/>
        </w:rPr>
        <w:t>inequalities.</w:t>
      </w:r>
    </w:p>
    <w:p w14:paraId="6DEE2A0D" w14:textId="0882175F" w:rsidR="00B442E3" w:rsidRPr="00D864B0" w:rsidRDefault="0024171F" w:rsidP="0070354D">
      <w:pPr>
        <w:pStyle w:val="Heading1"/>
      </w:pPr>
      <w:bookmarkStart w:id="0" w:name="literature-review"/>
      <w:r w:rsidRPr="00D864B0">
        <w:br w:type="page"/>
      </w:r>
      <w:r w:rsidR="00B442E3" w:rsidRPr="00D864B0">
        <w:lastRenderedPageBreak/>
        <w:t>Introduction</w:t>
      </w:r>
    </w:p>
    <w:p w14:paraId="0863847B" w14:textId="77777777" w:rsidR="00026055" w:rsidRPr="00D864B0" w:rsidRDefault="00026055" w:rsidP="00026055"/>
    <w:p w14:paraId="64D02E41" w14:textId="5031CCFD" w:rsidR="00B442E3" w:rsidRPr="00D864B0" w:rsidRDefault="00F1276D" w:rsidP="00E433F7">
      <w:pPr>
        <w:jc w:val="both"/>
        <w:rPr>
          <w:bCs/>
        </w:rPr>
      </w:pPr>
      <w:r w:rsidRPr="00D864B0">
        <w:rPr>
          <w:bCs/>
        </w:rPr>
        <w:t xml:space="preserve">Library Genesis </w:t>
      </w:r>
      <w:r w:rsidR="00CB0558" w:rsidRPr="00D864B0">
        <w:rPr>
          <w:bCs/>
        </w:rPr>
        <w:t xml:space="preserve">(LG or LibGen) </w:t>
      </w:r>
      <w:r w:rsidRPr="00D864B0">
        <w:rPr>
          <w:bCs/>
        </w:rPr>
        <w:t>is a copyright infringing online collection of scholarly works</w:t>
      </w:r>
      <w:r w:rsidR="00872396" w:rsidRPr="00D864B0">
        <w:rPr>
          <w:bCs/>
        </w:rPr>
        <w:t>: monographs, edited volumes,</w:t>
      </w:r>
      <w:r w:rsidR="002D573D" w:rsidRPr="00D864B0">
        <w:rPr>
          <w:bCs/>
        </w:rPr>
        <w:t xml:space="preserve"> and</w:t>
      </w:r>
      <w:r w:rsidR="00872396" w:rsidRPr="00D864B0">
        <w:rPr>
          <w:bCs/>
        </w:rPr>
        <w:t xml:space="preserve"> textbooks </w:t>
      </w:r>
      <w:r w:rsidR="00872396" w:rsidRPr="00D864B0">
        <w:rPr>
          <w:bCs/>
        </w:rPr>
        <w:fldChar w:fldCharType="begin"/>
      </w:r>
      <w:r w:rsidR="009571A1">
        <w:rPr>
          <w:bCs/>
        </w:rPr>
        <w:instrText xml:space="preserve"> ADDIN ZOTERO_ITEM CSL_CITATION {"citationID":"Aqbb295L","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sidRPr="00D864B0">
        <w:rPr>
          <w:bCs/>
        </w:rPr>
        <w:fldChar w:fldCharType="separate"/>
      </w:r>
      <w:r w:rsidR="009571A1" w:rsidRPr="009571A1">
        <w:rPr>
          <w:rFonts w:ascii="Calibri" w:hAnsi="Calibri" w:cs="Calibri"/>
        </w:rPr>
        <w:t>[1]</w:t>
      </w:r>
      <w:r w:rsidR="00872396" w:rsidRPr="00D864B0">
        <w:rPr>
          <w:bCs/>
        </w:rPr>
        <w:fldChar w:fldCharType="end"/>
      </w:r>
      <w:r w:rsidRPr="00D864B0">
        <w:rPr>
          <w:bCs/>
        </w:rPr>
        <w:t xml:space="preserve">. </w:t>
      </w:r>
      <w:r w:rsidR="00872396" w:rsidRPr="00D864B0">
        <w:rPr>
          <w:bCs/>
        </w:rPr>
        <w:t>At the time of writing in May, 2019, there are 2</w:t>
      </w:r>
      <w:r w:rsidR="00282644" w:rsidRPr="00D864B0">
        <w:rPr>
          <w:bCs/>
        </w:rPr>
        <w:t>,</w:t>
      </w:r>
      <w:r w:rsidR="00872396" w:rsidRPr="00D864B0">
        <w:rPr>
          <w:bCs/>
        </w:rPr>
        <w:t>363</w:t>
      </w:r>
      <w:r w:rsidR="00282644" w:rsidRPr="00D864B0">
        <w:rPr>
          <w:bCs/>
        </w:rPr>
        <w:t>,</w:t>
      </w:r>
      <w:r w:rsidR="00872396" w:rsidRPr="00D864B0">
        <w:rPr>
          <w:bCs/>
        </w:rPr>
        <w:t xml:space="preserve">587 records in its </w:t>
      </w:r>
      <w:r w:rsidR="00CB0558" w:rsidRPr="00D864B0">
        <w:rPr>
          <w:bCs/>
        </w:rPr>
        <w:t>onl</w:t>
      </w:r>
      <w:r w:rsidR="00BB281F" w:rsidRPr="00D864B0">
        <w:rPr>
          <w:bCs/>
        </w:rPr>
        <w:t>i</w:t>
      </w:r>
      <w:r w:rsidR="00CB0558" w:rsidRPr="00D864B0">
        <w:rPr>
          <w:bCs/>
        </w:rPr>
        <w:t>ne catalogue</w:t>
      </w:r>
      <w:r w:rsidR="00EE4574" w:rsidRPr="00D864B0">
        <w:rPr>
          <w:bCs/>
        </w:rPr>
        <w:t>,</w:t>
      </w:r>
      <w:r w:rsidR="00936D15" w:rsidRPr="00D864B0">
        <w:rPr>
          <w:bCs/>
        </w:rPr>
        <w:t xml:space="preserve"> </w:t>
      </w:r>
      <w:r w:rsidR="00EE4574" w:rsidRPr="00D864B0">
        <w:rPr>
          <w:bCs/>
        </w:rPr>
        <w:t xml:space="preserve">accessible through a simple web interface. </w:t>
      </w:r>
      <w:r w:rsidR="00872396" w:rsidRPr="00D864B0">
        <w:rPr>
          <w:bCs/>
        </w:rPr>
        <w:t>T</w:t>
      </w:r>
      <w:r w:rsidR="00936D15" w:rsidRPr="00D864B0">
        <w:rPr>
          <w:bCs/>
        </w:rPr>
        <w:t xml:space="preserve">he digital </w:t>
      </w:r>
      <w:r w:rsidR="00AF1587" w:rsidRPr="00D864B0">
        <w:rPr>
          <w:bCs/>
        </w:rPr>
        <w:t xml:space="preserve">versions </w:t>
      </w:r>
      <w:r w:rsidR="00EE4574" w:rsidRPr="00D864B0">
        <w:rPr>
          <w:bCs/>
        </w:rPr>
        <w:t xml:space="preserve">of </w:t>
      </w:r>
      <w:r w:rsidR="00872396" w:rsidRPr="00D864B0">
        <w:rPr>
          <w:bCs/>
        </w:rPr>
        <w:t xml:space="preserve">the </w:t>
      </w:r>
      <w:r w:rsidR="00EE4574" w:rsidRPr="00D864B0">
        <w:rPr>
          <w:bCs/>
        </w:rPr>
        <w:t xml:space="preserve">books </w:t>
      </w:r>
      <w:r w:rsidR="00872396" w:rsidRPr="00D864B0">
        <w:rPr>
          <w:bCs/>
        </w:rPr>
        <w:t xml:space="preserve">in LG are accessible via </w:t>
      </w:r>
      <w:r w:rsidR="00AF1587" w:rsidRPr="00D864B0">
        <w:rPr>
          <w:bCs/>
        </w:rPr>
        <w:t xml:space="preserve">various </w:t>
      </w:r>
      <w:r w:rsidR="00872396" w:rsidRPr="00D864B0">
        <w:rPr>
          <w:bCs/>
        </w:rPr>
        <w:t xml:space="preserve">centralized and peer-to-peer </w:t>
      </w:r>
      <w:r w:rsidR="00AF1587" w:rsidRPr="00D864B0">
        <w:rPr>
          <w:bCs/>
        </w:rPr>
        <w:t>third</w:t>
      </w:r>
      <w:r w:rsidR="00BC09B3" w:rsidRPr="00D864B0">
        <w:rPr>
          <w:bCs/>
        </w:rPr>
        <w:t>-</w:t>
      </w:r>
      <w:r w:rsidR="00AF1587" w:rsidRPr="00D864B0">
        <w:rPr>
          <w:bCs/>
        </w:rPr>
        <w:t>par</w:t>
      </w:r>
      <w:r w:rsidR="00936D15" w:rsidRPr="00D864B0">
        <w:rPr>
          <w:bCs/>
        </w:rPr>
        <w:t>ty services.</w:t>
      </w:r>
      <w:r w:rsidR="00AF1587" w:rsidRPr="00D864B0">
        <w:rPr>
          <w:bCs/>
        </w:rPr>
        <w:t xml:space="preserve"> All elements of the LG web service are freely available for anyone to download, including the webserver code, the </w:t>
      </w:r>
      <w:r w:rsidR="00BC09B3" w:rsidRPr="00D864B0">
        <w:rPr>
          <w:bCs/>
        </w:rPr>
        <w:t xml:space="preserve">most current copy of the </w:t>
      </w:r>
      <w:r w:rsidR="00AF1587" w:rsidRPr="00D864B0">
        <w:rPr>
          <w:bCs/>
        </w:rPr>
        <w:t xml:space="preserve">database, or </w:t>
      </w:r>
      <w:r w:rsidR="004E0618" w:rsidRPr="00D864B0">
        <w:rPr>
          <w:bCs/>
        </w:rPr>
        <w:t xml:space="preserve">the works themselves. </w:t>
      </w:r>
    </w:p>
    <w:p w14:paraId="38689FD4" w14:textId="2A6E4232" w:rsidR="004E0618" w:rsidRPr="00D864B0" w:rsidRDefault="004E0618" w:rsidP="00E433F7">
      <w:pPr>
        <w:jc w:val="both"/>
        <w:rPr>
          <w:bCs/>
        </w:rPr>
      </w:pPr>
      <w:r w:rsidRPr="00D864B0">
        <w:rPr>
          <w:bCs/>
        </w:rPr>
        <w:t xml:space="preserve">LibGen contains </w:t>
      </w:r>
      <w:r w:rsidR="0045090B" w:rsidRPr="00D864B0">
        <w:rPr>
          <w:bCs/>
        </w:rPr>
        <w:t xml:space="preserve">several collections. Its main focus is </w:t>
      </w:r>
      <w:r w:rsidRPr="00D864B0">
        <w:rPr>
          <w:bCs/>
        </w:rPr>
        <w:t xml:space="preserve">scholarly works: scientific monographs, edited volumes, </w:t>
      </w:r>
      <w:r w:rsidR="006B14F5" w:rsidRPr="00D864B0">
        <w:rPr>
          <w:bCs/>
        </w:rPr>
        <w:t xml:space="preserve">and </w:t>
      </w:r>
      <w:r w:rsidRPr="00D864B0">
        <w:rPr>
          <w:bCs/>
        </w:rPr>
        <w:t>textbooks</w:t>
      </w:r>
      <w:r w:rsidR="006B14F5" w:rsidRPr="00D864B0">
        <w:rPr>
          <w:bCs/>
        </w:rPr>
        <w:t xml:space="preserve">. </w:t>
      </w:r>
      <w:r w:rsidR="00323100">
        <w:rPr>
          <w:bCs/>
        </w:rPr>
        <w:t>I</w:t>
      </w:r>
      <w:r w:rsidR="0045090B" w:rsidRPr="00D864B0">
        <w:rPr>
          <w:bCs/>
        </w:rPr>
        <w:t xml:space="preserve">t also serves as a repository for scientific articles downloaded by the users of </w:t>
      </w:r>
      <w:r w:rsidR="004F5462" w:rsidRPr="00D864B0">
        <w:rPr>
          <w:bCs/>
        </w:rPr>
        <w:t>SciH</w:t>
      </w:r>
      <w:r w:rsidR="0045090B" w:rsidRPr="00D864B0">
        <w:rPr>
          <w:bCs/>
        </w:rPr>
        <w:t>ub, another copyright infringing shadow library focus</w:t>
      </w:r>
      <w:r w:rsidR="00282644" w:rsidRPr="00D864B0">
        <w:rPr>
          <w:bCs/>
        </w:rPr>
        <w:t>ed</w:t>
      </w:r>
      <w:r w:rsidR="0045090B" w:rsidRPr="00D864B0">
        <w:rPr>
          <w:bCs/>
        </w:rPr>
        <w:t xml:space="preserve"> solely on journal articles </w:t>
      </w:r>
      <w:r w:rsidR="0045090B" w:rsidRPr="00D864B0">
        <w:rPr>
          <w:bCs/>
        </w:rPr>
        <w:fldChar w:fldCharType="begin"/>
      </w:r>
      <w:r w:rsidR="009571A1">
        <w:rPr>
          <w:bCs/>
        </w:rPr>
        <w:instrText xml:space="preserve"> ADDIN ZOTERO_ITEM CSL_CITATION {"citationID":"4iDRKjI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sidRPr="00D864B0">
        <w:rPr>
          <w:bCs/>
        </w:rPr>
        <w:fldChar w:fldCharType="separate"/>
      </w:r>
      <w:r w:rsidR="009571A1" w:rsidRPr="009571A1">
        <w:rPr>
          <w:rFonts w:ascii="Calibri" w:hAnsi="Calibri" w:cs="Calibri"/>
        </w:rPr>
        <w:t>[2]</w:t>
      </w:r>
      <w:r w:rsidR="0045090B" w:rsidRPr="00D864B0">
        <w:rPr>
          <w:bCs/>
        </w:rPr>
        <w:fldChar w:fldCharType="end"/>
      </w:r>
      <w:r w:rsidR="00027BC5" w:rsidRPr="00D864B0">
        <w:rPr>
          <w:bCs/>
        </w:rPr>
        <w:t xml:space="preserve">, and </w:t>
      </w:r>
      <w:r w:rsidR="00563507" w:rsidRPr="00D864B0">
        <w:rPr>
          <w:bCs/>
        </w:rPr>
        <w:t>a separate catalogue of literary work and comics.</w:t>
      </w:r>
    </w:p>
    <w:p w14:paraId="20C84C5A" w14:textId="01C73E67" w:rsidR="00B442E3" w:rsidRPr="00D864B0" w:rsidRDefault="00563507" w:rsidP="00E433F7">
      <w:pPr>
        <w:jc w:val="both"/>
        <w:rPr>
          <w:bCs/>
        </w:rPr>
      </w:pPr>
      <w:r w:rsidRPr="00D864B0">
        <w:rPr>
          <w:bCs/>
        </w:rPr>
        <w:t>The legal status of LibGen is understood to be</w:t>
      </w:r>
      <w:r w:rsidR="002D573D" w:rsidRPr="00D864B0">
        <w:rPr>
          <w:bCs/>
        </w:rPr>
        <w:t xml:space="preserve"> </w:t>
      </w:r>
      <w:r w:rsidRPr="00D864B0">
        <w:rPr>
          <w:bCs/>
        </w:rPr>
        <w:t>copyright infring</w:t>
      </w:r>
      <w:r w:rsidR="002D573D" w:rsidRPr="00D864B0">
        <w:rPr>
          <w:bCs/>
        </w:rPr>
        <w:t>ement</w:t>
      </w:r>
      <w:r w:rsidRPr="00D864B0">
        <w:rPr>
          <w:bCs/>
        </w:rPr>
        <w:t xml:space="preserve"> by rights holder</w:t>
      </w:r>
      <w:r w:rsidR="00323100">
        <w:rPr>
          <w:bCs/>
        </w:rPr>
        <w:t>s</w:t>
      </w:r>
      <w:r w:rsidRPr="00D864B0">
        <w:rPr>
          <w:bCs/>
        </w:rPr>
        <w:t xml:space="preserve">, authors, </w:t>
      </w:r>
      <w:r w:rsidR="00323100">
        <w:rPr>
          <w:bCs/>
        </w:rPr>
        <w:t xml:space="preserve">as well as the </w:t>
      </w:r>
      <w:r w:rsidRPr="00D864B0">
        <w:rPr>
          <w:bCs/>
        </w:rPr>
        <w:t xml:space="preserve">users, and operators of the service </w:t>
      </w:r>
      <w:r w:rsidRPr="00D864B0">
        <w:rPr>
          <w:bCs/>
        </w:rPr>
        <w:fldChar w:fldCharType="begin"/>
      </w:r>
      <w:r w:rsidR="009571A1">
        <w:rPr>
          <w:bCs/>
        </w:rPr>
        <w:instrText xml:space="preserve"> ADDIN ZOTERO_ITEM CSL_CITATION {"citationID":"zsJP7MRu","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Pr="00D864B0">
        <w:rPr>
          <w:bCs/>
        </w:rPr>
        <w:fldChar w:fldCharType="separate"/>
      </w:r>
      <w:r w:rsidR="009571A1" w:rsidRPr="009571A1">
        <w:rPr>
          <w:rFonts w:ascii="Calibri" w:hAnsi="Calibri" w:cs="Calibri"/>
        </w:rPr>
        <w:t>[1]</w:t>
      </w:r>
      <w:r w:rsidRPr="00D864B0">
        <w:rPr>
          <w:bCs/>
        </w:rPr>
        <w:fldChar w:fldCharType="end"/>
      </w:r>
      <w:r w:rsidR="00A43405" w:rsidRPr="00D864B0">
        <w:rPr>
          <w:bCs/>
        </w:rPr>
        <w:t xml:space="preserve">. </w:t>
      </w:r>
      <w:r w:rsidR="00433F88" w:rsidRPr="00D864B0">
        <w:rPr>
          <w:bCs/>
        </w:rPr>
        <w:t xml:space="preserve">A </w:t>
      </w:r>
      <w:r w:rsidR="00A43405" w:rsidRPr="00D864B0">
        <w:rPr>
          <w:bCs/>
        </w:rPr>
        <w:t>New Yo</w:t>
      </w:r>
      <w:r w:rsidR="002D573D" w:rsidRPr="00D864B0">
        <w:rPr>
          <w:bCs/>
        </w:rPr>
        <w:t>rk</w:t>
      </w:r>
      <w:r w:rsidR="00A43405" w:rsidRPr="00D864B0">
        <w:rPr>
          <w:bCs/>
        </w:rPr>
        <w:t xml:space="preserve"> court </w:t>
      </w:r>
      <w:r w:rsidR="00433F88" w:rsidRPr="00D864B0">
        <w:rPr>
          <w:bCs/>
        </w:rPr>
        <w:t>issued a default</w:t>
      </w:r>
      <w:r w:rsidR="003F1709" w:rsidRPr="00D864B0">
        <w:rPr>
          <w:bCs/>
        </w:rPr>
        <w:t xml:space="preserve"> judgement against SciHub</w:t>
      </w:r>
      <w:r w:rsidR="00282644" w:rsidRPr="00D864B0">
        <w:rPr>
          <w:bCs/>
        </w:rPr>
        <w:t xml:space="preserve"> and</w:t>
      </w:r>
      <w:r w:rsidR="003F1709" w:rsidRPr="00D864B0">
        <w:rPr>
          <w:bCs/>
        </w:rPr>
        <w:t xml:space="preserve"> L</w:t>
      </w:r>
      <w:r w:rsidR="00433F88" w:rsidRPr="00D864B0">
        <w:rPr>
          <w:bCs/>
        </w:rPr>
        <w:t xml:space="preserve">ibrary Genesis, </w:t>
      </w:r>
      <w:r w:rsidR="00282644" w:rsidRPr="00D864B0">
        <w:rPr>
          <w:bCs/>
        </w:rPr>
        <w:t>including</w:t>
      </w:r>
      <w:r w:rsidR="00433F88" w:rsidRPr="00D864B0">
        <w:rPr>
          <w:bCs/>
        </w:rPr>
        <w:t xml:space="preserve"> their operators, finding </w:t>
      </w:r>
      <w:r w:rsidR="00282644" w:rsidRPr="00D864B0">
        <w:rPr>
          <w:bCs/>
        </w:rPr>
        <w:t>all</w:t>
      </w:r>
      <w:r w:rsidR="00433F88" w:rsidRPr="00D864B0">
        <w:rPr>
          <w:bCs/>
        </w:rPr>
        <w:t xml:space="preserve"> liable for willful copyright infringement</w:t>
      </w:r>
      <w:r w:rsidR="00282644" w:rsidRPr="00D864B0">
        <w:rPr>
          <w:bCs/>
        </w:rPr>
        <w:t xml:space="preserve">. The court ordered </w:t>
      </w:r>
      <w:r w:rsidR="001720A4" w:rsidRPr="00D864B0">
        <w:rPr>
          <w:bCs/>
        </w:rPr>
        <w:t>Alexand</w:t>
      </w:r>
      <w:r w:rsidR="00433F88" w:rsidRPr="00D864B0">
        <w:rPr>
          <w:bCs/>
        </w:rPr>
        <w:t>ra Elbakyan,</w:t>
      </w:r>
      <w:r w:rsidR="001720A4" w:rsidRPr="00D864B0">
        <w:rPr>
          <w:bCs/>
        </w:rPr>
        <w:t xml:space="preserve"> the operator of SciHu</w:t>
      </w:r>
      <w:r w:rsidR="00433F88" w:rsidRPr="00D864B0">
        <w:rPr>
          <w:bCs/>
        </w:rPr>
        <w:t xml:space="preserve">b, and the anonymous </w:t>
      </w:r>
      <w:r w:rsidR="001720A4" w:rsidRPr="00D864B0">
        <w:rPr>
          <w:bCs/>
        </w:rPr>
        <w:t>operators of LibGen to pay damages of $15M, a</w:t>
      </w:r>
      <w:r w:rsidR="002D573D" w:rsidRPr="00D864B0">
        <w:rPr>
          <w:bCs/>
        </w:rPr>
        <w:t>s well as</w:t>
      </w:r>
      <w:r w:rsidR="001720A4" w:rsidRPr="00D864B0">
        <w:rPr>
          <w:bCs/>
        </w:rPr>
        <w:t xml:space="preserve"> confiscat</w:t>
      </w:r>
      <w:r w:rsidR="00027BC5" w:rsidRPr="00D864B0">
        <w:rPr>
          <w:bCs/>
        </w:rPr>
        <w:t>ing</w:t>
      </w:r>
      <w:r w:rsidR="001720A4" w:rsidRPr="00D864B0">
        <w:rPr>
          <w:bCs/>
        </w:rPr>
        <w:t xml:space="preserve"> the domain names</w:t>
      </w:r>
      <w:r w:rsidR="003F1709" w:rsidRPr="00D864B0">
        <w:rPr>
          <w:bCs/>
        </w:rPr>
        <w:t xml:space="preserve"> </w:t>
      </w:r>
      <w:r w:rsidR="003F1709" w:rsidRPr="00D864B0">
        <w:rPr>
          <w:bCs/>
        </w:rPr>
        <w:fldChar w:fldCharType="begin"/>
      </w:r>
      <w:r w:rsidR="009571A1">
        <w:rPr>
          <w:bCs/>
        </w:rPr>
        <w:instrText xml:space="preserve"> ADDIN ZOTERO_ITEM CSL_CITATION {"citationID":"hhuOx1U7","properties":{"formattedCitation":"[3]","plainCitation":"[3]","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sidRPr="00D864B0">
        <w:rPr>
          <w:bCs/>
        </w:rPr>
        <w:fldChar w:fldCharType="separate"/>
      </w:r>
      <w:r w:rsidR="009571A1" w:rsidRPr="009571A1">
        <w:rPr>
          <w:rFonts w:ascii="Calibri" w:hAnsi="Calibri" w:cs="Calibri"/>
        </w:rPr>
        <w:t>[3]</w:t>
      </w:r>
      <w:r w:rsidR="003F1709" w:rsidRPr="00D864B0">
        <w:rPr>
          <w:bCs/>
        </w:rPr>
        <w:fldChar w:fldCharType="end"/>
      </w:r>
      <w:r w:rsidR="001720A4" w:rsidRPr="00D864B0">
        <w:rPr>
          <w:bCs/>
        </w:rPr>
        <w:t>.</w:t>
      </w:r>
      <w:r w:rsidR="00433F88" w:rsidRPr="00D864B0">
        <w:rPr>
          <w:bCs/>
        </w:rPr>
        <w:t xml:space="preserve"> </w:t>
      </w:r>
      <w:r w:rsidR="001562CA" w:rsidRPr="00D864B0">
        <w:rPr>
          <w:bCs/>
        </w:rPr>
        <w:t>A Virginia district co</w:t>
      </w:r>
      <w:r w:rsidR="003F1709" w:rsidRPr="00D864B0">
        <w:rPr>
          <w:bCs/>
        </w:rPr>
        <w:t>urt ordered the domain names t</w:t>
      </w:r>
      <w:r w:rsidR="001562CA" w:rsidRPr="00D864B0">
        <w:rPr>
          <w:bCs/>
        </w:rPr>
        <w:t xml:space="preserve">o be blocked in the US </w:t>
      </w:r>
      <w:r w:rsidR="001562CA" w:rsidRPr="00D864B0">
        <w:rPr>
          <w:bCs/>
        </w:rPr>
        <w:fldChar w:fldCharType="begin"/>
      </w:r>
      <w:r w:rsidR="009571A1">
        <w:rPr>
          <w:bCs/>
        </w:rPr>
        <w:instrText xml:space="preserve"> ADDIN ZOTERO_ITEM CSL_CITATION {"citationID":"8ybk1dyL","properties":{"formattedCitation":"[4]","plainCitation":"[4]","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sidRPr="00D864B0">
        <w:rPr>
          <w:bCs/>
        </w:rPr>
        <w:fldChar w:fldCharType="separate"/>
      </w:r>
      <w:r w:rsidR="009571A1" w:rsidRPr="009571A1">
        <w:rPr>
          <w:rFonts w:ascii="Calibri" w:hAnsi="Calibri" w:cs="Calibri"/>
        </w:rPr>
        <w:t>[4]</w:t>
      </w:r>
      <w:r w:rsidR="001562CA" w:rsidRPr="00D864B0">
        <w:rPr>
          <w:bCs/>
        </w:rPr>
        <w:fldChar w:fldCharType="end"/>
      </w:r>
      <w:r w:rsidR="001562CA" w:rsidRPr="00D864B0">
        <w:rPr>
          <w:bCs/>
        </w:rPr>
        <w:t xml:space="preserve">. The domain names of the services </w:t>
      </w:r>
      <w:r w:rsidR="00027BC5" w:rsidRPr="00D864B0">
        <w:rPr>
          <w:bCs/>
        </w:rPr>
        <w:t xml:space="preserve">were </w:t>
      </w:r>
      <w:r w:rsidR="006B14F5" w:rsidRPr="00D864B0">
        <w:t>temporarily</w:t>
      </w:r>
      <w:r w:rsidR="006B14F5" w:rsidRPr="00D864B0">
        <w:rPr>
          <w:bCs/>
        </w:rPr>
        <w:t xml:space="preserve"> </w:t>
      </w:r>
      <w:r w:rsidR="001562CA" w:rsidRPr="00D864B0">
        <w:rPr>
          <w:bCs/>
        </w:rPr>
        <w:t xml:space="preserve">blocked in Russia, where these services </w:t>
      </w:r>
      <w:r w:rsidR="002D573D" w:rsidRPr="00D864B0">
        <w:rPr>
          <w:bCs/>
        </w:rPr>
        <w:t>were</w:t>
      </w:r>
      <w:r w:rsidR="001562CA" w:rsidRPr="00D864B0">
        <w:rPr>
          <w:bCs/>
        </w:rPr>
        <w:t xml:space="preserve"> thought to be located </w:t>
      </w:r>
      <w:r w:rsidR="001562CA" w:rsidRPr="00D864B0">
        <w:rPr>
          <w:bCs/>
        </w:rPr>
        <w:fldChar w:fldCharType="begin"/>
      </w:r>
      <w:r w:rsidR="009571A1">
        <w:rPr>
          <w:bCs/>
        </w:rPr>
        <w:instrText xml:space="preserve"> ADDIN ZOTERO_ITEM CSL_CITATION {"citationID":"b6Bd1xpj","properties":{"formattedCitation":"[5]","plainCitation":"[5]","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sidRPr="00D864B0">
        <w:rPr>
          <w:bCs/>
        </w:rPr>
        <w:fldChar w:fldCharType="separate"/>
      </w:r>
      <w:r w:rsidR="009571A1" w:rsidRPr="009571A1">
        <w:rPr>
          <w:rFonts w:ascii="Calibri" w:hAnsi="Calibri" w:cs="Calibri"/>
        </w:rPr>
        <w:t>[5]</w:t>
      </w:r>
      <w:r w:rsidR="001562CA" w:rsidRPr="00D864B0">
        <w:rPr>
          <w:bCs/>
        </w:rPr>
        <w:fldChar w:fldCharType="end"/>
      </w:r>
      <w:r w:rsidR="004F5462" w:rsidRPr="00D864B0">
        <w:rPr>
          <w:bCs/>
        </w:rPr>
        <w:t>, and by a number of ISPs in Europe. Online service providers such as Facebook</w:t>
      </w:r>
      <w:r w:rsidR="002D573D" w:rsidRPr="00D864B0">
        <w:rPr>
          <w:bCs/>
        </w:rPr>
        <w:t xml:space="preserve"> </w:t>
      </w:r>
      <w:r w:rsidR="00027BC5" w:rsidRPr="00D864B0">
        <w:rPr>
          <w:bCs/>
        </w:rPr>
        <w:t xml:space="preserve">have also </w:t>
      </w:r>
      <w:r w:rsidR="002D573D" w:rsidRPr="00D864B0">
        <w:rPr>
          <w:bCs/>
        </w:rPr>
        <w:t>filtered</w:t>
      </w:r>
      <w:r w:rsidR="004F5462" w:rsidRPr="00D864B0">
        <w:rPr>
          <w:bCs/>
        </w:rPr>
        <w:t xml:space="preserve"> links to </w:t>
      </w:r>
      <w:r w:rsidR="00872396" w:rsidRPr="00D864B0">
        <w:rPr>
          <w:bCs/>
        </w:rPr>
        <w:t>the service</w:t>
      </w:r>
      <w:r w:rsidR="001C6E01" w:rsidRPr="00D864B0">
        <w:rPr>
          <w:bCs/>
        </w:rPr>
        <w:t>.</w:t>
      </w:r>
    </w:p>
    <w:p w14:paraId="3F25E559" w14:textId="53B1B34F" w:rsidR="00E0232A" w:rsidRPr="00D864B0" w:rsidRDefault="00FB4560" w:rsidP="00E433F7">
      <w:pPr>
        <w:jc w:val="both"/>
        <w:rPr>
          <w:bCs/>
        </w:rPr>
      </w:pPr>
      <w:r w:rsidRPr="00D864B0">
        <w:rPr>
          <w:bCs/>
        </w:rPr>
        <w:t>The administrators of LibGen (and</w:t>
      </w:r>
      <w:r w:rsidR="00282644" w:rsidRPr="00D864B0">
        <w:rPr>
          <w:bCs/>
        </w:rPr>
        <w:t xml:space="preserve"> SciHub,</w:t>
      </w:r>
      <w:r w:rsidRPr="00D864B0">
        <w:rPr>
          <w:bCs/>
        </w:rPr>
        <w:t xml:space="preserve"> for that matter) </w:t>
      </w:r>
      <w:r w:rsidR="00282644" w:rsidRPr="00D864B0">
        <w:rPr>
          <w:bCs/>
        </w:rPr>
        <w:t xml:space="preserve">did not </w:t>
      </w:r>
      <w:r w:rsidR="00D26852" w:rsidRPr="00D864B0">
        <w:rPr>
          <w:bCs/>
        </w:rPr>
        <w:t>contest</w:t>
      </w:r>
      <w:r w:rsidRPr="00D864B0">
        <w:rPr>
          <w:bCs/>
        </w:rPr>
        <w:t xml:space="preserve"> the legal assessment </w:t>
      </w:r>
      <w:r w:rsidRPr="00D864B0">
        <w:rPr>
          <w:bCs/>
        </w:rPr>
        <w:fldChar w:fldCharType="begin"/>
      </w:r>
      <w:r w:rsidR="009571A1">
        <w:rPr>
          <w:bCs/>
        </w:rPr>
        <w:instrText xml:space="preserve"> ADDIN ZOTERO_ITEM CSL_CITATION {"citationID":"Dl5CEmfF","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sidRPr="00D864B0">
        <w:rPr>
          <w:bCs/>
        </w:rPr>
        <w:fldChar w:fldCharType="separate"/>
      </w:r>
      <w:r w:rsidR="009571A1" w:rsidRPr="009571A1">
        <w:rPr>
          <w:rFonts w:ascii="Calibri" w:hAnsi="Calibri" w:cs="Calibri"/>
        </w:rPr>
        <w:t>[1,6]</w:t>
      </w:r>
      <w:r w:rsidRPr="00D864B0">
        <w:rPr>
          <w:bCs/>
        </w:rPr>
        <w:fldChar w:fldCharType="end"/>
      </w:r>
      <w:r w:rsidR="00BC09B3" w:rsidRPr="00D864B0">
        <w:rPr>
          <w:bCs/>
        </w:rPr>
        <w:t>.</w:t>
      </w:r>
      <w:r w:rsidRPr="00D864B0">
        <w:rPr>
          <w:bCs/>
        </w:rPr>
        <w:t xml:space="preserve"> </w:t>
      </w:r>
      <w:r w:rsidR="00BC09B3" w:rsidRPr="00D864B0">
        <w:rPr>
          <w:bCs/>
        </w:rPr>
        <w:t>N</w:t>
      </w:r>
      <w:r w:rsidRPr="00D864B0">
        <w:rPr>
          <w:bCs/>
        </w:rPr>
        <w:t>either d</w:t>
      </w:r>
      <w:r w:rsidR="00282644" w:rsidRPr="00D864B0">
        <w:rPr>
          <w:bCs/>
        </w:rPr>
        <w:t>id</w:t>
      </w:r>
      <w:r w:rsidRPr="00D864B0">
        <w:rPr>
          <w:bCs/>
        </w:rPr>
        <w:t xml:space="preserve"> those who use these services by downloading or uploading materials from / to them </w:t>
      </w:r>
      <w:r w:rsidRPr="00D864B0">
        <w:rPr>
          <w:bCs/>
        </w:rPr>
        <w:fldChar w:fldCharType="begin"/>
      </w:r>
      <w:r w:rsidR="009571A1">
        <w:rPr>
          <w:bCs/>
        </w:rPr>
        <w:instrText xml:space="preserve"> ADDIN ZOTERO_ITEM CSL_CITATION {"citationID":"GmX8O7Li","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Pr="00D864B0">
        <w:rPr>
          <w:bCs/>
        </w:rPr>
        <w:fldChar w:fldCharType="separate"/>
      </w:r>
      <w:r w:rsidR="009571A1" w:rsidRPr="009571A1">
        <w:rPr>
          <w:rFonts w:ascii="Calibri" w:hAnsi="Calibri" w:cs="Calibri"/>
        </w:rPr>
        <w:t>[7]</w:t>
      </w:r>
      <w:r w:rsidRPr="00D864B0">
        <w:rPr>
          <w:bCs/>
        </w:rPr>
        <w:fldChar w:fldCharType="end"/>
      </w:r>
      <w:r w:rsidRPr="00D864B0">
        <w:rPr>
          <w:bCs/>
        </w:rPr>
        <w:t xml:space="preserve">. </w:t>
      </w:r>
      <w:r w:rsidR="005626E0" w:rsidRPr="00D864B0">
        <w:rPr>
          <w:bCs/>
        </w:rPr>
        <w:t xml:space="preserve">Yet there seems to be a widely shared </w:t>
      </w:r>
      <w:r w:rsidR="00F440F9" w:rsidRPr="00D864B0">
        <w:rPr>
          <w:bCs/>
        </w:rPr>
        <w:t xml:space="preserve">(but certainly not universal </w:t>
      </w:r>
      <w:r w:rsidR="00F440F9" w:rsidRPr="00D864B0">
        <w:rPr>
          <w:bCs/>
        </w:rPr>
        <w:fldChar w:fldCharType="begin"/>
      </w:r>
      <w:r w:rsidR="009571A1">
        <w:rPr>
          <w:bCs/>
        </w:rPr>
        <w:instrText xml:space="preserve"> ADDIN ZOTERO_ITEM CSL_CITATION {"citationID":"EVIaxlIu","properties":{"formattedCitation":"[8]","plainCitation":"[8]","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sidRPr="00D864B0">
        <w:rPr>
          <w:bCs/>
        </w:rPr>
        <w:fldChar w:fldCharType="separate"/>
      </w:r>
      <w:r w:rsidR="009571A1" w:rsidRPr="009571A1">
        <w:rPr>
          <w:rFonts w:ascii="Calibri" w:hAnsi="Calibri" w:cs="Calibri"/>
        </w:rPr>
        <w:t>[8]</w:t>
      </w:r>
      <w:r w:rsidR="00F440F9" w:rsidRPr="00D864B0">
        <w:rPr>
          <w:bCs/>
        </w:rPr>
        <w:fldChar w:fldCharType="end"/>
      </w:r>
      <w:r w:rsidR="00F440F9" w:rsidRPr="00D864B0">
        <w:rPr>
          <w:bCs/>
        </w:rPr>
        <w:t xml:space="preserve">) </w:t>
      </w:r>
      <w:r w:rsidR="005626E0" w:rsidRPr="00D864B0">
        <w:rPr>
          <w:bCs/>
        </w:rPr>
        <w:t xml:space="preserve">consensus in the academic sector about the moral acceptability of such radical open access practices </w:t>
      </w:r>
      <w:r w:rsidR="005626E0" w:rsidRPr="00D864B0">
        <w:rPr>
          <w:bCs/>
        </w:rPr>
        <w:fldChar w:fldCharType="begin"/>
      </w:r>
      <w:r w:rsidR="009571A1">
        <w:rPr>
          <w:bCs/>
        </w:rPr>
        <w:instrText xml:space="preserve"> ADDIN ZOTERO_ITEM CSL_CITATION {"citationID":"1IxN3kb4","properties":{"formattedCitation":"[9\\uc0\\u8211{}13]","plainCitation":"[9–13]","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sidRPr="00D864B0">
        <w:rPr>
          <w:bCs/>
        </w:rPr>
        <w:fldChar w:fldCharType="separate"/>
      </w:r>
      <w:r w:rsidR="009571A1" w:rsidRPr="009571A1">
        <w:rPr>
          <w:rFonts w:ascii="Calibri" w:hAnsi="Calibri" w:cs="Calibri"/>
          <w:szCs w:val="24"/>
        </w:rPr>
        <w:t>[9–13]</w:t>
      </w:r>
      <w:r w:rsidR="005626E0" w:rsidRPr="00D864B0">
        <w:rPr>
          <w:bCs/>
        </w:rPr>
        <w:fldChar w:fldCharType="end"/>
      </w:r>
      <w:r w:rsidR="0072380E" w:rsidRPr="00D864B0">
        <w:rPr>
          <w:bCs/>
        </w:rPr>
        <w:t>. Willful copyright infringement in the research and education sector is seen as an act of civil disobedience</w:t>
      </w:r>
      <w:r w:rsidR="00D26852" w:rsidRPr="00D864B0">
        <w:rPr>
          <w:bCs/>
        </w:rPr>
        <w:t>, resisting</w:t>
      </w:r>
      <w:r w:rsidR="0072380E" w:rsidRPr="00D864B0">
        <w:rPr>
          <w:bCs/>
        </w:rPr>
        <w:t xml:space="preserve"> the business models in academic publishing</w:t>
      </w:r>
      <w:r w:rsidR="00D26852" w:rsidRPr="00D864B0">
        <w:rPr>
          <w:bCs/>
        </w:rPr>
        <w:t xml:space="preserve"> that</w:t>
      </w:r>
      <w:r w:rsidR="0072380E" w:rsidRPr="00D864B0">
        <w:rPr>
          <w:bCs/>
        </w:rPr>
        <w:t xml:space="preserve"> have faced substantial criticism in recent years for unsustainable prices and</w:t>
      </w:r>
      <w:r w:rsidR="00D26852" w:rsidRPr="00D864B0">
        <w:rPr>
          <w:bCs/>
        </w:rPr>
        <w:t xml:space="preserve"> </w:t>
      </w:r>
      <w:r w:rsidR="0072380E" w:rsidRPr="00D864B0">
        <w:rPr>
          <w:bCs/>
        </w:rPr>
        <w:t>outstanding profit margins</w:t>
      </w:r>
      <w:r w:rsidR="006B14F5" w:rsidRPr="00D864B0">
        <w:rPr>
          <w:bCs/>
        </w:rPr>
        <w:t xml:space="preserve"> </w:t>
      </w:r>
      <w:r w:rsidR="00BB7732" w:rsidRPr="00D864B0">
        <w:rPr>
          <w:bCs/>
        </w:rPr>
        <w:fldChar w:fldCharType="begin"/>
      </w:r>
      <w:r w:rsidR="009571A1">
        <w:rPr>
          <w:bCs/>
        </w:rPr>
        <w:instrText xml:space="preserve"> ADDIN ZOTERO_ITEM CSL_CITATION {"citationID":"RjBUdOEu","properties":{"formattedCitation":"[14]","plainCitation":"[14]","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sidRPr="00D864B0">
        <w:rPr>
          <w:bCs/>
        </w:rPr>
        <w:fldChar w:fldCharType="separate"/>
      </w:r>
      <w:r w:rsidR="009571A1" w:rsidRPr="009571A1">
        <w:rPr>
          <w:rFonts w:ascii="Calibri" w:hAnsi="Calibri" w:cs="Calibri"/>
        </w:rPr>
        <w:t>[14]</w:t>
      </w:r>
      <w:r w:rsidR="00BB7732" w:rsidRPr="00D864B0">
        <w:rPr>
          <w:bCs/>
        </w:rPr>
        <w:fldChar w:fldCharType="end"/>
      </w:r>
      <w:r w:rsidR="00AB5F99" w:rsidRPr="00D864B0">
        <w:rPr>
          <w:bCs/>
        </w:rPr>
        <w:t xml:space="preserve">. </w:t>
      </w:r>
      <w:r w:rsidR="00F00F63" w:rsidRPr="00D864B0">
        <w:rPr>
          <w:bCs/>
        </w:rPr>
        <w:t>Si</w:t>
      </w:r>
      <w:r w:rsidR="00AB5F99" w:rsidRPr="00D864B0">
        <w:rPr>
          <w:bCs/>
        </w:rPr>
        <w:t>nce shadow libraries are</w:t>
      </w:r>
      <w:r w:rsidR="00D26852" w:rsidRPr="00D864B0">
        <w:rPr>
          <w:bCs/>
        </w:rPr>
        <w:t xml:space="preserve"> a</w:t>
      </w:r>
      <w:r w:rsidR="00AB5F99" w:rsidRPr="00D864B0">
        <w:rPr>
          <w:bCs/>
        </w:rPr>
        <w:t xml:space="preserve"> produc</w:t>
      </w:r>
      <w:r w:rsidR="00D26852" w:rsidRPr="00D864B0">
        <w:rPr>
          <w:bCs/>
        </w:rPr>
        <w:t>t</w:t>
      </w:r>
      <w:r w:rsidR="00AB5F99" w:rsidRPr="00D864B0">
        <w:rPr>
          <w:bCs/>
        </w:rPr>
        <w:t xml:space="preserve"> of the cooperation </w:t>
      </w:r>
      <w:r w:rsidR="00D26852" w:rsidRPr="00D864B0">
        <w:rPr>
          <w:bCs/>
        </w:rPr>
        <w:t xml:space="preserve">between </w:t>
      </w:r>
      <w:r w:rsidR="00AB5F99" w:rsidRPr="00D864B0">
        <w:rPr>
          <w:bCs/>
        </w:rPr>
        <w:t>scholars</w:t>
      </w:r>
      <w:r w:rsidR="005B7E52" w:rsidRPr="00D864B0">
        <w:rPr>
          <w:bCs/>
        </w:rPr>
        <w:t xml:space="preserve">, who contribute texts and other </w:t>
      </w:r>
      <w:r w:rsidR="00F00F63" w:rsidRPr="00D864B0">
        <w:rPr>
          <w:bCs/>
        </w:rPr>
        <w:t>resources (such as donations, volunteer work, etc</w:t>
      </w:r>
      <w:r w:rsidR="00BC09B3" w:rsidRPr="00D864B0">
        <w:rPr>
          <w:bCs/>
        </w:rPr>
        <w:t>.</w:t>
      </w:r>
      <w:r w:rsidR="00F00F63" w:rsidRPr="00D864B0">
        <w:rPr>
          <w:bCs/>
        </w:rPr>
        <w:t xml:space="preserve">), shadow libraries </w:t>
      </w:r>
      <w:r w:rsidR="0025277D" w:rsidRPr="00D864B0">
        <w:rPr>
          <w:bCs/>
        </w:rPr>
        <w:t>represent a ‘</w:t>
      </w:r>
      <w:r w:rsidR="00DC25D8" w:rsidRPr="00D864B0">
        <w:rPr>
          <w:bCs/>
        </w:rPr>
        <w:t>bottom-up’</w:t>
      </w:r>
      <w:r w:rsidR="006719C1">
        <w:rPr>
          <w:bCs/>
        </w:rPr>
        <w:t>, radical</w:t>
      </w:r>
      <w:r w:rsidR="00DC25D8" w:rsidRPr="00D864B0">
        <w:rPr>
          <w:bCs/>
        </w:rPr>
        <w:t xml:space="preserve"> </w:t>
      </w:r>
      <w:r w:rsidR="0025277D" w:rsidRPr="00D864B0">
        <w:rPr>
          <w:bCs/>
        </w:rPr>
        <w:t xml:space="preserve">approach to </w:t>
      </w:r>
      <w:r w:rsidR="00DC25D8" w:rsidRPr="00D864B0">
        <w:rPr>
          <w:bCs/>
        </w:rPr>
        <w:t>open access</w:t>
      </w:r>
      <w:r w:rsidR="00CB1745" w:rsidRPr="00D864B0">
        <w:rPr>
          <w:bCs/>
        </w:rPr>
        <w:t>:</w:t>
      </w:r>
      <w:r w:rsidR="00DC25D8" w:rsidRPr="00D864B0">
        <w:rPr>
          <w:bCs/>
        </w:rPr>
        <w:t xml:space="preserve"> a </w:t>
      </w:r>
      <w:r w:rsidR="00865774" w:rsidRPr="00D864B0">
        <w:rPr>
          <w:bCs/>
        </w:rPr>
        <w:t xml:space="preserve">physical approximation of the </w:t>
      </w:r>
      <w:r w:rsidR="00D26852" w:rsidRPr="00D864B0">
        <w:rPr>
          <w:bCs/>
        </w:rPr>
        <w:t>P</w:t>
      </w:r>
      <w:r w:rsidR="00DC25D8" w:rsidRPr="00D864B0">
        <w:rPr>
          <w:bCs/>
        </w:rPr>
        <w:t xml:space="preserve">latonic ideal </w:t>
      </w:r>
      <w:r w:rsidR="00865774" w:rsidRPr="00D864B0">
        <w:rPr>
          <w:bCs/>
        </w:rPr>
        <w:t xml:space="preserve">of knowledge sharing </w:t>
      </w:r>
      <w:r w:rsidR="00DC25D8" w:rsidRPr="00D864B0">
        <w:rPr>
          <w:bCs/>
        </w:rPr>
        <w:t xml:space="preserve">that would exist if there were no legal, economic, or institutional barriers to </w:t>
      </w:r>
      <w:r w:rsidR="00865774" w:rsidRPr="00D864B0">
        <w:rPr>
          <w:bCs/>
        </w:rPr>
        <w:t>the circulation of scholarly knowledge</w:t>
      </w:r>
      <w:r w:rsidR="00DC25D8" w:rsidRPr="00D864B0">
        <w:rPr>
          <w:bCs/>
        </w:rPr>
        <w:t>.</w:t>
      </w:r>
    </w:p>
    <w:p w14:paraId="2BDC5A34" w14:textId="6338B8E3" w:rsidR="00DB2D7F" w:rsidRPr="00D864B0" w:rsidRDefault="00DB2D7F" w:rsidP="00E433F7">
      <w:pPr>
        <w:jc w:val="both"/>
      </w:pPr>
      <w:r w:rsidRPr="00D864B0">
        <w:rPr>
          <w:bCs/>
        </w:rPr>
        <w:t xml:space="preserve">The problematic nature of the current economic organization of scholarly publishing has long been acknowledged </w:t>
      </w:r>
      <w:r w:rsidRPr="00D864B0">
        <w:rPr>
          <w:bCs/>
        </w:rPr>
        <w:fldChar w:fldCharType="begin"/>
      </w:r>
      <w:r w:rsidR="009571A1">
        <w:rPr>
          <w:bCs/>
        </w:rPr>
        <w:instrText xml:space="preserve"> ADDIN ZOTERO_ITEM CSL_CITATION {"citationID":"XapgbHae","properties":{"formattedCitation":"[7,15\\uc0\\u8211{}21]","plainCitation":"[7,15–21]","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sidRPr="00D864B0">
        <w:rPr>
          <w:bCs/>
        </w:rPr>
        <w:fldChar w:fldCharType="separate"/>
      </w:r>
      <w:r w:rsidR="009571A1" w:rsidRPr="009571A1">
        <w:rPr>
          <w:rFonts w:ascii="Calibri" w:hAnsi="Calibri" w:cs="Calibri"/>
          <w:szCs w:val="24"/>
        </w:rPr>
        <w:t>[7,15–21]</w:t>
      </w:r>
      <w:r w:rsidRPr="00D864B0">
        <w:rPr>
          <w:bCs/>
        </w:rPr>
        <w:fldChar w:fldCharType="end"/>
      </w:r>
      <w:r w:rsidRPr="00D864B0">
        <w:rPr>
          <w:bCs/>
        </w:rPr>
        <w:t>.</w:t>
      </w:r>
      <w:r w:rsidR="00BA024C" w:rsidRPr="00D864B0">
        <w:rPr>
          <w:bCs/>
        </w:rPr>
        <w:t xml:space="preserve"> The traditional model of academic publishing relies on access control, </w:t>
      </w:r>
      <w:r w:rsidR="000217AB" w:rsidRPr="00D864B0">
        <w:rPr>
          <w:bCs/>
        </w:rPr>
        <w:t xml:space="preserve">where publishers sell steeply priced subscriptions to journals, books to libraries, and textbooks to students. </w:t>
      </w:r>
      <w:r w:rsidR="00282644" w:rsidRPr="00D864B0">
        <w:rPr>
          <w:bCs/>
        </w:rPr>
        <w:t>Its</w:t>
      </w:r>
      <w:r w:rsidR="005B754C" w:rsidRPr="00D864B0">
        <w:rPr>
          <w:bCs/>
        </w:rPr>
        <w:t xml:space="preserve"> </w:t>
      </w:r>
      <w:r w:rsidR="000217AB" w:rsidRPr="00D864B0">
        <w:rPr>
          <w:bCs/>
        </w:rPr>
        <w:t>alt</w:t>
      </w:r>
      <w:r w:rsidR="008E59F1" w:rsidRPr="00D864B0">
        <w:rPr>
          <w:bCs/>
        </w:rPr>
        <w:t>ernative, o</w:t>
      </w:r>
      <w:r w:rsidR="000217AB" w:rsidRPr="00D864B0">
        <w:rPr>
          <w:bCs/>
        </w:rPr>
        <w:t>pen access publishing</w:t>
      </w:r>
      <w:r w:rsidR="00FD4376" w:rsidRPr="00D864B0">
        <w:rPr>
          <w:bCs/>
        </w:rPr>
        <w:t>,</w:t>
      </w:r>
      <w:r w:rsidR="000217AB" w:rsidRPr="00D864B0">
        <w:rPr>
          <w:bCs/>
        </w:rPr>
        <w:t xml:space="preserve"> shifts the costs from readers to authors </w:t>
      </w:r>
      <w:r w:rsidR="006719C1">
        <w:rPr>
          <w:bCs/>
        </w:rPr>
        <w:t xml:space="preserve">and their institutions </w:t>
      </w:r>
      <w:r w:rsidR="00B43BDF" w:rsidRPr="00D864B0">
        <w:rPr>
          <w:bCs/>
        </w:rPr>
        <w:t xml:space="preserve">by </w:t>
      </w:r>
      <w:r w:rsidR="000217AB" w:rsidRPr="00D864B0">
        <w:rPr>
          <w:bCs/>
        </w:rPr>
        <w:t xml:space="preserve">charging article processing </w:t>
      </w:r>
      <w:r w:rsidR="00282644" w:rsidRPr="00D864B0">
        <w:rPr>
          <w:bCs/>
        </w:rPr>
        <w:t xml:space="preserve">fees </w:t>
      </w:r>
      <w:r w:rsidR="00B535F6" w:rsidRPr="00D864B0">
        <w:rPr>
          <w:bCs/>
        </w:rPr>
        <w:t>to</w:t>
      </w:r>
      <w:r w:rsidR="000217AB" w:rsidRPr="00D864B0">
        <w:rPr>
          <w:bCs/>
        </w:rPr>
        <w:t xml:space="preserve"> authors in exchange for free open access </w:t>
      </w:r>
      <w:r w:rsidR="005B754C" w:rsidRPr="00D864B0">
        <w:rPr>
          <w:bCs/>
        </w:rPr>
        <w:t>to</w:t>
      </w:r>
      <w:r w:rsidR="000217AB" w:rsidRPr="00D864B0">
        <w:rPr>
          <w:bCs/>
        </w:rPr>
        <w:t xml:space="preserve"> the</w:t>
      </w:r>
      <w:r w:rsidR="00B535F6" w:rsidRPr="00D864B0">
        <w:rPr>
          <w:bCs/>
        </w:rPr>
        <w:t>ir</w:t>
      </w:r>
      <w:r w:rsidR="000217AB" w:rsidRPr="00D864B0">
        <w:rPr>
          <w:bCs/>
        </w:rPr>
        <w:t xml:space="preserve"> published articles.</w:t>
      </w:r>
      <w:r w:rsidR="00CB1745" w:rsidRPr="00D864B0">
        <w:rPr>
          <w:bCs/>
        </w:rPr>
        <w:t xml:space="preserve"> </w:t>
      </w:r>
      <w:r w:rsidR="003E2B94" w:rsidRPr="00D864B0">
        <w:rPr>
          <w:bCs/>
        </w:rPr>
        <w:t>Both business models are exclusionary in one form or another</w:t>
      </w:r>
      <w:r w:rsidR="008A09E4" w:rsidRPr="00D864B0">
        <w:rPr>
          <w:bCs/>
        </w:rPr>
        <w:t xml:space="preserve">. Access control regimes </w:t>
      </w:r>
      <w:r w:rsidR="00027BC5" w:rsidRPr="00D864B0">
        <w:rPr>
          <w:bCs/>
        </w:rPr>
        <w:t>affected</w:t>
      </w:r>
      <w:r w:rsidR="008A09E4" w:rsidRPr="00D864B0">
        <w:rPr>
          <w:bCs/>
        </w:rPr>
        <w:t xml:space="preserve"> the least re</w:t>
      </w:r>
      <w:r w:rsidR="002306F9" w:rsidRPr="00D864B0">
        <w:rPr>
          <w:bCs/>
        </w:rPr>
        <w:t>sourceful institutions first</w:t>
      </w:r>
      <w:r w:rsidR="00B535F6" w:rsidRPr="00D864B0">
        <w:rPr>
          <w:bCs/>
        </w:rPr>
        <w:t>; in</w:t>
      </w:r>
      <w:r w:rsidR="008A09E4" w:rsidRPr="00D864B0">
        <w:rPr>
          <w:bCs/>
        </w:rPr>
        <w:t xml:space="preserve"> recent years</w:t>
      </w:r>
      <w:r w:rsidR="00B535F6" w:rsidRPr="00D864B0">
        <w:rPr>
          <w:bCs/>
        </w:rPr>
        <w:t>,</w:t>
      </w:r>
      <w:r w:rsidR="008A09E4" w:rsidRPr="00D864B0">
        <w:rPr>
          <w:bCs/>
        </w:rPr>
        <w:t xml:space="preserve"> even the most </w:t>
      </w:r>
      <w:r w:rsidR="005B754C" w:rsidRPr="00D864B0">
        <w:rPr>
          <w:bCs/>
        </w:rPr>
        <w:t xml:space="preserve">financially </w:t>
      </w:r>
      <w:r w:rsidR="008A09E4" w:rsidRPr="00D864B0">
        <w:rPr>
          <w:bCs/>
        </w:rPr>
        <w:t xml:space="preserve">well-endowed US Ivy league universities </w:t>
      </w:r>
      <w:r w:rsidR="005B754C" w:rsidRPr="00D864B0">
        <w:rPr>
          <w:bCs/>
        </w:rPr>
        <w:t xml:space="preserve">have </w:t>
      </w:r>
      <w:r w:rsidR="008A09E4" w:rsidRPr="00D864B0">
        <w:rPr>
          <w:bCs/>
        </w:rPr>
        <w:t xml:space="preserve">warned about the unsustainability of subscription fees </w:t>
      </w:r>
      <w:r w:rsidR="004449FE" w:rsidRPr="00D864B0">
        <w:rPr>
          <w:bCs/>
        </w:rPr>
        <w:fldChar w:fldCharType="begin"/>
      </w:r>
      <w:r w:rsidR="009571A1">
        <w:rPr>
          <w:bCs/>
        </w:rPr>
        <w:instrText xml:space="preserve"> ADDIN ZOTERO_ITEM CSL_CITATION {"citationID":"GhqnOk1U","properties":{"formattedCitation":"[22]","plainCitation":"[2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sidRPr="00D864B0">
        <w:rPr>
          <w:bCs/>
        </w:rPr>
        <w:fldChar w:fldCharType="separate"/>
      </w:r>
      <w:r w:rsidR="009571A1" w:rsidRPr="009571A1">
        <w:rPr>
          <w:rFonts w:ascii="Calibri" w:hAnsi="Calibri" w:cs="Calibri"/>
        </w:rPr>
        <w:t>[22]</w:t>
      </w:r>
      <w:r w:rsidR="004449FE" w:rsidRPr="00D864B0">
        <w:rPr>
          <w:bCs/>
        </w:rPr>
        <w:fldChar w:fldCharType="end"/>
      </w:r>
      <w:r w:rsidR="00027BC5" w:rsidRPr="00D864B0">
        <w:rPr>
          <w:bCs/>
        </w:rPr>
        <w:t xml:space="preserve">, or cancelled contracts with journal publishers </w:t>
      </w:r>
      <w:r w:rsidR="00027BC5" w:rsidRPr="00D864B0">
        <w:rPr>
          <w:bCs/>
        </w:rPr>
        <w:fldChar w:fldCharType="begin"/>
      </w:r>
      <w:r w:rsidR="009571A1">
        <w:rPr>
          <w:bCs/>
        </w:rPr>
        <w:instrText xml:space="preserve"> ADDIN ZOTERO_ITEM CSL_CITATION {"citationID":"Ey9Eh05J","properties":{"formattedCitation":"[23]","plainCitation":"[23]","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sidRPr="00D864B0">
        <w:rPr>
          <w:bCs/>
        </w:rPr>
        <w:fldChar w:fldCharType="separate"/>
      </w:r>
      <w:r w:rsidR="009571A1" w:rsidRPr="009571A1">
        <w:rPr>
          <w:rFonts w:ascii="Calibri" w:hAnsi="Calibri" w:cs="Calibri"/>
        </w:rPr>
        <w:t>[23]</w:t>
      </w:r>
      <w:r w:rsidR="00027BC5" w:rsidRPr="00D864B0">
        <w:rPr>
          <w:bCs/>
        </w:rPr>
        <w:fldChar w:fldCharType="end"/>
      </w:r>
      <w:r w:rsidR="008A09E4" w:rsidRPr="00D864B0">
        <w:rPr>
          <w:bCs/>
        </w:rPr>
        <w:t xml:space="preserve">. </w:t>
      </w:r>
      <w:r w:rsidR="00CB1745" w:rsidRPr="00D864B0">
        <w:rPr>
          <w:bCs/>
        </w:rPr>
        <w:t>In recent years</w:t>
      </w:r>
      <w:r w:rsidR="005B754C" w:rsidRPr="00D864B0">
        <w:rPr>
          <w:bCs/>
        </w:rPr>
        <w:t>,</w:t>
      </w:r>
      <w:r w:rsidR="00CB1745" w:rsidRPr="00D864B0">
        <w:rPr>
          <w:bCs/>
        </w:rPr>
        <w:t xml:space="preserve"> multiple institutional consortia and national science agencies in charge of agreements with academic publishers let </w:t>
      </w:r>
      <w:r w:rsidR="005B754C" w:rsidRPr="00D864B0">
        <w:rPr>
          <w:bCs/>
        </w:rPr>
        <w:t>them</w:t>
      </w:r>
      <w:r w:rsidR="00CB1745" w:rsidRPr="00D864B0">
        <w:rPr>
          <w:bCs/>
        </w:rPr>
        <w:t xml:space="preserve"> lapse in </w:t>
      </w:r>
      <w:r w:rsidR="00B535F6" w:rsidRPr="00D864B0">
        <w:rPr>
          <w:bCs/>
        </w:rPr>
        <w:t xml:space="preserve">the </w:t>
      </w:r>
      <w:r w:rsidR="00CB1745" w:rsidRPr="00D864B0">
        <w:rPr>
          <w:bCs/>
        </w:rPr>
        <w:t>hope</w:t>
      </w:r>
      <w:r w:rsidR="00B535F6" w:rsidRPr="00D864B0">
        <w:rPr>
          <w:bCs/>
        </w:rPr>
        <w:t>s</w:t>
      </w:r>
      <w:r w:rsidR="00CB1745" w:rsidRPr="00D864B0">
        <w:rPr>
          <w:bCs/>
        </w:rPr>
        <w:t xml:space="preserve"> </w:t>
      </w:r>
      <w:r w:rsidR="00FD4376" w:rsidRPr="00D864B0">
        <w:rPr>
          <w:bCs/>
        </w:rPr>
        <w:t>of reaching</w:t>
      </w:r>
      <w:r w:rsidR="00CB1745" w:rsidRPr="00D864B0">
        <w:rPr>
          <w:bCs/>
        </w:rPr>
        <w:t xml:space="preserve"> a financially more </w:t>
      </w:r>
      <w:r w:rsidR="00CB1745" w:rsidRPr="00D864B0">
        <w:rPr>
          <w:bCs/>
        </w:rPr>
        <w:lastRenderedPageBreak/>
        <w:t xml:space="preserve">sustainable deal </w:t>
      </w:r>
      <w:r w:rsidR="00CB1745" w:rsidRPr="00D864B0">
        <w:rPr>
          <w:bCs/>
        </w:rPr>
        <w:fldChar w:fldCharType="begin"/>
      </w:r>
      <w:r w:rsidR="009571A1">
        <w:rPr>
          <w:bCs/>
        </w:rPr>
        <w:instrText xml:space="preserve"> ADDIN ZOTERO_ITEM CSL_CITATION {"citationID":"Gvwq9LcK","properties":{"formattedCitation":"[24\\uc0\\u8211{}29]","plainCitation":"[24–2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sidRPr="00D864B0">
        <w:rPr>
          <w:bCs/>
        </w:rPr>
        <w:fldChar w:fldCharType="separate"/>
      </w:r>
      <w:r w:rsidR="009571A1" w:rsidRPr="009571A1">
        <w:rPr>
          <w:rFonts w:ascii="Calibri" w:hAnsi="Calibri" w:cs="Calibri"/>
          <w:szCs w:val="24"/>
        </w:rPr>
        <w:t>[24–29]</w:t>
      </w:r>
      <w:r w:rsidR="00CB1745" w:rsidRPr="00D864B0">
        <w:rPr>
          <w:bCs/>
        </w:rPr>
        <w:fldChar w:fldCharType="end"/>
      </w:r>
      <w:r w:rsidR="00CB1745" w:rsidRPr="00D864B0">
        <w:rPr>
          <w:bCs/>
        </w:rPr>
        <w:t xml:space="preserve">. </w:t>
      </w:r>
      <w:r w:rsidR="008A09E4" w:rsidRPr="00D864B0">
        <w:rPr>
          <w:bCs/>
        </w:rPr>
        <w:t xml:space="preserve">On the other </w:t>
      </w:r>
      <w:r w:rsidR="005C334A" w:rsidRPr="00D864B0">
        <w:rPr>
          <w:bCs/>
        </w:rPr>
        <w:t>hand,</w:t>
      </w:r>
      <w:r w:rsidR="008A09E4" w:rsidRPr="00D864B0">
        <w:rPr>
          <w:bCs/>
        </w:rPr>
        <w:t xml:space="preserve"> </w:t>
      </w:r>
      <w:r w:rsidR="00261F4B" w:rsidRPr="00D864B0">
        <w:rPr>
          <w:bCs/>
        </w:rPr>
        <w:t xml:space="preserve">the article processing fees </w:t>
      </w:r>
      <w:r w:rsidR="008A09E4" w:rsidRPr="00D864B0">
        <w:rPr>
          <w:bCs/>
        </w:rPr>
        <w:t xml:space="preserve">associated with the now standard Golden Open Access regimes </w:t>
      </w:r>
      <w:r w:rsidR="00261F4B" w:rsidRPr="00D864B0">
        <w:rPr>
          <w:bCs/>
        </w:rPr>
        <w:t xml:space="preserve">create </w:t>
      </w:r>
      <w:r w:rsidR="00B43BDF" w:rsidRPr="00D864B0">
        <w:rPr>
          <w:bCs/>
        </w:rPr>
        <w:t xml:space="preserve">publication </w:t>
      </w:r>
      <w:r w:rsidR="00261F4B" w:rsidRPr="00D864B0">
        <w:rPr>
          <w:bCs/>
        </w:rPr>
        <w:t xml:space="preserve">barriers for </w:t>
      </w:r>
      <w:r w:rsidR="00B535F6" w:rsidRPr="00D864B0">
        <w:rPr>
          <w:bCs/>
        </w:rPr>
        <w:t xml:space="preserve">those </w:t>
      </w:r>
      <w:r w:rsidR="00261F4B" w:rsidRPr="00D864B0">
        <w:rPr>
          <w:bCs/>
        </w:rPr>
        <w:t xml:space="preserve">researchers </w:t>
      </w:r>
      <w:r w:rsidR="00B535F6" w:rsidRPr="00D864B0">
        <w:rPr>
          <w:bCs/>
        </w:rPr>
        <w:t xml:space="preserve">lacking </w:t>
      </w:r>
      <w:r w:rsidR="00261F4B" w:rsidRPr="00D864B0">
        <w:rPr>
          <w:bCs/>
        </w:rPr>
        <w:t>institutional budget</w:t>
      </w:r>
      <w:r w:rsidR="00CB1745" w:rsidRPr="00D864B0">
        <w:rPr>
          <w:bCs/>
        </w:rPr>
        <w:t>s</w:t>
      </w:r>
      <w:r w:rsidR="00261F4B" w:rsidRPr="00D864B0">
        <w:rPr>
          <w:bCs/>
        </w:rPr>
        <w:t xml:space="preserve"> to cover such </w:t>
      </w:r>
      <w:r w:rsidR="006719C1">
        <w:rPr>
          <w:bCs/>
        </w:rPr>
        <w:t>costs</w:t>
      </w:r>
      <w:r w:rsidR="00261F4B" w:rsidRPr="00D864B0">
        <w:rPr>
          <w:bCs/>
        </w:rPr>
        <w:t xml:space="preserve">. </w:t>
      </w:r>
    </w:p>
    <w:p w14:paraId="45D9DC97" w14:textId="18174EC0" w:rsidR="00E11F01" w:rsidRPr="00D864B0" w:rsidRDefault="000E3699" w:rsidP="00E433F7">
      <w:pPr>
        <w:jc w:val="both"/>
        <w:rPr>
          <w:bCs/>
        </w:rPr>
      </w:pPr>
      <w:r w:rsidRPr="00D864B0">
        <w:rPr>
          <w:bCs/>
        </w:rPr>
        <w:t xml:space="preserve">Shadow libraries such as Library Genesis </w:t>
      </w:r>
      <w:r w:rsidR="00957C4D" w:rsidRPr="00D864B0">
        <w:rPr>
          <w:bCs/>
        </w:rPr>
        <w:t xml:space="preserve">and SciHub were created in response to </w:t>
      </w:r>
      <w:r w:rsidR="005C1006" w:rsidRPr="00D864B0">
        <w:rPr>
          <w:bCs/>
        </w:rPr>
        <w:t xml:space="preserve">the complex institutional, political, financial, </w:t>
      </w:r>
      <w:r w:rsidR="005B754C" w:rsidRPr="00D864B0">
        <w:rPr>
          <w:bCs/>
        </w:rPr>
        <w:t xml:space="preserve">and </w:t>
      </w:r>
      <w:r w:rsidR="005C1006" w:rsidRPr="00D864B0">
        <w:rPr>
          <w:bCs/>
        </w:rPr>
        <w:t>economic conditions that limit access to knowledge at the geographic and institutional peripher</w:t>
      </w:r>
      <w:r w:rsidR="005B754C" w:rsidRPr="00D864B0">
        <w:rPr>
          <w:bCs/>
        </w:rPr>
        <w:t>y</w:t>
      </w:r>
      <w:r w:rsidR="005C1006" w:rsidRPr="00D864B0">
        <w:rPr>
          <w:bCs/>
        </w:rPr>
        <w:t xml:space="preserve"> of academia </w:t>
      </w:r>
      <w:r w:rsidR="00796F8D" w:rsidRPr="00D864B0">
        <w:rPr>
          <w:bCs/>
        </w:rPr>
        <w:fldChar w:fldCharType="begin"/>
      </w:r>
      <w:r w:rsidR="009571A1">
        <w:rPr>
          <w:bCs/>
        </w:rPr>
        <w:instrText xml:space="preserve"> ADDIN ZOTERO_ITEM CSL_CITATION {"citationID":"HxTj3WVO","properties":{"formattedCitation":"[1,7,9]","plainCitation":"[1,7,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sidRPr="00D864B0">
        <w:rPr>
          <w:bCs/>
        </w:rPr>
        <w:fldChar w:fldCharType="separate"/>
      </w:r>
      <w:r w:rsidR="009571A1" w:rsidRPr="009571A1">
        <w:rPr>
          <w:rFonts w:ascii="Calibri" w:hAnsi="Calibri" w:cs="Calibri"/>
        </w:rPr>
        <w:t>[1,7,9]</w:t>
      </w:r>
      <w:r w:rsidR="00796F8D" w:rsidRPr="00D864B0">
        <w:rPr>
          <w:bCs/>
        </w:rPr>
        <w:fldChar w:fldCharType="end"/>
      </w:r>
      <w:r w:rsidR="001139A8" w:rsidRPr="00D864B0">
        <w:rPr>
          <w:bCs/>
        </w:rPr>
        <w:t xml:space="preserve">. </w:t>
      </w:r>
      <w:r w:rsidR="00315743" w:rsidRPr="00D864B0">
        <w:rPr>
          <w:bCs/>
        </w:rPr>
        <w:t xml:space="preserve">However, since these services are now deeply embedded in the current system of circulation of scholarly knowledge </w:t>
      </w:r>
      <w:r w:rsidR="00315743" w:rsidRPr="00D864B0">
        <w:rPr>
          <w:bCs/>
        </w:rPr>
        <w:fldChar w:fldCharType="begin"/>
      </w:r>
      <w:r w:rsidR="009571A1">
        <w:rPr>
          <w:bCs/>
        </w:rPr>
        <w:instrText xml:space="preserve"> ADDIN ZOTERO_ITEM CSL_CITATION {"citationID":"GmhirmMc","properties":{"formattedCitation":"[2,30]","plainCitation":"[2,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sidRPr="00D864B0">
        <w:rPr>
          <w:bCs/>
        </w:rPr>
        <w:fldChar w:fldCharType="separate"/>
      </w:r>
      <w:r w:rsidR="009571A1" w:rsidRPr="009571A1">
        <w:rPr>
          <w:rFonts w:ascii="Calibri" w:hAnsi="Calibri" w:cs="Calibri"/>
        </w:rPr>
        <w:t>[2,30]</w:t>
      </w:r>
      <w:r w:rsidR="00315743" w:rsidRPr="00D864B0">
        <w:rPr>
          <w:bCs/>
        </w:rPr>
        <w:fldChar w:fldCharType="end"/>
      </w:r>
      <w:r w:rsidR="007438ED" w:rsidRPr="00D864B0">
        <w:rPr>
          <w:bCs/>
        </w:rPr>
        <w:t>, their current use is probably more complex than simply serving disadvantaged scholars, low</w:t>
      </w:r>
      <w:r w:rsidR="002306D3" w:rsidRPr="00D864B0">
        <w:rPr>
          <w:bCs/>
        </w:rPr>
        <w:t>-</w:t>
      </w:r>
      <w:r w:rsidR="007438ED" w:rsidRPr="00D864B0">
        <w:rPr>
          <w:bCs/>
        </w:rPr>
        <w:t>income</w:t>
      </w:r>
      <w:r w:rsidR="00514B57" w:rsidRPr="00D864B0">
        <w:rPr>
          <w:bCs/>
        </w:rPr>
        <w:t xml:space="preserve"> countries, or underfinanced institutions. </w:t>
      </w:r>
    </w:p>
    <w:p w14:paraId="51F05E9A" w14:textId="0339748F" w:rsidR="00E11F01" w:rsidRPr="00D864B0" w:rsidRDefault="00E11F01" w:rsidP="00E433F7">
      <w:pPr>
        <w:jc w:val="both"/>
        <w:rPr>
          <w:bCs/>
        </w:rPr>
      </w:pPr>
      <w:r w:rsidRPr="00D864B0">
        <w:rPr>
          <w:bCs/>
        </w:rPr>
        <w:t>There are very few empirical studies on the extent and potential impact of book piracy</w:t>
      </w:r>
      <w:r w:rsidR="005E1DEA" w:rsidRPr="00D864B0">
        <w:rPr>
          <w:bCs/>
        </w:rPr>
        <w:t>,</w:t>
      </w:r>
      <w:r w:rsidRPr="00D864B0">
        <w:rPr>
          <w:bCs/>
        </w:rPr>
        <w:t xml:space="preserve"> in general, and scholarly piracy</w:t>
      </w:r>
      <w:r w:rsidR="005E1DEA" w:rsidRPr="00D864B0">
        <w:rPr>
          <w:bCs/>
        </w:rPr>
        <w:t>,</w:t>
      </w:r>
      <w:r w:rsidRPr="00D864B0">
        <w:rPr>
          <w:bCs/>
        </w:rPr>
        <w:t xml:space="preserve"> in particular.</w:t>
      </w:r>
      <w:r w:rsidR="003563E6" w:rsidRPr="00D864B0">
        <w:rPr>
          <w:bCs/>
        </w:rPr>
        <w:t xml:space="preserve"> </w:t>
      </w:r>
      <w:r w:rsidRPr="00D864B0">
        <w:rPr>
          <w:bCs/>
        </w:rPr>
        <w:t>There are many possible explanations</w:t>
      </w:r>
      <w:r w:rsidR="00B535F6" w:rsidRPr="00D864B0">
        <w:rPr>
          <w:bCs/>
        </w:rPr>
        <w:t xml:space="preserve"> for</w:t>
      </w:r>
      <w:r w:rsidRPr="00D864B0">
        <w:rPr>
          <w:bCs/>
        </w:rPr>
        <w:t xml:space="preserve"> why online book piracy </w:t>
      </w:r>
      <w:r w:rsidR="005E1DEA" w:rsidRPr="00D864B0">
        <w:rPr>
          <w:bCs/>
        </w:rPr>
        <w:t>is</w:t>
      </w:r>
      <w:r w:rsidRPr="00D864B0">
        <w:rPr>
          <w:bCs/>
        </w:rPr>
        <w:t xml:space="preserve"> rarely in the headlines: e-book markets and audiences are still relatively small compared to print; electronic reading device penetration is much lower than </w:t>
      </w:r>
      <w:r w:rsidR="006846E2" w:rsidRPr="00D864B0">
        <w:rPr>
          <w:bCs/>
        </w:rPr>
        <w:t xml:space="preserve">mp3 </w:t>
      </w:r>
      <w:r w:rsidRPr="00D864B0">
        <w:rPr>
          <w:bCs/>
        </w:rPr>
        <w:t xml:space="preserve">players and the like; and print is probably still a preferred format for many. Yet, while e-book piracy is definitely present, its volume and economic value is perceived </w:t>
      </w:r>
      <w:r w:rsidR="005E1DEA" w:rsidRPr="00D864B0">
        <w:rPr>
          <w:bCs/>
        </w:rPr>
        <w:t>as</w:t>
      </w:r>
      <w:r w:rsidRPr="00D864B0">
        <w:rPr>
          <w:bCs/>
        </w:rPr>
        <w:t xml:space="preserve"> low, especially compared to the losses suffered by the music and audiovisual sectors</w:t>
      </w:r>
      <w:r w:rsidR="001E124E" w:rsidRPr="00D864B0">
        <w:rPr>
          <w:bCs/>
        </w:rPr>
        <w:t xml:space="preserve"> </w:t>
      </w:r>
      <w:r w:rsidR="006A05BE" w:rsidRPr="00D864B0">
        <w:rPr>
          <w:bCs/>
        </w:rPr>
        <w:fldChar w:fldCharType="begin"/>
      </w:r>
      <w:r w:rsidR="009571A1">
        <w:rPr>
          <w:bCs/>
        </w:rPr>
        <w:instrText xml:space="preserve"> ADDIN ZOTERO_ITEM CSL_CITATION {"citationID":"5I7RTRUP","properties":{"formattedCitation":"[31]","plainCitation":"[31]","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sidRPr="00D864B0">
        <w:rPr>
          <w:bCs/>
        </w:rPr>
        <w:fldChar w:fldCharType="separate"/>
      </w:r>
      <w:r w:rsidR="009571A1" w:rsidRPr="009571A1">
        <w:rPr>
          <w:rFonts w:ascii="Calibri" w:hAnsi="Calibri" w:cs="Calibri"/>
        </w:rPr>
        <w:t>[31]</w:t>
      </w:r>
      <w:r w:rsidR="006A05BE" w:rsidRPr="00D864B0">
        <w:rPr>
          <w:bCs/>
        </w:rPr>
        <w:fldChar w:fldCharType="end"/>
      </w:r>
      <w:r w:rsidRPr="00D864B0">
        <w:rPr>
          <w:bCs/>
        </w:rPr>
        <w:t xml:space="preserve">. E-book black markets failed to develop their own Napster service, and book piracy sites </w:t>
      </w:r>
      <w:r w:rsidR="005E1DEA" w:rsidRPr="00D864B0">
        <w:rPr>
          <w:bCs/>
        </w:rPr>
        <w:t xml:space="preserve">have </w:t>
      </w:r>
      <w:r w:rsidRPr="00D864B0">
        <w:rPr>
          <w:bCs/>
        </w:rPr>
        <w:t xml:space="preserve">remained local, fragmented and marginal. As a result, it </w:t>
      </w:r>
      <w:r w:rsidR="005E1DEA" w:rsidRPr="00D864B0">
        <w:rPr>
          <w:bCs/>
        </w:rPr>
        <w:t>is</w:t>
      </w:r>
      <w:r w:rsidRPr="00D864B0">
        <w:rPr>
          <w:bCs/>
        </w:rPr>
        <w:t xml:space="preserve"> </w:t>
      </w:r>
      <w:r w:rsidR="00B535F6" w:rsidRPr="00D864B0">
        <w:rPr>
          <w:bCs/>
        </w:rPr>
        <w:t>challenging</w:t>
      </w:r>
      <w:r w:rsidRPr="00D864B0">
        <w:rPr>
          <w:bCs/>
        </w:rPr>
        <w:t xml:space="preserve"> </w:t>
      </w:r>
      <w:r w:rsidR="006719C1">
        <w:rPr>
          <w:bCs/>
        </w:rPr>
        <w:t xml:space="preserve">to </w:t>
      </w:r>
      <w:r w:rsidRPr="00D864B0">
        <w:rPr>
          <w:bCs/>
        </w:rPr>
        <w:t xml:space="preserve">study the supply and demand </w:t>
      </w:r>
      <w:r w:rsidR="005E1DEA" w:rsidRPr="00D864B0">
        <w:rPr>
          <w:bCs/>
        </w:rPr>
        <w:t>of</w:t>
      </w:r>
      <w:r w:rsidRPr="00D864B0">
        <w:rPr>
          <w:bCs/>
        </w:rPr>
        <w:t xml:space="preserve"> these illicit services. The </w:t>
      </w:r>
      <w:r w:rsidR="003E6449" w:rsidRPr="00D864B0">
        <w:rPr>
          <w:bCs/>
        </w:rPr>
        <w:t xml:space="preserve">few existing </w:t>
      </w:r>
      <w:r w:rsidRPr="00D864B0">
        <w:rPr>
          <w:bCs/>
        </w:rPr>
        <w:t xml:space="preserve">studies in the general e-book piracy space, such as </w:t>
      </w:r>
      <w:r w:rsidR="003E6449" w:rsidRPr="00D864B0">
        <w:rPr>
          <w:bCs/>
        </w:rPr>
        <w:fldChar w:fldCharType="begin"/>
      </w:r>
      <w:r w:rsidR="009571A1">
        <w:rPr>
          <w:bCs/>
        </w:rPr>
        <w:instrText xml:space="preserve"> ADDIN ZOTERO_ITEM CSL_CITATION {"citationID":"eNFIEVG3","properties":{"formattedCitation":"[32]","plainCitation":"[32]","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2]</w:t>
      </w:r>
      <w:r w:rsidR="003E6449" w:rsidRPr="00D864B0">
        <w:rPr>
          <w:bCs/>
        </w:rPr>
        <w:fldChar w:fldCharType="end"/>
      </w:r>
      <w:r w:rsidRPr="00D864B0">
        <w:rPr>
          <w:bCs/>
        </w:rPr>
        <w:t xml:space="preserve"> and </w:t>
      </w:r>
      <w:r w:rsidR="003E6449" w:rsidRPr="00D864B0">
        <w:rPr>
          <w:bCs/>
        </w:rPr>
        <w:fldChar w:fldCharType="begin"/>
      </w:r>
      <w:r w:rsidR="009571A1">
        <w:rPr>
          <w:bCs/>
        </w:rPr>
        <w:instrText xml:space="preserve"> ADDIN ZOTERO_ITEM CSL_CITATION {"citationID":"3L7v6SHc","properties":{"formattedCitation":"[33]","plainCitation":"[33]","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3]</w:t>
      </w:r>
      <w:r w:rsidR="003E6449" w:rsidRPr="00D864B0">
        <w:rPr>
          <w:bCs/>
        </w:rPr>
        <w:fldChar w:fldCharType="end"/>
      </w:r>
      <w:r w:rsidR="003E6449" w:rsidRPr="00D864B0">
        <w:rPr>
          <w:bCs/>
        </w:rPr>
        <w:t xml:space="preserve"> </w:t>
      </w:r>
      <w:r w:rsidRPr="00D864B0">
        <w:rPr>
          <w:bCs/>
        </w:rPr>
        <w:t xml:space="preserve">echo findings of </w:t>
      </w:r>
      <w:r w:rsidR="006719C1">
        <w:rPr>
          <w:bCs/>
        </w:rPr>
        <w:t xml:space="preserve">research </w:t>
      </w:r>
      <w:r w:rsidRPr="00D864B0">
        <w:rPr>
          <w:bCs/>
        </w:rPr>
        <w:t xml:space="preserve">on music and audiovisual piracy: displacement effects are </w:t>
      </w:r>
      <w:r w:rsidR="005E1DEA" w:rsidRPr="00D864B0">
        <w:rPr>
          <w:bCs/>
        </w:rPr>
        <w:t xml:space="preserve">mostly </w:t>
      </w:r>
      <w:r w:rsidRPr="00D864B0">
        <w:rPr>
          <w:bCs/>
        </w:rPr>
        <w:t>detrimental for best</w:t>
      </w:r>
      <w:r w:rsidR="00B535F6" w:rsidRPr="00D864B0">
        <w:rPr>
          <w:bCs/>
        </w:rPr>
        <w:t xml:space="preserve"> </w:t>
      </w:r>
      <w:r w:rsidRPr="00D864B0">
        <w:rPr>
          <w:bCs/>
        </w:rPr>
        <w:t xml:space="preserve">sellers, long tail content enjoys </w:t>
      </w:r>
      <w:r w:rsidR="005E1DEA" w:rsidRPr="00D864B0">
        <w:rPr>
          <w:bCs/>
        </w:rPr>
        <w:t xml:space="preserve">a </w:t>
      </w:r>
      <w:r w:rsidRPr="00D864B0">
        <w:rPr>
          <w:bCs/>
        </w:rPr>
        <w:t xml:space="preserve">discovery effect, </w:t>
      </w:r>
      <w:r w:rsidR="003E6449" w:rsidRPr="00D864B0">
        <w:rPr>
          <w:bCs/>
        </w:rPr>
        <w:t>and</w:t>
      </w:r>
      <w:r w:rsidR="005E1DEA" w:rsidRPr="00D864B0">
        <w:rPr>
          <w:bCs/>
        </w:rPr>
        <w:t xml:space="preserve"> the</w:t>
      </w:r>
      <w:r w:rsidR="003E6449" w:rsidRPr="00D864B0">
        <w:rPr>
          <w:bCs/>
        </w:rPr>
        <w:t xml:space="preserve"> </w:t>
      </w:r>
      <w:r w:rsidRPr="00D864B0">
        <w:rPr>
          <w:bCs/>
        </w:rPr>
        <w:t>individual propensity to pirate depends on individual norms and attitudes, peer pressure, price sensitivity and technical expertise. In general, however, only a very small segment of the population is involved in e-book piracy.</w:t>
      </w:r>
    </w:p>
    <w:p w14:paraId="0D6A1A4E" w14:textId="7CA86631" w:rsidR="0013515C" w:rsidRPr="00D864B0" w:rsidRDefault="006C5001" w:rsidP="00E433F7">
      <w:pPr>
        <w:jc w:val="both"/>
        <w:rPr>
          <w:bCs/>
        </w:rPr>
      </w:pPr>
      <w:r w:rsidRPr="00D864B0">
        <w:rPr>
          <w:bCs/>
        </w:rPr>
        <w:t>The high profile investigation</w:t>
      </w:r>
      <w:r w:rsidR="004B1B54" w:rsidRPr="00D864B0">
        <w:rPr>
          <w:bCs/>
        </w:rPr>
        <w:t xml:space="preserve"> and later suicide of</w:t>
      </w:r>
      <w:r w:rsidRPr="00D864B0">
        <w:rPr>
          <w:bCs/>
        </w:rPr>
        <w:t xml:space="preserve"> Aaron Swartz</w:t>
      </w:r>
      <w:r w:rsidR="00211798" w:rsidRPr="00D864B0">
        <w:rPr>
          <w:bCs/>
        </w:rPr>
        <w:t>, author of the Gue</w:t>
      </w:r>
      <w:r w:rsidRPr="00D864B0">
        <w:rPr>
          <w:bCs/>
        </w:rPr>
        <w:t xml:space="preserve">rilla </w:t>
      </w:r>
      <w:r w:rsidR="00211798" w:rsidRPr="00D864B0">
        <w:rPr>
          <w:bCs/>
        </w:rPr>
        <w:t>O</w:t>
      </w:r>
      <w:r w:rsidRPr="00D864B0">
        <w:rPr>
          <w:bCs/>
        </w:rPr>
        <w:t xml:space="preserve">pen </w:t>
      </w:r>
      <w:r w:rsidR="00211798" w:rsidRPr="00D864B0">
        <w:rPr>
          <w:bCs/>
        </w:rPr>
        <w:t>A</w:t>
      </w:r>
      <w:r w:rsidRPr="00D864B0">
        <w:rPr>
          <w:bCs/>
        </w:rPr>
        <w:t xml:space="preserve">ccess </w:t>
      </w:r>
      <w:r w:rsidR="00211798" w:rsidRPr="00D864B0">
        <w:rPr>
          <w:bCs/>
        </w:rPr>
        <w:t>M</w:t>
      </w:r>
      <w:r w:rsidRPr="00D864B0">
        <w:rPr>
          <w:bCs/>
        </w:rPr>
        <w:t>anifesto</w:t>
      </w:r>
      <w:r w:rsidR="00211798" w:rsidRPr="00D864B0">
        <w:rPr>
          <w:bCs/>
        </w:rPr>
        <w:t xml:space="preserve"> </w:t>
      </w:r>
      <w:r w:rsidR="00211798" w:rsidRPr="00D864B0">
        <w:rPr>
          <w:bCs/>
        </w:rPr>
        <w:fldChar w:fldCharType="begin"/>
      </w:r>
      <w:r w:rsidR="009571A1">
        <w:rPr>
          <w:bCs/>
        </w:rPr>
        <w:instrText xml:space="preserve"> ADDIN ZOTERO_ITEM CSL_CITATION {"citationID":"YRSyHN5t","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sidRPr="00D864B0">
        <w:rPr>
          <w:bCs/>
        </w:rPr>
        <w:fldChar w:fldCharType="separate"/>
      </w:r>
      <w:r w:rsidR="009571A1" w:rsidRPr="009571A1">
        <w:rPr>
          <w:rFonts w:ascii="Calibri" w:hAnsi="Calibri" w:cs="Calibri"/>
        </w:rPr>
        <w:t>[7]</w:t>
      </w:r>
      <w:r w:rsidR="00211798" w:rsidRPr="00D864B0">
        <w:rPr>
          <w:bCs/>
        </w:rPr>
        <w:fldChar w:fldCharType="end"/>
      </w:r>
      <w:r w:rsidRPr="00D864B0">
        <w:rPr>
          <w:bCs/>
        </w:rPr>
        <w:t xml:space="preserve">, </w:t>
      </w:r>
      <w:r w:rsidR="004B1B54" w:rsidRPr="00D864B0">
        <w:rPr>
          <w:bCs/>
        </w:rPr>
        <w:t>a</w:t>
      </w:r>
      <w:r w:rsidR="00523459" w:rsidRPr="00D864B0">
        <w:rPr>
          <w:bCs/>
        </w:rPr>
        <w:t xml:space="preserve">nd </w:t>
      </w:r>
      <w:r w:rsidRPr="00D864B0">
        <w:rPr>
          <w:bCs/>
        </w:rPr>
        <w:t>the open rebellion</w:t>
      </w:r>
      <w:r w:rsidR="00211798" w:rsidRPr="00D864B0">
        <w:rPr>
          <w:bCs/>
        </w:rPr>
        <w:t xml:space="preserve"> of Alexandra Elbakyan </w:t>
      </w:r>
      <w:r w:rsidR="00211798" w:rsidRPr="00D864B0">
        <w:rPr>
          <w:bCs/>
        </w:rPr>
        <w:fldChar w:fldCharType="begin"/>
      </w:r>
      <w:r w:rsidR="009571A1">
        <w:rPr>
          <w:bCs/>
        </w:rPr>
        <w:instrText xml:space="preserve"> ADDIN ZOTERO_ITEM CSL_CITATION {"citationID":"tQmQvPOL","properties":{"formattedCitation":"[34]","plainCitation":"[34]","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sidRPr="00D864B0">
        <w:rPr>
          <w:bCs/>
        </w:rPr>
        <w:fldChar w:fldCharType="separate"/>
      </w:r>
      <w:r w:rsidR="009571A1" w:rsidRPr="009571A1">
        <w:rPr>
          <w:rFonts w:ascii="Calibri" w:hAnsi="Calibri" w:cs="Calibri"/>
        </w:rPr>
        <w:t>[34]</w:t>
      </w:r>
      <w:r w:rsidR="00211798" w:rsidRPr="00D864B0">
        <w:rPr>
          <w:bCs/>
        </w:rPr>
        <w:fldChar w:fldCharType="end"/>
      </w:r>
      <w:r w:rsidR="00211798" w:rsidRPr="00D864B0">
        <w:rPr>
          <w:bCs/>
        </w:rPr>
        <w:t xml:space="preserve">, </w:t>
      </w:r>
      <w:r w:rsidR="004B1B54" w:rsidRPr="00D864B0">
        <w:rPr>
          <w:bCs/>
        </w:rPr>
        <w:t>SciHub’s</w:t>
      </w:r>
      <w:r w:rsidR="00211798" w:rsidRPr="00D864B0">
        <w:rPr>
          <w:bCs/>
        </w:rPr>
        <w:t xml:space="preserve"> administra</w:t>
      </w:r>
      <w:r w:rsidRPr="00D864B0">
        <w:rPr>
          <w:bCs/>
        </w:rPr>
        <w:t>tor</w:t>
      </w:r>
      <w:r w:rsidR="004B1B54" w:rsidRPr="00D864B0">
        <w:rPr>
          <w:bCs/>
        </w:rPr>
        <w:t>,</w:t>
      </w:r>
      <w:r w:rsidRPr="00D864B0">
        <w:rPr>
          <w:bCs/>
        </w:rPr>
        <w:t xml:space="preserve"> brought the issue of scholar</w:t>
      </w:r>
      <w:r w:rsidR="00211798" w:rsidRPr="00D864B0">
        <w:rPr>
          <w:bCs/>
        </w:rPr>
        <w:t>l</w:t>
      </w:r>
      <w:r w:rsidRPr="00D864B0">
        <w:rPr>
          <w:bCs/>
        </w:rPr>
        <w:t xml:space="preserve">y piracy into the mainstream, </w:t>
      </w:r>
      <w:r w:rsidR="004B1B54" w:rsidRPr="00D864B0">
        <w:rPr>
          <w:bCs/>
        </w:rPr>
        <w:t>resulting</w:t>
      </w:r>
      <w:r w:rsidR="00A1151F" w:rsidRPr="00D864B0">
        <w:rPr>
          <w:bCs/>
        </w:rPr>
        <w:t xml:space="preserve"> in a number of empirical studies</w:t>
      </w:r>
      <w:r w:rsidR="000E482E" w:rsidRPr="00D864B0">
        <w:rPr>
          <w:bCs/>
        </w:rPr>
        <w:t xml:space="preserve"> on this phenomenon</w:t>
      </w:r>
      <w:r w:rsidR="00A1151F" w:rsidRPr="00D864B0">
        <w:rPr>
          <w:bCs/>
        </w:rPr>
        <w:t xml:space="preserve">. </w:t>
      </w:r>
      <w:r w:rsidR="00D741C8" w:rsidRPr="00D864B0">
        <w:rPr>
          <w:bCs/>
        </w:rPr>
        <w:t xml:space="preserve">The research was also aided by the openly accessible LibGen catalogue, and the dataset on SciHub usage released by </w:t>
      </w:r>
      <w:r w:rsidR="00674109" w:rsidRPr="00D864B0">
        <w:rPr>
          <w:bCs/>
        </w:rPr>
        <w:t>Elbakyan in</w:t>
      </w:r>
      <w:r w:rsidR="00D741C8" w:rsidRPr="00D864B0">
        <w:rPr>
          <w:bCs/>
        </w:rPr>
        <w:t xml:space="preserve"> 2016</w:t>
      </w:r>
      <w:r w:rsidR="0024171F" w:rsidRPr="00D864B0">
        <w:rPr>
          <w:bCs/>
        </w:rPr>
        <w:t xml:space="preserve"> </w:t>
      </w:r>
      <w:r w:rsidR="0024171F" w:rsidRPr="00D864B0">
        <w:rPr>
          <w:bCs/>
        </w:rPr>
        <w:fldChar w:fldCharType="begin"/>
      </w:r>
      <w:r w:rsidR="009571A1">
        <w:rPr>
          <w:bCs/>
        </w:rPr>
        <w:instrText xml:space="preserve"> ADDIN ZOTERO_ITEM CSL_CITATION {"citationID":"nNDkLrhy","properties":{"formattedCitation":"[35]","plainCitation":"[35]","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sidRPr="00D864B0">
        <w:rPr>
          <w:bCs/>
        </w:rPr>
        <w:fldChar w:fldCharType="separate"/>
      </w:r>
      <w:r w:rsidR="009571A1" w:rsidRPr="009571A1">
        <w:rPr>
          <w:rFonts w:ascii="Calibri" w:hAnsi="Calibri" w:cs="Calibri"/>
        </w:rPr>
        <w:t>[35]</w:t>
      </w:r>
      <w:r w:rsidR="0024171F" w:rsidRPr="00D864B0">
        <w:rPr>
          <w:bCs/>
        </w:rPr>
        <w:fldChar w:fldCharType="end"/>
      </w:r>
      <w:r w:rsidR="00E11F01" w:rsidRPr="00D864B0">
        <w:rPr>
          <w:bCs/>
        </w:rPr>
        <w:t xml:space="preserve">. </w:t>
      </w:r>
      <w:r w:rsidR="00D741C8" w:rsidRPr="00D864B0">
        <w:rPr>
          <w:bCs/>
        </w:rPr>
        <w:t xml:space="preserve">Cabanac </w:t>
      </w:r>
      <w:r w:rsidR="00D741C8" w:rsidRPr="00D864B0">
        <w:rPr>
          <w:bCs/>
        </w:rPr>
        <w:fldChar w:fldCharType="begin"/>
      </w:r>
      <w:r w:rsidR="009571A1">
        <w:rPr>
          <w:bCs/>
        </w:rPr>
        <w:instrText xml:space="preserve"> ADDIN ZOTERO_ITEM CSL_CITATION {"citationID":"5xWNTmG4","properties":{"formattedCitation":"[36]","plainCitation":"[36]","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sidRPr="00D864B0">
        <w:rPr>
          <w:bCs/>
        </w:rPr>
        <w:fldChar w:fldCharType="separate"/>
      </w:r>
      <w:r w:rsidR="009571A1" w:rsidRPr="009571A1">
        <w:rPr>
          <w:rFonts w:ascii="Calibri" w:hAnsi="Calibri" w:cs="Calibri"/>
        </w:rPr>
        <w:t>[36]</w:t>
      </w:r>
      <w:r w:rsidR="00D741C8" w:rsidRPr="00D864B0">
        <w:rPr>
          <w:bCs/>
        </w:rPr>
        <w:fldChar w:fldCharType="end"/>
      </w:r>
      <w:r w:rsidR="00643DDE" w:rsidRPr="00D864B0">
        <w:rPr>
          <w:bCs/>
        </w:rPr>
        <w:t xml:space="preserve"> offers a rudimentary analysis of the LibGen Catalog</w:t>
      </w:r>
      <w:r w:rsidR="00914F2B" w:rsidRPr="00D864B0">
        <w:rPr>
          <w:bCs/>
        </w:rPr>
        <w:t xml:space="preserve">, while Greshake does the same for the SciHub dataset </w:t>
      </w:r>
      <w:r w:rsidR="00914F2B" w:rsidRPr="00D864B0">
        <w:rPr>
          <w:bCs/>
        </w:rPr>
        <w:fldChar w:fldCharType="begin"/>
      </w:r>
      <w:r w:rsidR="009571A1">
        <w:rPr>
          <w:bCs/>
        </w:rPr>
        <w:instrText xml:space="preserve"> ADDIN ZOTERO_ITEM CSL_CITATION {"citationID":"FGHV2NKc","properties":{"formattedCitation":"[37]","plainCitation":"[3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sidRPr="00D864B0">
        <w:rPr>
          <w:bCs/>
        </w:rPr>
        <w:fldChar w:fldCharType="separate"/>
      </w:r>
      <w:r w:rsidR="009571A1" w:rsidRPr="009571A1">
        <w:rPr>
          <w:rFonts w:ascii="Calibri" w:hAnsi="Calibri" w:cs="Calibri"/>
        </w:rPr>
        <w:t>[37]</w:t>
      </w:r>
      <w:r w:rsidR="00914F2B" w:rsidRPr="00D864B0">
        <w:rPr>
          <w:bCs/>
        </w:rPr>
        <w:fldChar w:fldCharType="end"/>
      </w:r>
      <w:r w:rsidR="00643DDE" w:rsidRPr="00D864B0">
        <w:rPr>
          <w:bCs/>
        </w:rPr>
        <w:t xml:space="preserve">. Bodo </w:t>
      </w:r>
      <w:r w:rsidR="00643DDE" w:rsidRPr="00D864B0">
        <w:rPr>
          <w:bCs/>
        </w:rPr>
        <w:fldChar w:fldCharType="begin"/>
      </w:r>
      <w:r w:rsidR="009571A1">
        <w:rPr>
          <w:bCs/>
        </w:rPr>
        <w:instrText xml:space="preserve"> ADDIN ZOTERO_ITEM CSL_CITATION {"citationID":"c1PS03Vm","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sidRPr="00D864B0">
        <w:rPr>
          <w:bCs/>
        </w:rPr>
        <w:fldChar w:fldCharType="separate"/>
      </w:r>
      <w:r w:rsidR="009571A1" w:rsidRPr="009571A1">
        <w:rPr>
          <w:rFonts w:ascii="Calibri" w:hAnsi="Calibri" w:cs="Calibri"/>
        </w:rPr>
        <w:t>[38]</w:t>
      </w:r>
      <w:r w:rsidR="00643DDE" w:rsidRPr="00D864B0">
        <w:rPr>
          <w:bCs/>
        </w:rPr>
        <w:fldChar w:fldCharType="end"/>
      </w:r>
      <w:r w:rsidR="00914F2B" w:rsidRPr="00D864B0">
        <w:rPr>
          <w:bCs/>
        </w:rPr>
        <w:t xml:space="preserve"> uses a </w:t>
      </w:r>
      <w:r w:rsidR="00643DDE" w:rsidRPr="00D864B0">
        <w:rPr>
          <w:bCs/>
        </w:rPr>
        <w:t xml:space="preserve">download dataset </w:t>
      </w:r>
      <w:r w:rsidR="00914F2B" w:rsidRPr="00D864B0">
        <w:rPr>
          <w:bCs/>
        </w:rPr>
        <w:t xml:space="preserve">of LibGen usage </w:t>
      </w:r>
      <w:r w:rsidR="00643DDE" w:rsidRPr="00D864B0">
        <w:rPr>
          <w:bCs/>
        </w:rPr>
        <w:t xml:space="preserve">from 2012 and finds that the most popular titles in LibGen are widely available via Amazon in various print formats, </w:t>
      </w:r>
      <w:r w:rsidR="00917EC6" w:rsidRPr="00D864B0">
        <w:rPr>
          <w:bCs/>
        </w:rPr>
        <w:t>s</w:t>
      </w:r>
      <w:r w:rsidR="00321A91" w:rsidRPr="00D864B0">
        <w:rPr>
          <w:bCs/>
        </w:rPr>
        <w:t xml:space="preserve">uggesting that the library’s main role is not the distribution of titles inaccessible via legal alternatives. The study, </w:t>
      </w:r>
      <w:r w:rsidR="00674109" w:rsidRPr="00D864B0">
        <w:rPr>
          <w:bCs/>
        </w:rPr>
        <w:t>however,</w:t>
      </w:r>
      <w:r w:rsidR="00321A91" w:rsidRPr="00D864B0">
        <w:rPr>
          <w:bCs/>
        </w:rPr>
        <w:t xml:space="preserve"> </w:t>
      </w:r>
      <w:r w:rsidR="00AB3A1A" w:rsidRPr="00D864B0">
        <w:rPr>
          <w:bCs/>
        </w:rPr>
        <w:t>also found</w:t>
      </w:r>
      <w:r w:rsidR="00321A91" w:rsidRPr="00D864B0">
        <w:rPr>
          <w:bCs/>
        </w:rPr>
        <w:t xml:space="preserve"> that cheap and easy electronic availability (both individual, and institutional) </w:t>
      </w:r>
      <w:r w:rsidR="00AB3A1A" w:rsidRPr="00D864B0">
        <w:rPr>
          <w:bCs/>
        </w:rPr>
        <w:t>was limited in 2013-14</w:t>
      </w:r>
      <w:r w:rsidR="00653E55" w:rsidRPr="00D864B0">
        <w:rPr>
          <w:bCs/>
        </w:rPr>
        <w:t>, and downloaded works tend</w:t>
      </w:r>
      <w:r w:rsidR="00AB3A1A" w:rsidRPr="00D864B0">
        <w:rPr>
          <w:bCs/>
        </w:rPr>
        <w:t>ed</w:t>
      </w:r>
      <w:r w:rsidR="00653E55" w:rsidRPr="00D864B0">
        <w:rPr>
          <w:bCs/>
        </w:rPr>
        <w:t xml:space="preserve"> to be significant</w:t>
      </w:r>
      <w:r w:rsidR="00917EC6" w:rsidRPr="00D864B0">
        <w:rPr>
          <w:bCs/>
        </w:rPr>
        <w:t>ly more expensive that those whi</w:t>
      </w:r>
      <w:r w:rsidR="00653E55" w:rsidRPr="00D864B0">
        <w:rPr>
          <w:bCs/>
        </w:rPr>
        <w:t xml:space="preserve">ch </w:t>
      </w:r>
      <w:r w:rsidR="00B535F6" w:rsidRPr="00D864B0">
        <w:rPr>
          <w:bCs/>
        </w:rPr>
        <w:t>were not</w:t>
      </w:r>
      <w:r w:rsidR="00653E55" w:rsidRPr="00D864B0">
        <w:rPr>
          <w:bCs/>
        </w:rPr>
        <w:t xml:space="preserve"> downloaded. </w:t>
      </w:r>
      <w:r w:rsidR="0013515C" w:rsidRPr="00D864B0">
        <w:rPr>
          <w:bCs/>
        </w:rPr>
        <w:t xml:space="preserve">The issue of </w:t>
      </w:r>
      <w:r w:rsidR="00BE04FA" w:rsidRPr="00D864B0">
        <w:rPr>
          <w:bCs/>
        </w:rPr>
        <w:t xml:space="preserve">e-book availability and </w:t>
      </w:r>
      <w:r w:rsidR="006719C1">
        <w:rPr>
          <w:bCs/>
        </w:rPr>
        <w:t xml:space="preserve">the limited rights of libraries to lend e-books </w:t>
      </w:r>
      <w:r w:rsidR="0013515C" w:rsidRPr="00D864B0">
        <w:rPr>
          <w:bCs/>
        </w:rPr>
        <w:t>was also confi</w:t>
      </w:r>
      <w:r w:rsidR="00BE04FA" w:rsidRPr="00D864B0">
        <w:rPr>
          <w:bCs/>
        </w:rPr>
        <w:t>rmed in a more recent study by</w:t>
      </w:r>
      <w:r w:rsidR="0013515C" w:rsidRPr="00D864B0">
        <w:rPr>
          <w:bCs/>
        </w:rPr>
        <w:t xml:space="preserve"> Giblin at al</w:t>
      </w:r>
      <w:r w:rsidR="000E482E" w:rsidRPr="00D864B0">
        <w:rPr>
          <w:bCs/>
        </w:rPr>
        <w:t>.</w:t>
      </w:r>
      <w:r w:rsidR="0013515C" w:rsidRPr="00D864B0">
        <w:rPr>
          <w:bCs/>
        </w:rPr>
        <w:t xml:space="preserve"> </w:t>
      </w:r>
      <w:r w:rsidR="0013515C" w:rsidRPr="00D864B0">
        <w:rPr>
          <w:bCs/>
        </w:rPr>
        <w:fldChar w:fldCharType="begin"/>
      </w:r>
      <w:r w:rsidR="009571A1">
        <w:rPr>
          <w:bCs/>
        </w:rPr>
        <w:instrText xml:space="preserve"> ADDIN ZOTERO_ITEM CSL_CITATION {"citationID":"uRt9BQPS","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sidRPr="00D864B0">
        <w:rPr>
          <w:bCs/>
        </w:rPr>
        <w:fldChar w:fldCharType="separate"/>
      </w:r>
      <w:r w:rsidR="009571A1" w:rsidRPr="009571A1">
        <w:rPr>
          <w:rFonts w:ascii="Calibri" w:hAnsi="Calibri" w:cs="Calibri"/>
        </w:rPr>
        <w:t>[39]</w:t>
      </w:r>
      <w:r w:rsidR="0013515C" w:rsidRPr="00D864B0">
        <w:rPr>
          <w:bCs/>
        </w:rPr>
        <w:fldChar w:fldCharType="end"/>
      </w:r>
      <w:r w:rsidR="0013515C" w:rsidRPr="00D864B0">
        <w:rPr>
          <w:bCs/>
        </w:rPr>
        <w:t xml:space="preserve">. </w:t>
      </w:r>
    </w:p>
    <w:p w14:paraId="3A7FEC71" w14:textId="53832A5C" w:rsidR="007E5769" w:rsidRPr="00D864B0" w:rsidRDefault="00653E55" w:rsidP="00E433F7">
      <w:pPr>
        <w:jc w:val="both"/>
        <w:rPr>
          <w:bCs/>
        </w:rPr>
      </w:pPr>
      <w:r w:rsidRPr="00D864B0">
        <w:rPr>
          <w:bCs/>
        </w:rPr>
        <w:t xml:space="preserve">Himmelstein </w:t>
      </w:r>
      <w:r w:rsidRPr="00D864B0">
        <w:rPr>
          <w:bCs/>
        </w:rPr>
        <w:fldChar w:fldCharType="begin"/>
      </w:r>
      <w:r w:rsidR="009571A1">
        <w:rPr>
          <w:bCs/>
        </w:rPr>
        <w:instrText xml:space="preserve"> ADDIN ZOTERO_ITEM CSL_CITATION {"citationID":"UODnjBQr","properties":{"formattedCitation":"[30]","plainCitation":"[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0]</w:t>
      </w:r>
      <w:r w:rsidRPr="00D864B0">
        <w:rPr>
          <w:bCs/>
        </w:rPr>
        <w:fldChar w:fldCharType="end"/>
      </w:r>
      <w:r w:rsidR="00917EC6" w:rsidRPr="00D864B0">
        <w:rPr>
          <w:bCs/>
        </w:rPr>
        <w:t xml:space="preserve"> </w:t>
      </w:r>
      <w:r w:rsidR="00930235" w:rsidRPr="00D864B0">
        <w:rPr>
          <w:bCs/>
        </w:rPr>
        <w:t>analyzed</w:t>
      </w:r>
      <w:r w:rsidR="00917EC6" w:rsidRPr="00D864B0">
        <w:rPr>
          <w:bCs/>
        </w:rPr>
        <w:t xml:space="preserve"> the </w:t>
      </w:r>
      <w:r w:rsidR="00930235" w:rsidRPr="00D864B0">
        <w:rPr>
          <w:bCs/>
        </w:rPr>
        <w:t xml:space="preserve">SciHub </w:t>
      </w:r>
      <w:r w:rsidR="00917EC6" w:rsidRPr="00D864B0">
        <w:rPr>
          <w:bCs/>
        </w:rPr>
        <w:t>c</w:t>
      </w:r>
      <w:r w:rsidRPr="00D864B0">
        <w:rPr>
          <w:bCs/>
        </w:rPr>
        <w:t xml:space="preserve">atalog, and found that </w:t>
      </w:r>
      <w:r w:rsidR="00027BC5" w:rsidRPr="00D864B0">
        <w:rPr>
          <w:bCs/>
        </w:rPr>
        <w:t xml:space="preserve">in </w:t>
      </w:r>
      <w:r w:rsidRPr="00D864B0">
        <w:rPr>
          <w:bCs/>
        </w:rPr>
        <w:t xml:space="preserve">many scientific domains it offers more comprehensive access to </w:t>
      </w:r>
      <w:r w:rsidR="00930235" w:rsidRPr="00D864B0">
        <w:rPr>
          <w:bCs/>
        </w:rPr>
        <w:t>paywalled</w:t>
      </w:r>
      <w:r w:rsidRPr="00D864B0">
        <w:rPr>
          <w:bCs/>
        </w:rPr>
        <w:t xml:space="preserve"> articles that </w:t>
      </w:r>
      <w:r w:rsidR="000B0EAB" w:rsidRPr="00D864B0">
        <w:rPr>
          <w:bCs/>
        </w:rPr>
        <w:t xml:space="preserve">even the best US academic libraries. </w:t>
      </w:r>
      <w:r w:rsidR="000E482E" w:rsidRPr="00D864B0">
        <w:rPr>
          <w:rFonts w:ascii="Calibri" w:hAnsi="Calibri" w:cs="Calibri"/>
        </w:rPr>
        <w:t>Muller and Iriarte</w:t>
      </w:r>
      <w:r w:rsidR="000E482E" w:rsidRPr="00D864B0">
        <w:rPr>
          <w:bCs/>
        </w:rPr>
        <w:t xml:space="preserve">  </w:t>
      </w:r>
      <w:r w:rsidR="003863BE" w:rsidRPr="00D864B0">
        <w:rPr>
          <w:bCs/>
        </w:rPr>
        <w:fldChar w:fldCharType="begin"/>
      </w:r>
      <w:r w:rsidR="009571A1">
        <w:rPr>
          <w:bCs/>
        </w:rPr>
        <w:instrText xml:space="preserve"> ADDIN ZOTERO_ITEM CSL_CITATION {"citationID":"CoyX7xef","properties":{"formattedCitation":"[40]","plainCitation":"[40]","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sidRPr="00D864B0">
        <w:rPr>
          <w:bCs/>
        </w:rPr>
        <w:fldChar w:fldCharType="separate"/>
      </w:r>
      <w:r w:rsidR="009571A1" w:rsidRPr="009571A1">
        <w:rPr>
          <w:rFonts w:ascii="Calibri" w:hAnsi="Calibri" w:cs="Calibri"/>
        </w:rPr>
        <w:t>[40]</w:t>
      </w:r>
      <w:r w:rsidR="003863BE" w:rsidRPr="00D864B0">
        <w:rPr>
          <w:bCs/>
        </w:rPr>
        <w:fldChar w:fldCharType="end"/>
      </w:r>
      <w:r w:rsidR="000E482E" w:rsidRPr="00D864B0">
        <w:rPr>
          <w:bCs/>
        </w:rPr>
        <w:t xml:space="preserve"> measured</w:t>
      </w:r>
      <w:r w:rsidR="003863BE" w:rsidRPr="00D864B0">
        <w:rPr>
          <w:bCs/>
        </w:rPr>
        <w:t xml:space="preserve"> </w:t>
      </w:r>
      <w:r w:rsidR="00036452" w:rsidRPr="00D864B0">
        <w:rPr>
          <w:bCs/>
        </w:rPr>
        <w:t xml:space="preserve">the </w:t>
      </w:r>
      <w:r w:rsidR="003863BE" w:rsidRPr="00D864B0">
        <w:rPr>
          <w:bCs/>
        </w:rPr>
        <w:t xml:space="preserve">availability and access </w:t>
      </w:r>
      <w:r w:rsidR="00036452" w:rsidRPr="00D864B0">
        <w:rPr>
          <w:bCs/>
        </w:rPr>
        <w:t xml:space="preserve">of journal articles cited by </w:t>
      </w:r>
      <w:r w:rsidR="00523459" w:rsidRPr="00D864B0">
        <w:rPr>
          <w:bCs/>
        </w:rPr>
        <w:t>U</w:t>
      </w:r>
      <w:r w:rsidR="00036452" w:rsidRPr="00D864B0">
        <w:rPr>
          <w:bCs/>
        </w:rPr>
        <w:t>niversity of Geneva researchers in 2015-16</w:t>
      </w:r>
      <w:r w:rsidR="00C45548" w:rsidRPr="00D864B0">
        <w:rPr>
          <w:bCs/>
        </w:rPr>
        <w:t xml:space="preserve"> via various sources including SciHub,</w:t>
      </w:r>
      <w:r w:rsidR="00036452" w:rsidRPr="00D864B0">
        <w:rPr>
          <w:bCs/>
        </w:rPr>
        <w:t xml:space="preserve"> </w:t>
      </w:r>
      <w:r w:rsidR="00C45548" w:rsidRPr="00D864B0">
        <w:rPr>
          <w:bCs/>
        </w:rPr>
        <w:t>and found</w:t>
      </w:r>
      <w:r w:rsidR="003863BE" w:rsidRPr="00D864B0">
        <w:rPr>
          <w:bCs/>
        </w:rPr>
        <w:t xml:space="preserve"> that </w:t>
      </w:r>
      <w:r w:rsidR="00036452" w:rsidRPr="00D864B0">
        <w:rPr>
          <w:bCs/>
        </w:rPr>
        <w:t xml:space="preserve">compared to legal availability, </w:t>
      </w:r>
      <w:r w:rsidR="003863BE" w:rsidRPr="00D864B0">
        <w:rPr>
          <w:bCs/>
        </w:rPr>
        <w:t xml:space="preserve">piratical access plays very little role. </w:t>
      </w:r>
      <w:r w:rsidR="00930235" w:rsidRPr="00D864B0">
        <w:rPr>
          <w:bCs/>
        </w:rPr>
        <w:t xml:space="preserve">This is in line with a number of </w:t>
      </w:r>
      <w:r w:rsidR="00E11F01" w:rsidRPr="00D864B0">
        <w:rPr>
          <w:bCs/>
        </w:rPr>
        <w:t xml:space="preserve">studies </w:t>
      </w:r>
      <w:r w:rsidR="007E5769" w:rsidRPr="00D864B0">
        <w:rPr>
          <w:bCs/>
        </w:rPr>
        <w:t>from multiple scientific disciplines</w:t>
      </w:r>
      <w:r w:rsidR="00930235" w:rsidRPr="00D864B0">
        <w:rPr>
          <w:bCs/>
        </w:rPr>
        <w:t xml:space="preserve">, which </w:t>
      </w:r>
      <w:r w:rsidR="00E11F01" w:rsidRPr="00D864B0">
        <w:rPr>
          <w:bCs/>
        </w:rPr>
        <w:t xml:space="preserve">found that the overall weight and impact of this piratical access channel remained marginal </w:t>
      </w:r>
      <w:r w:rsidR="007E5769" w:rsidRPr="00D864B0">
        <w:rPr>
          <w:bCs/>
        </w:rPr>
        <w:fldChar w:fldCharType="begin"/>
      </w:r>
      <w:r w:rsidR="009571A1">
        <w:rPr>
          <w:bCs/>
        </w:rPr>
        <w:instrText xml:space="preserve"> ADDIN ZOTERO_ITEM CSL_CITATION {"citationID":"yXw3C8zK","properties":{"formattedCitation":"[41\\uc0\\u8211{}43]","plainCitation":"[41–43]","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sidRPr="00D864B0">
        <w:rPr>
          <w:bCs/>
        </w:rPr>
        <w:fldChar w:fldCharType="separate"/>
      </w:r>
      <w:r w:rsidR="009571A1" w:rsidRPr="009571A1">
        <w:rPr>
          <w:rFonts w:ascii="Calibri" w:hAnsi="Calibri" w:cs="Calibri"/>
          <w:szCs w:val="24"/>
        </w:rPr>
        <w:t>[41–43]</w:t>
      </w:r>
      <w:r w:rsidR="007E5769" w:rsidRPr="00D864B0">
        <w:rPr>
          <w:bCs/>
        </w:rPr>
        <w:fldChar w:fldCharType="end"/>
      </w:r>
      <w:r w:rsidR="00523459" w:rsidRPr="00D864B0">
        <w:rPr>
          <w:bCs/>
        </w:rPr>
        <w:t>.</w:t>
      </w:r>
    </w:p>
    <w:p w14:paraId="589E772D" w14:textId="53383A8C" w:rsidR="00E11F01" w:rsidRPr="00D864B0" w:rsidRDefault="00930235" w:rsidP="00E433F7">
      <w:pPr>
        <w:jc w:val="both"/>
        <w:rPr>
          <w:bCs/>
        </w:rPr>
      </w:pPr>
      <w:r w:rsidRPr="00D864B0">
        <w:rPr>
          <w:bCs/>
        </w:rPr>
        <w:t>Regarding the geographic usage of shadow libraries</w:t>
      </w:r>
      <w:r w:rsidR="00523459" w:rsidRPr="00D864B0">
        <w:rPr>
          <w:bCs/>
        </w:rPr>
        <w:t>,</w:t>
      </w:r>
      <w:r w:rsidRPr="00D864B0">
        <w:rPr>
          <w:bCs/>
        </w:rPr>
        <w:t xml:space="preserve"> both Bodo </w:t>
      </w:r>
      <w:r w:rsidRPr="00D864B0">
        <w:rPr>
          <w:bCs/>
        </w:rPr>
        <w:fldChar w:fldCharType="begin"/>
      </w:r>
      <w:r w:rsidR="009571A1">
        <w:rPr>
          <w:bCs/>
        </w:rPr>
        <w:instrText xml:space="preserve"> ADDIN ZOTERO_ITEM CSL_CITATION {"citationID":"O0DpTRBW","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8]</w:t>
      </w:r>
      <w:r w:rsidRPr="00D864B0">
        <w:rPr>
          <w:bCs/>
        </w:rPr>
        <w:fldChar w:fldCharType="end"/>
      </w:r>
      <w:r w:rsidRPr="00D864B0">
        <w:rPr>
          <w:bCs/>
        </w:rPr>
        <w:t xml:space="preserve"> </w:t>
      </w:r>
      <w:r w:rsidR="00C45548" w:rsidRPr="00D864B0">
        <w:rPr>
          <w:bCs/>
        </w:rPr>
        <w:t>analyz</w:t>
      </w:r>
      <w:r w:rsidR="0013515C" w:rsidRPr="00D864B0">
        <w:rPr>
          <w:bCs/>
        </w:rPr>
        <w:t>i</w:t>
      </w:r>
      <w:r w:rsidRPr="00D864B0">
        <w:rPr>
          <w:bCs/>
        </w:rPr>
        <w:t xml:space="preserve">ng </w:t>
      </w:r>
      <w:r w:rsidR="00C45548" w:rsidRPr="00D864B0">
        <w:rPr>
          <w:bCs/>
        </w:rPr>
        <w:t>LibGen</w:t>
      </w:r>
      <w:r w:rsidR="00BE04FA" w:rsidRPr="00D864B0">
        <w:rPr>
          <w:bCs/>
        </w:rPr>
        <w:t>,</w:t>
      </w:r>
      <w:r w:rsidRPr="00D864B0">
        <w:rPr>
          <w:bCs/>
        </w:rPr>
        <w:t xml:space="preserve"> and Bohannon </w:t>
      </w:r>
      <w:r w:rsidRPr="00D864B0">
        <w:rPr>
          <w:bCs/>
        </w:rPr>
        <w:fldChar w:fldCharType="begin"/>
      </w:r>
      <w:r w:rsidR="009571A1">
        <w:rPr>
          <w:bCs/>
        </w:rPr>
        <w:instrText xml:space="preserve"> ADDIN ZOTERO_ITEM CSL_CITATION {"citationID":"GTGwM6D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sidRPr="00D864B0">
        <w:rPr>
          <w:bCs/>
        </w:rPr>
        <w:fldChar w:fldCharType="separate"/>
      </w:r>
      <w:r w:rsidR="009571A1" w:rsidRPr="009571A1">
        <w:rPr>
          <w:rFonts w:ascii="Calibri" w:hAnsi="Calibri" w:cs="Calibri"/>
        </w:rPr>
        <w:t>[2]</w:t>
      </w:r>
      <w:r w:rsidRPr="00D864B0">
        <w:rPr>
          <w:bCs/>
        </w:rPr>
        <w:fldChar w:fldCharType="end"/>
      </w:r>
      <w:r w:rsidRPr="00D864B0">
        <w:rPr>
          <w:bCs/>
        </w:rPr>
        <w:t xml:space="preserve"> </w:t>
      </w:r>
      <w:r w:rsidR="0070316C" w:rsidRPr="00D864B0">
        <w:rPr>
          <w:bCs/>
        </w:rPr>
        <w:t>analyz</w:t>
      </w:r>
      <w:r w:rsidRPr="00D864B0">
        <w:rPr>
          <w:bCs/>
        </w:rPr>
        <w:t>ing SciHub data</w:t>
      </w:r>
      <w:r w:rsidR="00523459" w:rsidRPr="00D864B0">
        <w:rPr>
          <w:bCs/>
        </w:rPr>
        <w:t>,</w:t>
      </w:r>
      <w:r w:rsidRPr="00D864B0">
        <w:rPr>
          <w:bCs/>
        </w:rPr>
        <w:t xml:space="preserve"> agree that these services are </w:t>
      </w:r>
      <w:r w:rsidR="003A75F5" w:rsidRPr="00D864B0">
        <w:rPr>
          <w:bCs/>
        </w:rPr>
        <w:t xml:space="preserve">widely </w:t>
      </w:r>
      <w:r w:rsidRPr="00D864B0">
        <w:rPr>
          <w:bCs/>
        </w:rPr>
        <w:t xml:space="preserve">used </w:t>
      </w:r>
      <w:r w:rsidR="00E11F01" w:rsidRPr="00D864B0">
        <w:rPr>
          <w:bCs/>
        </w:rPr>
        <w:t xml:space="preserve">in </w:t>
      </w:r>
      <w:r w:rsidR="003A75F5" w:rsidRPr="00D864B0">
        <w:rPr>
          <w:bCs/>
        </w:rPr>
        <w:t xml:space="preserve">both </w:t>
      </w:r>
      <w:r w:rsidR="00E11F01" w:rsidRPr="00D864B0">
        <w:rPr>
          <w:bCs/>
        </w:rPr>
        <w:t xml:space="preserve">developed and developing </w:t>
      </w:r>
      <w:r w:rsidR="00E11F01" w:rsidRPr="00D864B0">
        <w:rPr>
          <w:bCs/>
        </w:rPr>
        <w:lastRenderedPageBreak/>
        <w:t xml:space="preserve">countries. This fact suggests the existence of multiple, </w:t>
      </w:r>
      <w:r w:rsidR="00E455DD" w:rsidRPr="00D864B0">
        <w:rPr>
          <w:bCs/>
        </w:rPr>
        <w:t>separate</w:t>
      </w:r>
      <w:r w:rsidR="00E11F01" w:rsidRPr="00D864B0">
        <w:rPr>
          <w:bCs/>
        </w:rPr>
        <w:t xml:space="preserve"> logics that produce the use of scholarly piracy. In rich</w:t>
      </w:r>
      <w:r w:rsidR="00523459" w:rsidRPr="00D864B0">
        <w:rPr>
          <w:bCs/>
        </w:rPr>
        <w:t xml:space="preserve"> </w:t>
      </w:r>
      <w:r w:rsidR="00E11F01" w:rsidRPr="00D864B0">
        <w:rPr>
          <w:bCs/>
        </w:rPr>
        <w:t xml:space="preserve">North American and Western European countries, users turn to SciHub and </w:t>
      </w:r>
      <w:r w:rsidR="003A75F5" w:rsidRPr="00D864B0">
        <w:rPr>
          <w:bCs/>
        </w:rPr>
        <w:t>other similar ven</w:t>
      </w:r>
      <w:r w:rsidR="00E11F01" w:rsidRPr="00D864B0">
        <w:rPr>
          <w:bCs/>
        </w:rPr>
        <w:t xml:space="preserve">ues </w:t>
      </w:r>
      <w:r w:rsidR="00B535F6" w:rsidRPr="00D864B0">
        <w:rPr>
          <w:bCs/>
        </w:rPr>
        <w:t>most likely</w:t>
      </w:r>
      <w:r w:rsidR="00E11F01" w:rsidRPr="00D864B0">
        <w:rPr>
          <w:bCs/>
        </w:rPr>
        <w:t xml:space="preserve"> for convenience </w:t>
      </w:r>
      <w:r w:rsidR="00AB3A1A" w:rsidRPr="00D864B0">
        <w:rPr>
          <w:bCs/>
        </w:rPr>
        <w:fldChar w:fldCharType="begin"/>
      </w:r>
      <w:r w:rsidR="009571A1">
        <w:rPr>
          <w:bCs/>
        </w:rPr>
        <w:instrText xml:space="preserve"> ADDIN ZOTERO_ITEM CSL_CITATION {"citationID":"x2mjJFJ8","properties":{"formattedCitation":"[11]","plainCitation":"[11]","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sidRPr="00D864B0">
        <w:rPr>
          <w:bCs/>
        </w:rPr>
        <w:fldChar w:fldCharType="separate"/>
      </w:r>
      <w:r w:rsidR="009571A1" w:rsidRPr="009571A1">
        <w:rPr>
          <w:rFonts w:ascii="Calibri" w:hAnsi="Calibri" w:cs="Calibri"/>
        </w:rPr>
        <w:t>[11]</w:t>
      </w:r>
      <w:r w:rsidR="00AB3A1A" w:rsidRPr="00D864B0">
        <w:rPr>
          <w:bCs/>
        </w:rPr>
        <w:fldChar w:fldCharType="end"/>
      </w:r>
      <w:r w:rsidR="00E11F01" w:rsidRPr="00D864B0">
        <w:rPr>
          <w:bCs/>
        </w:rPr>
        <w:t>. On the other hand, studies from developing countries suggest a substantial</w:t>
      </w:r>
      <w:r w:rsidR="003A75F5" w:rsidRPr="00D864B0">
        <w:rPr>
          <w:bCs/>
        </w:rPr>
        <w:t xml:space="preserve"> access problem in the Global So</w:t>
      </w:r>
      <w:r w:rsidR="00E11F01" w:rsidRPr="00D864B0">
        <w:rPr>
          <w:bCs/>
        </w:rPr>
        <w:t xml:space="preserve">uth, which may drive scholarly piracy </w:t>
      </w:r>
      <w:r w:rsidR="0070316C" w:rsidRPr="00D864B0">
        <w:rPr>
          <w:bCs/>
        </w:rPr>
        <w:fldChar w:fldCharType="begin"/>
      </w:r>
      <w:r w:rsidR="009571A1">
        <w:rPr>
          <w:bCs/>
        </w:rPr>
        <w:instrText xml:space="preserve"> ADDIN ZOTERO_ITEM CSL_CITATION {"citationID":"6ta78r5j","properties":{"formattedCitation":"[17,44,45]","plainCitation":"[17,44,45]","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sidRPr="00D864B0">
        <w:rPr>
          <w:bCs/>
        </w:rPr>
        <w:fldChar w:fldCharType="separate"/>
      </w:r>
      <w:r w:rsidR="009571A1" w:rsidRPr="009571A1">
        <w:rPr>
          <w:rFonts w:ascii="Calibri" w:hAnsi="Calibri" w:cs="Calibri"/>
        </w:rPr>
        <w:t>[17,44,45]</w:t>
      </w:r>
      <w:r w:rsidR="0070316C" w:rsidRPr="00D864B0">
        <w:rPr>
          <w:bCs/>
        </w:rPr>
        <w:fldChar w:fldCharType="end"/>
      </w:r>
      <w:r w:rsidR="0070316C" w:rsidRPr="00D864B0">
        <w:rPr>
          <w:bCs/>
        </w:rPr>
        <w:t>.</w:t>
      </w:r>
    </w:p>
    <w:p w14:paraId="524EE82A" w14:textId="6D998007" w:rsidR="00796F8D" w:rsidRPr="00D864B0" w:rsidRDefault="00514B57" w:rsidP="00E433F7">
      <w:pPr>
        <w:jc w:val="both"/>
        <w:rPr>
          <w:bCs/>
        </w:rPr>
      </w:pPr>
      <w:r w:rsidRPr="00D864B0">
        <w:rPr>
          <w:bCs/>
        </w:rPr>
        <w:t xml:space="preserve">In this paper we </w:t>
      </w:r>
      <w:r w:rsidR="00362B4A" w:rsidRPr="00D864B0">
        <w:rPr>
          <w:bCs/>
        </w:rPr>
        <w:t>use a large dataset of direc</w:t>
      </w:r>
      <w:r w:rsidRPr="00D864B0">
        <w:rPr>
          <w:bCs/>
        </w:rPr>
        <w:t>t</w:t>
      </w:r>
      <w:r w:rsidR="00362B4A" w:rsidRPr="00D864B0">
        <w:rPr>
          <w:bCs/>
        </w:rPr>
        <w:t>ly</w:t>
      </w:r>
      <w:r w:rsidRPr="00D864B0">
        <w:rPr>
          <w:bCs/>
        </w:rPr>
        <w:t xml:space="preserve"> observed downloads from one of LibGen’s mirror sites</w:t>
      </w:r>
      <w:r w:rsidR="00E4773F" w:rsidRPr="00D864B0">
        <w:rPr>
          <w:bCs/>
        </w:rPr>
        <w:t xml:space="preserve"> </w:t>
      </w:r>
      <w:r w:rsidR="00E4773F" w:rsidRPr="00D864B0">
        <w:rPr>
          <w:bCs/>
        </w:rPr>
        <w:fldChar w:fldCharType="begin"/>
      </w:r>
      <w:r w:rsidR="009571A1">
        <w:rPr>
          <w:bCs/>
        </w:rPr>
        <w:instrText xml:space="preserve"> ADDIN ZOTERO_ITEM CSL_CITATION {"citationID":"ST0NCcLr","properties":{"formattedCitation":"[46]","plainCitation":"[46]","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sidRPr="00D864B0">
        <w:rPr>
          <w:bCs/>
        </w:rPr>
        <w:fldChar w:fldCharType="separate"/>
      </w:r>
      <w:r w:rsidR="009571A1" w:rsidRPr="009571A1">
        <w:rPr>
          <w:rFonts w:ascii="Calibri" w:hAnsi="Calibri" w:cs="Calibri"/>
        </w:rPr>
        <w:t>[46]</w:t>
      </w:r>
      <w:r w:rsidR="00E4773F" w:rsidRPr="00D864B0">
        <w:rPr>
          <w:bCs/>
        </w:rPr>
        <w:fldChar w:fldCharType="end"/>
      </w:r>
      <w:r w:rsidR="002E43D3" w:rsidRPr="00D864B0">
        <w:rPr>
          <w:bCs/>
        </w:rPr>
        <w:t xml:space="preserve">. We use this dataset to </w:t>
      </w:r>
      <w:r w:rsidR="00362B4A" w:rsidRPr="00D864B0">
        <w:rPr>
          <w:bCs/>
        </w:rPr>
        <w:t xml:space="preserve">model what kind of macroeconomic and institutional </w:t>
      </w:r>
      <w:r w:rsidR="009240AB" w:rsidRPr="00D864B0">
        <w:rPr>
          <w:bCs/>
        </w:rPr>
        <w:t>conditions may ex</w:t>
      </w:r>
      <w:r w:rsidR="00362B4A" w:rsidRPr="00D864B0">
        <w:rPr>
          <w:bCs/>
        </w:rPr>
        <w:t xml:space="preserve">plain the use of shadow libraries. </w:t>
      </w:r>
      <w:r w:rsidR="00E455DD" w:rsidRPr="00D864B0">
        <w:rPr>
          <w:bCs/>
        </w:rPr>
        <w:t>W</w:t>
      </w:r>
      <w:r w:rsidR="002E43D3" w:rsidRPr="00D864B0">
        <w:rPr>
          <w:bCs/>
        </w:rPr>
        <w:t xml:space="preserve">e are </w:t>
      </w:r>
      <w:r w:rsidR="00E455DD" w:rsidRPr="00D864B0">
        <w:rPr>
          <w:bCs/>
        </w:rPr>
        <w:t xml:space="preserve">particularly </w:t>
      </w:r>
      <w:r w:rsidR="002E43D3" w:rsidRPr="00D864B0">
        <w:rPr>
          <w:bCs/>
        </w:rPr>
        <w:t xml:space="preserve">interested in the potential function of shadow libraries to mitigate </w:t>
      </w:r>
      <w:r w:rsidR="006D64EA" w:rsidRPr="00D864B0">
        <w:rPr>
          <w:bCs/>
        </w:rPr>
        <w:t>income</w:t>
      </w:r>
      <w:r w:rsidR="00432579" w:rsidRPr="00D864B0">
        <w:rPr>
          <w:bCs/>
        </w:rPr>
        <w:t xml:space="preserve">-related access problems </w:t>
      </w:r>
      <w:r w:rsidR="00B535F6" w:rsidRPr="00D864B0">
        <w:rPr>
          <w:bCs/>
        </w:rPr>
        <w:t>in</w:t>
      </w:r>
      <w:r w:rsidR="00432579" w:rsidRPr="00D864B0">
        <w:rPr>
          <w:bCs/>
        </w:rPr>
        <w:t xml:space="preserve"> the peripher</w:t>
      </w:r>
      <w:r w:rsidR="00523459" w:rsidRPr="00D864B0">
        <w:rPr>
          <w:bCs/>
        </w:rPr>
        <w:t>y.</w:t>
      </w:r>
      <w:r w:rsidR="00432579" w:rsidRPr="00D864B0">
        <w:rPr>
          <w:bCs/>
        </w:rPr>
        <w:t xml:space="preserve"> W</w:t>
      </w:r>
      <w:r w:rsidR="00362B4A" w:rsidRPr="00D864B0">
        <w:rPr>
          <w:bCs/>
        </w:rPr>
        <w:t xml:space="preserve">e </w:t>
      </w:r>
      <w:r w:rsidR="00B535F6" w:rsidRPr="00D864B0">
        <w:rPr>
          <w:bCs/>
        </w:rPr>
        <w:t xml:space="preserve">test </w:t>
      </w:r>
      <w:r w:rsidR="00362B4A" w:rsidRPr="00D864B0">
        <w:rPr>
          <w:bCs/>
        </w:rPr>
        <w:t xml:space="preserve">the following </w:t>
      </w:r>
      <w:r w:rsidR="005277C1" w:rsidRPr="00D864B0">
        <w:rPr>
          <w:bCs/>
        </w:rPr>
        <w:t>two hypotheses:</w:t>
      </w:r>
    </w:p>
    <w:p w14:paraId="382D85E6" w14:textId="4FB84FEF" w:rsidR="005277C1" w:rsidRPr="00D864B0" w:rsidRDefault="005277C1" w:rsidP="00E433F7">
      <w:pPr>
        <w:jc w:val="both"/>
        <w:rPr>
          <w:bCs/>
          <w:i/>
        </w:rPr>
      </w:pPr>
      <w:r w:rsidRPr="00D864B0">
        <w:rPr>
          <w:bCs/>
          <w:i/>
        </w:rPr>
        <w:t xml:space="preserve">H1: Globally, per capita shadow library usage </w:t>
      </w:r>
      <w:r w:rsidR="00375AAA" w:rsidRPr="00D864B0">
        <w:rPr>
          <w:bCs/>
          <w:i/>
        </w:rPr>
        <w:t xml:space="preserve">is </w:t>
      </w:r>
      <w:r w:rsidR="00BC09B3" w:rsidRPr="00D864B0">
        <w:rPr>
          <w:bCs/>
          <w:i/>
        </w:rPr>
        <w:t xml:space="preserve">more </w:t>
      </w:r>
      <w:r w:rsidR="009240AB" w:rsidRPr="00D864B0">
        <w:rPr>
          <w:bCs/>
          <w:i/>
        </w:rPr>
        <w:t>prominent in lowe</w:t>
      </w:r>
      <w:r w:rsidR="00B535F6" w:rsidRPr="00D864B0">
        <w:rPr>
          <w:bCs/>
          <w:i/>
        </w:rPr>
        <w:t>r-</w:t>
      </w:r>
      <w:r w:rsidR="009240AB" w:rsidRPr="00D864B0">
        <w:rPr>
          <w:bCs/>
          <w:i/>
        </w:rPr>
        <w:t>income co</w:t>
      </w:r>
      <w:r w:rsidR="00DE7424" w:rsidRPr="00D864B0">
        <w:rPr>
          <w:bCs/>
          <w:i/>
        </w:rPr>
        <w:t>u</w:t>
      </w:r>
      <w:r w:rsidR="009240AB" w:rsidRPr="00D864B0">
        <w:rPr>
          <w:bCs/>
          <w:i/>
        </w:rPr>
        <w:t>ntries, controlling for internet penetration.</w:t>
      </w:r>
    </w:p>
    <w:p w14:paraId="45769EF2" w14:textId="77777777" w:rsidR="00432579" w:rsidRPr="00D864B0" w:rsidRDefault="00505832" w:rsidP="00E433F7">
      <w:pPr>
        <w:jc w:val="both"/>
        <w:rPr>
          <w:bCs/>
        </w:rPr>
      </w:pPr>
      <w:r w:rsidRPr="00D864B0">
        <w:rPr>
          <w:bCs/>
        </w:rPr>
        <w:t xml:space="preserve">We also test the same hypothesis within the European Union, where a much richer dataset allows us to </w:t>
      </w:r>
      <w:r w:rsidR="000B76F7" w:rsidRPr="00D864B0">
        <w:rPr>
          <w:bCs/>
        </w:rPr>
        <w:t>conduct analysis on significantly smaller, sub-national statistical units.</w:t>
      </w:r>
    </w:p>
    <w:p w14:paraId="72BC944F" w14:textId="5C05709A" w:rsidR="009240AB" w:rsidRPr="00D864B0" w:rsidRDefault="009240AB" w:rsidP="00E433F7">
      <w:pPr>
        <w:jc w:val="both"/>
        <w:rPr>
          <w:bCs/>
          <w:i/>
        </w:rPr>
      </w:pPr>
      <w:r w:rsidRPr="00D864B0">
        <w:rPr>
          <w:bCs/>
          <w:i/>
        </w:rPr>
        <w:t xml:space="preserve">H2: Within the European Union, </w:t>
      </w:r>
      <w:r w:rsidR="002306F9" w:rsidRPr="00D864B0">
        <w:rPr>
          <w:bCs/>
          <w:i/>
        </w:rPr>
        <w:t>the use of shadow libraries is more prominent in lower</w:t>
      </w:r>
      <w:r w:rsidR="00B535F6" w:rsidRPr="00D864B0">
        <w:rPr>
          <w:bCs/>
          <w:i/>
        </w:rPr>
        <w:t>-</w:t>
      </w:r>
      <w:r w:rsidR="002306F9" w:rsidRPr="00D864B0">
        <w:rPr>
          <w:bCs/>
          <w:i/>
        </w:rPr>
        <w:t>income EU regions, controlling for the number of academics in the region.</w:t>
      </w:r>
    </w:p>
    <w:p w14:paraId="38203E32" w14:textId="2445DE67" w:rsidR="00C13888" w:rsidRPr="0070354D" w:rsidRDefault="0027482C" w:rsidP="00E433F7">
      <w:pPr>
        <w:jc w:val="both"/>
        <w:rPr>
          <w:bCs/>
          <w:lang w:val="hu-HU"/>
        </w:rPr>
      </w:pPr>
      <w:r w:rsidRPr="00D864B0">
        <w:rPr>
          <w:bCs/>
        </w:rPr>
        <w:t xml:space="preserve">In addition, the </w:t>
      </w:r>
      <w:r w:rsidR="00BC09B3" w:rsidRPr="00D864B0">
        <w:rPr>
          <w:bCs/>
        </w:rPr>
        <w:t xml:space="preserve">richness of additional </w:t>
      </w:r>
      <w:r w:rsidRPr="00D864B0">
        <w:rPr>
          <w:bCs/>
        </w:rPr>
        <w:t xml:space="preserve">data </w:t>
      </w:r>
      <w:r w:rsidR="00BC09B3" w:rsidRPr="00D864B0">
        <w:rPr>
          <w:bCs/>
        </w:rPr>
        <w:t>sources</w:t>
      </w:r>
      <w:r w:rsidR="00B535F6" w:rsidRPr="00D864B0">
        <w:rPr>
          <w:bCs/>
        </w:rPr>
        <w:t xml:space="preserve"> in Europe</w:t>
      </w:r>
      <w:r w:rsidR="00BC09B3" w:rsidRPr="00D864B0">
        <w:rPr>
          <w:bCs/>
        </w:rPr>
        <w:t xml:space="preserve"> </w:t>
      </w:r>
      <w:r w:rsidRPr="00D864B0">
        <w:rPr>
          <w:bCs/>
        </w:rPr>
        <w:t xml:space="preserve">allowed us to test </w:t>
      </w:r>
      <w:r w:rsidR="004C3939" w:rsidRPr="00D864B0">
        <w:rPr>
          <w:bCs/>
        </w:rPr>
        <w:t xml:space="preserve">if </w:t>
      </w:r>
      <w:r w:rsidR="00DE7AAC" w:rsidRPr="00D864B0">
        <w:rPr>
          <w:bCs/>
        </w:rPr>
        <w:t xml:space="preserve">there </w:t>
      </w:r>
      <w:r w:rsidR="00BC09B3" w:rsidRPr="00D864B0">
        <w:rPr>
          <w:bCs/>
        </w:rPr>
        <w:t>are other, less intuitive spatial or social patterns</w:t>
      </w:r>
      <w:r w:rsidR="00523459" w:rsidRPr="00D864B0">
        <w:rPr>
          <w:bCs/>
        </w:rPr>
        <w:t xml:space="preserve"> that</w:t>
      </w:r>
      <w:r w:rsidR="00BC09B3" w:rsidRPr="00D864B0">
        <w:rPr>
          <w:bCs/>
        </w:rPr>
        <w:t xml:space="preserve"> could offer more detailed insight into scholarly piracy</w:t>
      </w:r>
      <w:r w:rsidR="00DE7AAC" w:rsidRPr="00D864B0">
        <w:rPr>
          <w:bCs/>
        </w:rPr>
        <w:t xml:space="preserve">. </w:t>
      </w:r>
      <w:r w:rsidR="0049605D" w:rsidRPr="00D864B0">
        <w:rPr>
          <w:bCs/>
        </w:rPr>
        <w:t xml:space="preserve"> </w:t>
      </w:r>
      <w:r w:rsidR="00C13888" w:rsidRPr="00D864B0">
        <w:rPr>
          <w:bCs/>
        </w:rPr>
        <w:t>We compiled a rich dataset from various European official data sources, such as EUROSTAT and Eurobarometer, and used various modelling techniques, such as random forest simulation</w:t>
      </w:r>
      <w:r w:rsidR="00CD2B2F" w:rsidRPr="00D864B0">
        <w:rPr>
          <w:bCs/>
        </w:rPr>
        <w:t>,</w:t>
      </w:r>
      <w:r w:rsidR="00C13888" w:rsidRPr="00D864B0">
        <w:rPr>
          <w:bCs/>
        </w:rPr>
        <w:t xml:space="preserve"> to identify and test additional explanatory variables</w:t>
      </w:r>
      <w:r w:rsidR="00CD2B2F" w:rsidRPr="00D864B0">
        <w:rPr>
          <w:bCs/>
        </w:rPr>
        <w:t xml:space="preserve">, </w:t>
      </w:r>
      <w:r w:rsidR="00C13888" w:rsidRPr="00D864B0">
        <w:rPr>
          <w:bCs/>
        </w:rPr>
        <w:t>which we could</w:t>
      </w:r>
      <w:r w:rsidR="00523459" w:rsidRPr="00D864B0">
        <w:rPr>
          <w:bCs/>
        </w:rPr>
        <w:t xml:space="preserve"> then</w:t>
      </w:r>
      <w:r w:rsidR="00C13888" w:rsidRPr="00D864B0">
        <w:rPr>
          <w:bCs/>
        </w:rPr>
        <w:t xml:space="preserve"> integrate into our piracy models. </w:t>
      </w:r>
      <w:r w:rsidR="0072595E">
        <w:rPr>
          <w:bCs/>
        </w:rPr>
        <w:t xml:space="preserve">All data and code are available in our public repositories for review and reuse. </w:t>
      </w:r>
      <w:r w:rsidR="0072595E">
        <w:rPr>
          <w:bCs/>
        </w:rPr>
        <w:fldChar w:fldCharType="begin"/>
      </w:r>
      <w:r w:rsidR="0072595E">
        <w:rPr>
          <w:bCs/>
        </w:rPr>
        <w:instrText xml:space="preserve"> ADDIN ZOTERO_ITEM CSL_CITATION {"citationID":"4C6mcr43","properties":{"formattedCitation":"[46,47]","plainCitation":"[46,47]","noteIndex":0},"citationItems":[{"id":4238,"uris":["http://zotero.org/users/5580658/items/FMBFCFN4"],"uri":["http://zotero.org/users/5580658/items/FMBFCFN4"],"itemData":{"id":4238,"type":"book","abstract":"This release contains all data and code. The paper will be still updated with the doi of the repo.","note":"DOI: 10.5281/ZENODO.4012352","publisher":"Zenodo","source":"DOI.org (Datacite)","title":"bodobalazs/bookpiracy_final: Final version before PLOS ONE submission","title-short":"bodobalazs/bookpiracy_final","URL":"https://zenodo.org/record/4012352","version":"v1.0","author":[{"family":"Antal","given":"Dániel"},{"family":"Bodó","given":"Balázs"},{"family":"Puha","given":"Zoltán"}],"accessed":{"date-parts":[["2020",9,2]]},"issued":{"date-parts":[["2020",9,2]]}}},{"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72595E">
        <w:rPr>
          <w:bCs/>
        </w:rPr>
        <w:fldChar w:fldCharType="separate"/>
      </w:r>
      <w:r w:rsidR="0072595E" w:rsidRPr="0072595E">
        <w:rPr>
          <w:rFonts w:ascii="Calibri" w:hAnsi="Calibri" w:cs="Calibri"/>
        </w:rPr>
        <w:t>[46,47]</w:t>
      </w:r>
      <w:r w:rsidR="0072595E">
        <w:rPr>
          <w:bCs/>
        </w:rPr>
        <w:fldChar w:fldCharType="end"/>
      </w:r>
    </w:p>
    <w:p w14:paraId="44E24010" w14:textId="77777777" w:rsidR="00165A5B" w:rsidRPr="00D864B0" w:rsidRDefault="00165A5B" w:rsidP="00E433F7">
      <w:pPr>
        <w:jc w:val="both"/>
        <w:rPr>
          <w:bCs/>
          <w:i/>
        </w:rPr>
      </w:pPr>
    </w:p>
    <w:p w14:paraId="5DE5E652" w14:textId="6CF3CADC" w:rsidR="00EE46DB" w:rsidRPr="00D864B0" w:rsidRDefault="00EE46DB" w:rsidP="0070354D">
      <w:pPr>
        <w:pStyle w:val="Heading1"/>
      </w:pPr>
      <w:bookmarkStart w:id="1" w:name="data-overview-descriptives"/>
      <w:bookmarkStart w:id="2" w:name="_Hlk49856850"/>
      <w:bookmarkEnd w:id="0"/>
      <w:r w:rsidRPr="00D864B0">
        <w:t xml:space="preserve">Data overview </w:t>
      </w:r>
      <w:r w:rsidR="006846E2" w:rsidRPr="00D864B0">
        <w:t>and</w:t>
      </w:r>
      <w:r w:rsidRPr="00D864B0">
        <w:t xml:space="preserve"> descriptive</w:t>
      </w:r>
      <w:bookmarkEnd w:id="1"/>
      <w:r w:rsidR="00C50742" w:rsidRPr="00D864B0">
        <w:t xml:space="preserve"> statistics </w:t>
      </w:r>
      <w:bookmarkEnd w:id="2"/>
    </w:p>
    <w:p w14:paraId="046EBA95" w14:textId="77777777" w:rsidR="00C13888" w:rsidRPr="00D864B0" w:rsidRDefault="00C13888" w:rsidP="00E433F7">
      <w:pPr>
        <w:jc w:val="both"/>
        <w:rPr>
          <w:bCs/>
        </w:rPr>
      </w:pPr>
    </w:p>
    <w:p w14:paraId="66930B5B" w14:textId="7D0C50F0" w:rsidR="0009168F" w:rsidRDefault="00E030BA" w:rsidP="00E433F7">
      <w:pPr>
        <w:jc w:val="both"/>
        <w:rPr>
          <w:bCs/>
        </w:rPr>
      </w:pPr>
      <w:r w:rsidRPr="00D864B0">
        <w:rPr>
          <w:bCs/>
        </w:rPr>
        <w:t xml:space="preserve">Multiple sites offer access to books in the LibGen database. </w:t>
      </w:r>
      <w:r w:rsidR="00EE46DB" w:rsidRPr="00D864B0">
        <w:rPr>
          <w:bCs/>
        </w:rPr>
        <w:t xml:space="preserve">The dataset we analyze herein is a weblog of one </w:t>
      </w:r>
      <w:r w:rsidRPr="00D864B0">
        <w:rPr>
          <w:bCs/>
        </w:rPr>
        <w:t xml:space="preserve">such </w:t>
      </w:r>
      <w:r w:rsidR="00EE46DB" w:rsidRPr="00D864B0">
        <w:rPr>
          <w:bCs/>
        </w:rPr>
        <w:t>LibGen mirror site</w:t>
      </w:r>
      <w:r w:rsidRPr="00D864B0">
        <w:rPr>
          <w:bCs/>
        </w:rPr>
        <w:t>, which has been in continuous operation since at least 2012</w:t>
      </w:r>
      <w:r w:rsidR="00EE46DB" w:rsidRPr="00D864B0">
        <w:rPr>
          <w:bCs/>
        </w:rPr>
        <w:t xml:space="preserve">. </w:t>
      </w:r>
      <w:r w:rsidRPr="00D864B0">
        <w:rPr>
          <w:bCs/>
        </w:rPr>
        <w:t xml:space="preserve">The data </w:t>
      </w:r>
      <w:r w:rsidR="00EE46DB" w:rsidRPr="00D864B0">
        <w:rPr>
          <w:bCs/>
        </w:rPr>
        <w:t>was provided to us by an anonymous administrator through private correspondence during 2015.</w:t>
      </w:r>
      <w:r w:rsidR="001A159C" w:rsidRPr="00D864B0">
        <w:rPr>
          <w:bCs/>
        </w:rPr>
        <w:t xml:space="preserve"> </w:t>
      </w:r>
      <w:r w:rsidR="004B0274" w:rsidRPr="00D864B0">
        <w:rPr>
          <w:bCs/>
        </w:rPr>
        <w:t>Each</w:t>
      </w:r>
      <w:r w:rsidR="001A159C" w:rsidRPr="00D864B0">
        <w:rPr>
          <w:bCs/>
        </w:rPr>
        <w:t xml:space="preserve"> record in the dataset contained a timestamp, a unique </w:t>
      </w:r>
      <w:r w:rsidR="00C54DD9" w:rsidRPr="00D864B0">
        <w:rPr>
          <w:bCs/>
        </w:rPr>
        <w:t xml:space="preserve">document ID </w:t>
      </w:r>
      <w:r w:rsidR="001A159C" w:rsidRPr="00D864B0">
        <w:rPr>
          <w:bCs/>
        </w:rPr>
        <w:t xml:space="preserve">from the LibGen catalogue, </w:t>
      </w:r>
      <w:r w:rsidR="00372128" w:rsidRPr="00D864B0">
        <w:rPr>
          <w:bCs/>
        </w:rPr>
        <w:t xml:space="preserve">and an IP address. We converted IP addresses to Geolocation data using </w:t>
      </w:r>
      <w:r w:rsidR="00A21245" w:rsidRPr="00D864B0">
        <w:rPr>
          <w:bCs/>
        </w:rPr>
        <w:t>Maxmind’s GeoIP database</w:t>
      </w:r>
      <w:r w:rsidR="006846E2" w:rsidRPr="00D864B0">
        <w:rPr>
          <w:bCs/>
        </w:rPr>
        <w:t xml:space="preserve"> </w:t>
      </w:r>
      <w:r w:rsidR="006846E2" w:rsidRPr="00D864B0">
        <w:rPr>
          <w:bCs/>
        </w:rPr>
        <w:fldChar w:fldCharType="begin"/>
      </w:r>
      <w:r w:rsidR="0072595E">
        <w:rPr>
          <w:bCs/>
        </w:rPr>
        <w:instrText xml:space="preserve"> ADDIN ZOTERO_ITEM CSL_CITATION {"citationID":"NIDin9jM","properties":{"formattedCitation":"[48]","plainCitation":"[48]","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sidRPr="00D864B0">
        <w:rPr>
          <w:bCs/>
        </w:rPr>
        <w:fldChar w:fldCharType="separate"/>
      </w:r>
      <w:r w:rsidR="0072595E" w:rsidRPr="0072595E">
        <w:rPr>
          <w:rFonts w:ascii="Calibri" w:hAnsi="Calibri" w:cs="Calibri"/>
        </w:rPr>
        <w:t>[48]</w:t>
      </w:r>
      <w:r w:rsidR="006846E2" w:rsidRPr="00D864B0">
        <w:rPr>
          <w:bCs/>
        </w:rPr>
        <w:fldChar w:fldCharType="end"/>
      </w:r>
      <w:r w:rsidR="00A21245" w:rsidRPr="00D864B0">
        <w:rPr>
          <w:bCs/>
        </w:rPr>
        <w:t xml:space="preserve">, and discarded the IP addresses. </w:t>
      </w:r>
      <w:r w:rsidR="00EE46DB" w:rsidRPr="00D864B0">
        <w:rPr>
          <w:bCs/>
        </w:rPr>
        <w:t xml:space="preserve">After </w:t>
      </w:r>
      <w:r w:rsidR="00414DCD" w:rsidRPr="00D864B0">
        <w:rPr>
          <w:bCs/>
        </w:rPr>
        <w:t xml:space="preserve">the removal of </w:t>
      </w:r>
      <w:r w:rsidR="00A21245" w:rsidRPr="00D864B0">
        <w:rPr>
          <w:bCs/>
        </w:rPr>
        <w:t xml:space="preserve">obvious </w:t>
      </w:r>
      <w:r w:rsidR="00EE46DB" w:rsidRPr="00D864B0">
        <w:rPr>
          <w:bCs/>
        </w:rPr>
        <w:t>bot traffic</w:t>
      </w:r>
      <w:r w:rsidR="00A9629B" w:rsidRPr="00D864B0">
        <w:rPr>
          <w:bCs/>
        </w:rPr>
        <w:t xml:space="preserve"> (such as </w:t>
      </w:r>
      <w:r w:rsidR="00A9629B" w:rsidRPr="00D864B0">
        <w:t>repeated requests from the same IP address to the same title within a 24</w:t>
      </w:r>
      <w:r w:rsidR="00A82493" w:rsidRPr="00D864B0">
        <w:t>-hour time</w:t>
      </w:r>
      <w:r w:rsidR="00A9629B" w:rsidRPr="00D864B0">
        <w:t xml:space="preserve"> window)</w:t>
      </w:r>
      <w:r w:rsidR="00EE46DB" w:rsidRPr="00D864B0">
        <w:rPr>
          <w:bCs/>
        </w:rPr>
        <w:t xml:space="preserve">, </w:t>
      </w:r>
      <w:r w:rsidR="00A30AA8" w:rsidRPr="00D864B0">
        <w:rPr>
          <w:bCs/>
        </w:rPr>
        <w:t xml:space="preserve">and traffic from known TOR exit servers, </w:t>
      </w:r>
      <w:r w:rsidR="00EE46DB" w:rsidRPr="00D864B0">
        <w:rPr>
          <w:bCs/>
        </w:rPr>
        <w:t>the logs contained 16133680 records over a period of 135 days from between 09/27/2014 and 03/01/2015.</w:t>
      </w:r>
      <w:r w:rsidR="0009168F" w:rsidRPr="00D864B0">
        <w:rPr>
          <w:bCs/>
        </w:rPr>
        <w:t xml:space="preserve"> We aggregated this dataset by country for a global, country level analysis, and </w:t>
      </w:r>
      <w:r w:rsidR="006846E2" w:rsidRPr="00D864B0">
        <w:rPr>
          <w:bCs/>
        </w:rPr>
        <w:t>by</w:t>
      </w:r>
      <w:r w:rsidR="0009168F" w:rsidRPr="00D864B0">
        <w:rPr>
          <w:bCs/>
        </w:rPr>
        <w:t xml:space="preserve"> NUTS2 statistical units within the European Union for the European analysis.</w:t>
      </w:r>
    </w:p>
    <w:p w14:paraId="31B56594" w14:textId="0575D94D" w:rsidR="003F0EC9" w:rsidRPr="00D864B0" w:rsidRDefault="003F0EC9" w:rsidP="00E433F7">
      <w:pPr>
        <w:jc w:val="both"/>
        <w:rPr>
          <w:bCs/>
        </w:rPr>
      </w:pPr>
      <w:r>
        <w:rPr>
          <w:bCs/>
        </w:rPr>
        <w:t xml:space="preserve">Our hypotheses address the following question: </w:t>
      </w:r>
      <w:r w:rsidR="00305FF3">
        <w:rPr>
          <w:bCs/>
        </w:rPr>
        <w:t xml:space="preserve">are </w:t>
      </w:r>
      <w:r>
        <w:rPr>
          <w:bCs/>
        </w:rPr>
        <w:t xml:space="preserve">pirate libraries </w:t>
      </w:r>
      <w:r w:rsidR="00305FF3">
        <w:rPr>
          <w:bCs/>
        </w:rPr>
        <w:t xml:space="preserve">used by individuals to </w:t>
      </w:r>
      <w:r>
        <w:rPr>
          <w:bCs/>
        </w:rPr>
        <w:t>compensate the structural limitations in the legal access alternatives</w:t>
      </w:r>
      <w:r w:rsidR="00305FF3">
        <w:rPr>
          <w:bCs/>
        </w:rPr>
        <w:t>?</w:t>
      </w:r>
      <w:r>
        <w:rPr>
          <w:bCs/>
        </w:rPr>
        <w:t xml:space="preserve"> Based on earlier studies </w:t>
      </w:r>
      <w:r>
        <w:rPr>
          <w:bCs/>
        </w:rPr>
        <w:fldChar w:fldCharType="begin"/>
      </w:r>
      <w:r w:rsidR="0072595E">
        <w:rPr>
          <w:bCs/>
        </w:rPr>
        <w:instrText xml:space="preserve"> ADDIN ZOTERO_ITEM CSL_CITATION {"citationID":"doaotzzh","properties":{"formattedCitation":"[20,49,50]","plainCitation":"[20,49,50]","noteIndex":0},"citationItems":[{"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72595E" w:rsidRPr="0072595E">
        <w:rPr>
          <w:rFonts w:ascii="Calibri" w:hAnsi="Calibri" w:cs="Calibri"/>
        </w:rPr>
        <w:t>[20,49,50]</w:t>
      </w:r>
      <w:r>
        <w:rPr>
          <w:bCs/>
        </w:rPr>
        <w:fldChar w:fldCharType="end"/>
      </w:r>
      <w:r>
        <w:rPr>
          <w:bCs/>
        </w:rPr>
        <w:t xml:space="preserve"> and the accounts of pirate library operators themselves </w:t>
      </w:r>
      <w:r>
        <w:rPr>
          <w:bCs/>
        </w:rPr>
        <w:fldChar w:fldCharType="begin"/>
      </w:r>
      <w:r>
        <w:rPr>
          <w:bCs/>
        </w:rPr>
        <w:instrText xml:space="preserve"> ADDIN ZOTERO_ITEM CSL_CITATION {"citationID":"sE4xB9Ta","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Pr="003F0EC9">
        <w:rPr>
          <w:rFonts w:ascii="Calibri" w:hAnsi="Calibri" w:cs="Calibri"/>
        </w:rPr>
        <w:t>[1,6]</w:t>
      </w:r>
      <w:r>
        <w:rPr>
          <w:bCs/>
        </w:rPr>
        <w:fldChar w:fldCharType="end"/>
      </w:r>
      <w:r>
        <w:rPr>
          <w:bCs/>
        </w:rPr>
        <w:t xml:space="preserve"> we assume that </w:t>
      </w:r>
      <w:r w:rsidR="00305FF3">
        <w:rPr>
          <w:bCs/>
        </w:rPr>
        <w:t xml:space="preserve">in </w:t>
      </w:r>
      <w:r>
        <w:rPr>
          <w:bCs/>
        </w:rPr>
        <w:t xml:space="preserve">lower income </w:t>
      </w:r>
      <w:r w:rsidR="00305FF3">
        <w:rPr>
          <w:bCs/>
        </w:rPr>
        <w:t xml:space="preserve">regions, </w:t>
      </w:r>
      <w:r>
        <w:rPr>
          <w:bCs/>
        </w:rPr>
        <w:t>access</w:t>
      </w:r>
      <w:r w:rsidR="00305FF3">
        <w:rPr>
          <w:bCs/>
        </w:rPr>
        <w:t xml:space="preserve"> to knowledge faces multiple barriers:</w:t>
      </w:r>
      <w:r>
        <w:rPr>
          <w:bCs/>
        </w:rPr>
        <w:t xml:space="preserve"> libraries </w:t>
      </w:r>
      <w:r w:rsidR="00305FF3">
        <w:rPr>
          <w:bCs/>
        </w:rPr>
        <w:t xml:space="preserve">and other knowledge institutions </w:t>
      </w:r>
      <w:r>
        <w:rPr>
          <w:bCs/>
        </w:rPr>
        <w:t xml:space="preserve">have less to spend on new acquisitions, </w:t>
      </w:r>
      <w:r w:rsidR="00305FF3">
        <w:rPr>
          <w:bCs/>
        </w:rPr>
        <w:lastRenderedPageBreak/>
        <w:t xml:space="preserve">while </w:t>
      </w:r>
      <w:r>
        <w:rPr>
          <w:bCs/>
        </w:rPr>
        <w:t xml:space="preserve">individuals may </w:t>
      </w:r>
      <w:r w:rsidR="00305FF3">
        <w:rPr>
          <w:bCs/>
        </w:rPr>
        <w:t xml:space="preserve">not find the prices </w:t>
      </w:r>
      <w:r w:rsidR="008910F5">
        <w:rPr>
          <w:bCs/>
        </w:rPr>
        <w:t xml:space="preserve">of commercial alternatives </w:t>
      </w:r>
      <w:r w:rsidR="00305FF3">
        <w:rPr>
          <w:bCs/>
        </w:rPr>
        <w:t xml:space="preserve">affordable </w:t>
      </w:r>
      <w:r>
        <w:rPr>
          <w:bCs/>
        </w:rPr>
        <w:fldChar w:fldCharType="begin"/>
      </w:r>
      <w:r w:rsidR="0072595E">
        <w:rPr>
          <w:bCs/>
        </w:rPr>
        <w:instrText xml:space="preserve"> ADDIN ZOTERO_ITEM CSL_CITATION {"citationID":"nllq9HVG","properties":{"formattedCitation":"[50,51]","plainCitation":"[50,51]","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id":2624,"uris":["http://zotero.org/users/5580658/items/H6CUZ99C"],"uri":["http://zotero.org/users/5580658/items/H6CUZ99C"],"itemData":{"id":2624,"type":"webpage","container-title":"kafila","title":"Oxford and Cambridge University Publishers v. Students of India","URL":"https://kafila.org/2012/08/27/oxford-and-cambridge-university-publishers-v-students-of-india/","author":[{"family":"Liang","given":"Lawrence"}],"issued":{"date-parts":[["2012"]]}}}],"schema":"https://github.com/citation-style-language/schema/raw/master/csl-citation.json"} </w:instrText>
      </w:r>
      <w:r>
        <w:rPr>
          <w:bCs/>
        </w:rPr>
        <w:fldChar w:fldCharType="separate"/>
      </w:r>
      <w:r w:rsidR="0072595E" w:rsidRPr="0072595E">
        <w:rPr>
          <w:rFonts w:ascii="Calibri" w:hAnsi="Calibri" w:cs="Calibri"/>
        </w:rPr>
        <w:t>[50,51]</w:t>
      </w:r>
      <w:r>
        <w:rPr>
          <w:bCs/>
        </w:rPr>
        <w:fldChar w:fldCharType="end"/>
      </w:r>
      <w:r w:rsidR="00305FF3">
        <w:rPr>
          <w:bCs/>
        </w:rPr>
        <w:t xml:space="preserve">. Therefore, our independent variables try to capture this income effect both on the institutional and the individual level. </w:t>
      </w:r>
    </w:p>
    <w:p w14:paraId="03F9C6A9" w14:textId="4C71F024" w:rsidR="00C70998" w:rsidRPr="00D864B0" w:rsidRDefault="003C10FD" w:rsidP="00C70998">
      <w:r>
        <w:rPr>
          <w:bCs/>
        </w:rPr>
        <w:t>In line with the literature reviewed above, we compiled two sets of independent variables</w:t>
      </w:r>
      <w:r w:rsidR="00BC2F2B">
        <w:rPr>
          <w:bCs/>
        </w:rPr>
        <w:t xml:space="preserve"> (one global and one European)</w:t>
      </w:r>
      <w:r>
        <w:rPr>
          <w:bCs/>
        </w:rPr>
        <w:t>, to model the social, macro-economic environment which may impact pirate library usage. To normalize the download volumes, w</w:t>
      </w:r>
      <w:r w:rsidR="00C70998" w:rsidRPr="00D864B0">
        <w:rPr>
          <w:bCs/>
        </w:rPr>
        <w:t>e used the World</w:t>
      </w:r>
      <w:r w:rsidR="00A82493" w:rsidRPr="00D864B0">
        <w:rPr>
          <w:bCs/>
        </w:rPr>
        <w:t xml:space="preserve"> B</w:t>
      </w:r>
      <w:r w:rsidR="00C70998" w:rsidRPr="00D864B0">
        <w:rPr>
          <w:bCs/>
        </w:rPr>
        <w:t xml:space="preserve">ank database </w:t>
      </w:r>
      <w:r w:rsidR="00C70998" w:rsidRPr="00D864B0">
        <w:rPr>
          <w:bCs/>
        </w:rPr>
        <w:fldChar w:fldCharType="begin"/>
      </w:r>
      <w:r w:rsidR="0072595E">
        <w:rPr>
          <w:bCs/>
        </w:rPr>
        <w:instrText xml:space="preserve"> ADDIN ZOTERO_ITEM CSL_CITATION {"citationID":"LOiwukcD","properties":{"formattedCitation":"[52,53]","plainCitation":"[52,53]","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sidRPr="00D864B0">
        <w:rPr>
          <w:bCs/>
        </w:rPr>
        <w:fldChar w:fldCharType="separate"/>
      </w:r>
      <w:r w:rsidR="0072595E" w:rsidRPr="0072595E">
        <w:rPr>
          <w:rFonts w:ascii="Calibri" w:hAnsi="Calibri" w:cs="Calibri"/>
        </w:rPr>
        <w:t>[52,53]</w:t>
      </w:r>
      <w:r w:rsidR="00C70998" w:rsidRPr="00D864B0">
        <w:rPr>
          <w:bCs/>
        </w:rPr>
        <w:fldChar w:fldCharType="end"/>
      </w:r>
      <w:r w:rsidR="00C70998" w:rsidRPr="00D864B0">
        <w:rPr>
          <w:bCs/>
        </w:rPr>
        <w:t xml:space="preserve"> for </w:t>
      </w:r>
      <w:r w:rsidR="00C70998" w:rsidRPr="00D864B0">
        <w:t>data on population (SP.POP.TOTL)</w:t>
      </w:r>
      <w:r>
        <w:t>.</w:t>
      </w:r>
      <w:r w:rsidR="00926C4F">
        <w:t xml:space="preserve"> </w:t>
      </w:r>
      <w:r w:rsidR="00ED706F">
        <w:t xml:space="preserve">Institutional barriers to access, and low individual purchasing power has both been shown to fuel piracy </w:t>
      </w:r>
      <w:r w:rsidR="00ED706F">
        <w:fldChar w:fldCharType="begin"/>
      </w:r>
      <w:r w:rsidR="0072595E">
        <w:instrText xml:space="preserve"> ADDIN ZOTERO_ITEM CSL_CITATION {"citationID":"aOcxBuGn","properties":{"formattedCitation":"[49,50]","plainCitation":"[49,50]","noteIndex":0},"citationItems":[{"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sidR="00ED706F">
        <w:fldChar w:fldCharType="separate"/>
      </w:r>
      <w:r w:rsidR="0072595E" w:rsidRPr="0072595E">
        <w:rPr>
          <w:rFonts w:ascii="Calibri" w:hAnsi="Calibri" w:cs="Calibri"/>
        </w:rPr>
        <w:t>[49,50]</w:t>
      </w:r>
      <w:r w:rsidR="00ED706F">
        <w:fldChar w:fldCharType="end"/>
      </w:r>
      <w:r w:rsidR="00926C4F">
        <w:t>, so</w:t>
      </w:r>
      <w:r w:rsidR="00ED706F">
        <w:t xml:space="preserve"> we use </w:t>
      </w:r>
      <w:r w:rsidR="00C70998" w:rsidRPr="00D864B0">
        <w:t xml:space="preserve">GDP (per capita, PPP, current international $ - NY.GDP.PCAP.PP.CD) </w:t>
      </w:r>
      <w:r w:rsidR="00ED706F">
        <w:t xml:space="preserve">to capture both effects, assuming that lower </w:t>
      </w:r>
      <w:r w:rsidR="00926C4F">
        <w:t xml:space="preserve">GDP </w:t>
      </w:r>
      <w:r w:rsidR="00ED706F">
        <w:t>corresponds to lower institutional access budgets.</w:t>
      </w:r>
      <w:r w:rsidR="00C70998" w:rsidRPr="00D864B0">
        <w:t xml:space="preserve"> </w:t>
      </w:r>
      <w:r w:rsidR="00ED706F">
        <w:t>We use f</w:t>
      </w:r>
      <w:r w:rsidR="00C70998" w:rsidRPr="00D864B0">
        <w:t>ixed broadband subscriptions (IT.NET.BBND)</w:t>
      </w:r>
      <w:r w:rsidR="00ED706F">
        <w:t xml:space="preserve"> to control for the fact that – apart from local copies distributed via hard drives </w:t>
      </w:r>
      <w:r w:rsidR="00926C4F">
        <w:t>–</w:t>
      </w:r>
      <w:r w:rsidR="00ED706F">
        <w:t xml:space="preserve"> the LibGen collection is accessible online. Since it is a specialized collection of scholarly works, we use a number of candidate variables to capture the </w:t>
      </w:r>
      <w:r w:rsidR="00926C4F">
        <w:t xml:space="preserve">size of </w:t>
      </w:r>
      <w:r w:rsidR="00ED706F">
        <w:t xml:space="preserve">potential demand </w:t>
      </w:r>
      <w:r w:rsidR="007A5B63">
        <w:t xml:space="preserve">in research and higher education </w:t>
      </w:r>
      <w:r w:rsidR="00ED706F">
        <w:t xml:space="preserve">for this type of </w:t>
      </w:r>
      <w:r w:rsidR="007A5B63">
        <w:t>supply:</w:t>
      </w:r>
      <w:r w:rsidR="00C70998" w:rsidRPr="00D864B0">
        <w:t xml:space="preserve"> Literacy rate (adult total , % of people ages 15 and above - SE.ADT.LITR.ZS), Research and development expenditure (% of GDP - GB.XPD.RSDV.GD.ZS), and School enrollment, tertiary (% gross - SE.TER.ENRR). </w:t>
      </w:r>
      <w:r w:rsidR="007A5B63">
        <w:t>To better differentiate between the effects of privately and publicly funded higher education, where the higher per-student costs in privately funded systems may push larger student populations to piracy</w:t>
      </w:r>
      <w:r w:rsidR="00926C4F">
        <w:t>,</w:t>
      </w:r>
      <w:r w:rsidR="007A5B63">
        <w:t xml:space="preserve"> w</w:t>
      </w:r>
      <w:r w:rsidR="00C70998" w:rsidRPr="00D864B0">
        <w:t xml:space="preserve">e used the OECD’s Education at a Glance database </w:t>
      </w:r>
      <w:r w:rsidR="00C70998" w:rsidRPr="00D864B0">
        <w:fldChar w:fldCharType="begin"/>
      </w:r>
      <w:r w:rsidR="0072595E">
        <w:instrText xml:space="preserve"> ADDIN ZOTERO_ITEM CSL_CITATION {"citationID":"svGAn2vC","properties":{"formattedCitation":"[54]","plainCitation":"[54]","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rsidRPr="00D864B0">
        <w:fldChar w:fldCharType="separate"/>
      </w:r>
      <w:r w:rsidR="0072595E" w:rsidRPr="0072595E">
        <w:rPr>
          <w:rFonts w:ascii="Calibri" w:hAnsi="Calibri" w:cs="Calibri"/>
        </w:rPr>
        <w:t>[54]</w:t>
      </w:r>
      <w:r w:rsidR="00C70998" w:rsidRPr="00D864B0">
        <w:fldChar w:fldCharType="end"/>
      </w:r>
      <w:r w:rsidR="00C70998" w:rsidRPr="00D864B0">
        <w:t xml:space="preserve"> for data on government expenditure on tertiary education per student in constant 2014 PPP US</w:t>
      </w:r>
      <w:r w:rsidR="007A5B63">
        <w:t>. To measure the intensity of scholarly research activity</w:t>
      </w:r>
      <w:r w:rsidR="00926C4F">
        <w:t xml:space="preserve"> </w:t>
      </w:r>
      <w:r w:rsidR="00C70998" w:rsidRPr="00D864B0">
        <w:t xml:space="preserve">Scimago Journal &amp; Country Rank dataset </w:t>
      </w:r>
      <w:r w:rsidR="00C70998" w:rsidRPr="00D864B0">
        <w:fldChar w:fldCharType="begin"/>
      </w:r>
      <w:r w:rsidR="0072595E">
        <w:instrText xml:space="preserve"> ADDIN ZOTERO_ITEM CSL_CITATION {"citationID":"qfqtpmhp","properties":{"formattedCitation":"[55]","plainCitation":"[55]","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rsidRPr="00D864B0">
        <w:fldChar w:fldCharType="separate"/>
      </w:r>
      <w:r w:rsidR="0072595E" w:rsidRPr="0072595E">
        <w:rPr>
          <w:rFonts w:ascii="Calibri" w:hAnsi="Calibri" w:cs="Calibri"/>
        </w:rPr>
        <w:t>[55]</w:t>
      </w:r>
      <w:r w:rsidR="00C70998" w:rsidRPr="00D864B0">
        <w:fldChar w:fldCharType="end"/>
      </w:r>
      <w:r w:rsidR="00C70998" w:rsidRPr="00D864B0">
        <w:t xml:space="preserve"> was used to get country level H indices.</w:t>
      </w:r>
    </w:p>
    <w:p w14:paraId="5CFD9043" w14:textId="7005470B" w:rsidR="0009168F" w:rsidRDefault="00C70998" w:rsidP="00E433F7">
      <w:pPr>
        <w:jc w:val="both"/>
        <w:rPr>
          <w:bCs/>
        </w:rPr>
      </w:pPr>
      <w:r w:rsidRPr="00D864B0">
        <w:rPr>
          <w:bCs/>
        </w:rPr>
        <w:t>For the European analysis</w:t>
      </w:r>
      <w:r w:rsidR="00926C4F">
        <w:rPr>
          <w:bCs/>
        </w:rPr>
        <w:t>,</w:t>
      </w:r>
      <w:r w:rsidRPr="00D864B0">
        <w:rPr>
          <w:bCs/>
        </w:rPr>
        <w:t xml:space="preserve"> the Eurostat database </w:t>
      </w:r>
      <w:r w:rsidRPr="00D864B0">
        <w:rPr>
          <w:bCs/>
        </w:rPr>
        <w:fldChar w:fldCharType="begin"/>
      </w:r>
      <w:r w:rsidR="0072595E">
        <w:rPr>
          <w:bCs/>
        </w:rPr>
        <w:instrText xml:space="preserve"> ADDIN ZOTERO_ITEM CSL_CITATION {"citationID":"xPLiqIhh","properties":{"formattedCitation":"[56]","plainCitation":"[56]","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sidRPr="00D864B0">
        <w:rPr>
          <w:bCs/>
        </w:rPr>
        <w:fldChar w:fldCharType="separate"/>
      </w:r>
      <w:r w:rsidR="0072595E" w:rsidRPr="0072595E">
        <w:rPr>
          <w:rFonts w:ascii="Calibri" w:hAnsi="Calibri" w:cs="Calibri"/>
        </w:rPr>
        <w:t>[56]</w:t>
      </w:r>
      <w:r w:rsidRPr="00D864B0">
        <w:rPr>
          <w:bCs/>
        </w:rPr>
        <w:fldChar w:fldCharType="end"/>
      </w:r>
      <w:r w:rsidRPr="00D864B0">
        <w:rPr>
          <w:bCs/>
        </w:rPr>
        <w:t xml:space="preserve"> </w:t>
      </w:r>
      <w:r w:rsidR="00926C4F">
        <w:rPr>
          <w:bCs/>
        </w:rPr>
        <w:t>o</w:t>
      </w:r>
      <w:r w:rsidR="007A5B63">
        <w:rPr>
          <w:bCs/>
        </w:rPr>
        <w:t xml:space="preserve">ffered higher resolution datasets into the same dimensions. We use the </w:t>
      </w:r>
      <w:r w:rsidRPr="00D864B0">
        <w:rPr>
          <w:bCs/>
        </w:rPr>
        <w:t>Disposable income of private households by NUTS 2 regions (tgs00052)</w:t>
      </w:r>
      <w:r w:rsidR="007A5B63">
        <w:rPr>
          <w:bCs/>
        </w:rPr>
        <w:t xml:space="preserve"> variable to capture potential individual income effects, and </w:t>
      </w:r>
      <w:r w:rsidRPr="00D864B0">
        <w:rPr>
          <w:bCs/>
        </w:rPr>
        <w:t>Gross domestic product (GDP) at current market prices by NUTS 2 regions (isoc_r_broad_h)</w:t>
      </w:r>
      <w:r w:rsidR="00926C4F">
        <w:rPr>
          <w:bCs/>
        </w:rPr>
        <w:t>,</w:t>
      </w:r>
      <w:r w:rsidR="007A5B63">
        <w:rPr>
          <w:bCs/>
        </w:rPr>
        <w:t xml:space="preserve"> </w:t>
      </w:r>
      <w:r w:rsidRPr="00D864B0">
        <w:rPr>
          <w:bCs/>
        </w:rPr>
        <w:t>Gross domestic product ({GDP}) at current market prices by NUTS 2 regions (isoc_r_broad_h)</w:t>
      </w:r>
      <w:r w:rsidR="007A5B63">
        <w:rPr>
          <w:bCs/>
        </w:rPr>
        <w:t xml:space="preserve"> to capture aggregate, institutional income effects</w:t>
      </w:r>
      <w:r w:rsidR="00926C4F">
        <w:rPr>
          <w:bCs/>
        </w:rPr>
        <w:t>.</w:t>
      </w:r>
      <w:r w:rsidR="007A5B63">
        <w:rPr>
          <w:bCs/>
        </w:rPr>
        <w:t xml:space="preserve"> We have better controls for online access through variables which also measure online proficiency:</w:t>
      </w:r>
      <w:r w:rsidRPr="00D864B0">
        <w:rPr>
          <w:bCs/>
        </w:rPr>
        <w:t xml:space="preserve"> Households with access to the internet at home (isoc_r_iuse_i), Households with broadband access (isoc_r_gov_i),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demo_r_pjangroup), Individuals who used the internet, frequency of use and activities (isoc_r_iumd_i)</w:t>
      </w:r>
      <w:r w:rsidR="007A5B63">
        <w:rPr>
          <w:bCs/>
        </w:rPr>
        <w:t xml:space="preserve">. </w:t>
      </w:r>
      <w:r w:rsidR="00926C4F">
        <w:rPr>
          <w:bCs/>
        </w:rPr>
        <w:t>W</w:t>
      </w:r>
      <w:r w:rsidR="007A5B63">
        <w:rPr>
          <w:bCs/>
        </w:rPr>
        <w:t>e capture the size of the potential audience of scholarly pirate libraries via</w:t>
      </w:r>
      <w:r w:rsidRPr="00D864B0">
        <w:rPr>
          <w:bCs/>
        </w:rPr>
        <w:t xml:space="preserve"> Population aged 25-64 by educational attainment level, sex and NUTS 2 regions (%) (isoc_r_iacc_h), Population on by age group, sex and NUTS 2 region (rd_p_persreg), Total R&amp;D personnel and researchers by sectors of performance, sex and NUTS 2 regions (isoc_r_cux_i)</w:t>
      </w:r>
      <w:r w:rsidR="007A5B63">
        <w:rPr>
          <w:bCs/>
        </w:rPr>
        <w:t xml:space="preserve">. To control for the different sizes of territories, we use </w:t>
      </w:r>
      <w:r w:rsidRPr="00D864B0">
        <w:rPr>
          <w:bCs/>
        </w:rPr>
        <w:t>Total and land area by NUTS 2 region (tgs00026)</w:t>
      </w:r>
      <w:r w:rsidR="00D52E6E" w:rsidRPr="00D864B0">
        <w:rPr>
          <w:bCs/>
        </w:rPr>
        <w:t xml:space="preserve">. We </w:t>
      </w:r>
      <w:r w:rsidR="007A5B63">
        <w:rPr>
          <w:bCs/>
        </w:rPr>
        <w:t xml:space="preserve">also </w:t>
      </w:r>
      <w:r w:rsidR="00D52E6E" w:rsidRPr="00D864B0">
        <w:rPr>
          <w:bCs/>
        </w:rPr>
        <w:t xml:space="preserve">used the Eurobarometer 79.2  survey </w:t>
      </w:r>
      <w:r w:rsidR="0006723A" w:rsidRPr="00D864B0">
        <w:rPr>
          <w:bCs/>
        </w:rPr>
        <w:t xml:space="preserve">- </w:t>
      </w:r>
      <w:r w:rsidR="00D52E6E" w:rsidRPr="00D864B0">
        <w:rPr>
          <w:bCs/>
        </w:rPr>
        <w:t xml:space="preserve">ZA No. 5688 </w:t>
      </w:r>
      <w:r w:rsidR="00D52E6E" w:rsidRPr="00D864B0">
        <w:rPr>
          <w:bCs/>
        </w:rPr>
        <w:fldChar w:fldCharType="begin"/>
      </w:r>
      <w:r w:rsidR="0072595E">
        <w:rPr>
          <w:bCs/>
        </w:rPr>
        <w:instrText xml:space="preserve"> ADDIN ZOTERO_ITEM CSL_CITATION {"citationID":"DaphGb2E","properties":{"formattedCitation":"[57]","plainCitation":"[57]","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sidRPr="00D864B0">
        <w:rPr>
          <w:bCs/>
        </w:rPr>
        <w:fldChar w:fldCharType="separate"/>
      </w:r>
      <w:r w:rsidR="0072595E" w:rsidRPr="0072595E">
        <w:rPr>
          <w:rFonts w:ascii="Calibri" w:hAnsi="Calibri" w:cs="Calibri"/>
        </w:rPr>
        <w:t>[57]</w:t>
      </w:r>
      <w:r w:rsidR="00D52E6E" w:rsidRPr="00D864B0">
        <w:rPr>
          <w:bCs/>
        </w:rPr>
        <w:fldChar w:fldCharType="end"/>
      </w:r>
      <w:r w:rsidR="00D52E6E" w:rsidRPr="00D864B0">
        <w:rPr>
          <w:bCs/>
        </w:rPr>
        <w:t xml:space="preserve"> for </w:t>
      </w:r>
      <w:r w:rsidR="0006723A" w:rsidRPr="00D864B0">
        <w:rPr>
          <w:bCs/>
        </w:rPr>
        <w:t>c</w:t>
      </w:r>
      <w:r w:rsidR="00D52E6E" w:rsidRPr="00D864B0">
        <w:rPr>
          <w:bCs/>
        </w:rPr>
        <w:t xml:space="preserve">ultural </w:t>
      </w:r>
      <w:r w:rsidR="0006723A" w:rsidRPr="00D864B0">
        <w:rPr>
          <w:bCs/>
        </w:rPr>
        <w:t>a</w:t>
      </w:r>
      <w:r w:rsidR="00D52E6E" w:rsidRPr="00D864B0">
        <w:rPr>
          <w:bCs/>
        </w:rPr>
        <w:t xml:space="preserve">ccess </w:t>
      </w:r>
      <w:r w:rsidR="0006723A" w:rsidRPr="00D864B0">
        <w:rPr>
          <w:bCs/>
        </w:rPr>
        <w:t>and p</w:t>
      </w:r>
      <w:r w:rsidR="00D52E6E" w:rsidRPr="00D864B0">
        <w:rPr>
          <w:bCs/>
        </w:rPr>
        <w:t xml:space="preserve">articipation </w:t>
      </w:r>
      <w:r w:rsidR="0006723A" w:rsidRPr="00D864B0">
        <w:rPr>
          <w:bCs/>
        </w:rPr>
        <w:t>v</w:t>
      </w:r>
      <w:r w:rsidR="00D52E6E" w:rsidRPr="00D864B0">
        <w:rPr>
          <w:bCs/>
        </w:rPr>
        <w:t>ariable</w:t>
      </w:r>
      <w:r w:rsidR="00EA387C" w:rsidRPr="00D864B0">
        <w:rPr>
          <w:bCs/>
        </w:rPr>
        <w:t>s, such as visiting a public library at least once a year, reading a book at least once a year, and not visiting public libraries more often because of perceived low-quality local supply.</w:t>
      </w:r>
      <w:r w:rsidR="00D52E6E" w:rsidRPr="00D864B0">
        <w:rPr>
          <w:bCs/>
        </w:rPr>
        <w:t xml:space="preserve"> </w:t>
      </w:r>
      <w:r w:rsidR="007A5B63">
        <w:rPr>
          <w:bCs/>
        </w:rPr>
        <w:t xml:space="preserve">These latter two variables are to measure the potential substitution effect mentioned earlier in the literature review, but between piratical and physical libraries. </w:t>
      </w:r>
      <w:r w:rsidR="00D52E6E" w:rsidRPr="00D864B0">
        <w:rPr>
          <w:bCs/>
        </w:rPr>
        <w:t>We provide a detailed description of all data, including information on data preparation, missing variable handling,</w:t>
      </w:r>
      <w:r w:rsidR="00EB5DF8" w:rsidRPr="00D864B0">
        <w:rPr>
          <w:bCs/>
        </w:rPr>
        <w:t xml:space="preserve"> and </w:t>
      </w:r>
      <w:r w:rsidR="00D52E6E" w:rsidRPr="00D864B0">
        <w:rPr>
          <w:bCs/>
        </w:rPr>
        <w:t>code</w:t>
      </w:r>
      <w:r w:rsidR="00EB5DF8" w:rsidRPr="00D864B0">
        <w:rPr>
          <w:bCs/>
        </w:rPr>
        <w:t>s</w:t>
      </w:r>
      <w:r w:rsidR="00D52E6E" w:rsidRPr="00D864B0">
        <w:rPr>
          <w:bCs/>
        </w:rPr>
        <w:t xml:space="preserve"> in the </w:t>
      </w:r>
      <w:r w:rsidR="00397642">
        <w:rPr>
          <w:bCs/>
        </w:rPr>
        <w:t>S1 File</w:t>
      </w:r>
      <w:r w:rsidR="00D52E6E" w:rsidRPr="00D864B0">
        <w:rPr>
          <w:bCs/>
        </w:rPr>
        <w:t>.</w:t>
      </w:r>
    </w:p>
    <w:p w14:paraId="42C8F223" w14:textId="15837266" w:rsidR="007F389C" w:rsidRPr="00D864B0" w:rsidRDefault="00694244" w:rsidP="007F389C">
      <w:pPr>
        <w:pStyle w:val="Heading2"/>
        <w:rPr>
          <w:b w:val="0"/>
          <w:bCs w:val="0"/>
        </w:rPr>
      </w:pPr>
      <w:r w:rsidRPr="00D864B0">
        <w:rPr>
          <w:b w:val="0"/>
          <w:bCs w:val="0"/>
        </w:rPr>
        <w:lastRenderedPageBreak/>
        <w:t>D</w:t>
      </w:r>
      <w:r w:rsidR="007F389C" w:rsidRPr="00D864B0">
        <w:rPr>
          <w:b w:val="0"/>
          <w:bCs w:val="0"/>
        </w:rPr>
        <w:t>ownload data</w:t>
      </w:r>
      <w:r w:rsidRPr="00D864B0">
        <w:rPr>
          <w:b w:val="0"/>
          <w:bCs w:val="0"/>
        </w:rPr>
        <w:t xml:space="preserve"> overview</w:t>
      </w:r>
    </w:p>
    <w:p w14:paraId="4922BAA0" w14:textId="77777777" w:rsidR="0009168F" w:rsidRPr="00D864B0" w:rsidRDefault="0009168F" w:rsidP="00E433F7">
      <w:pPr>
        <w:jc w:val="both"/>
        <w:rPr>
          <w:bCs/>
        </w:rPr>
      </w:pPr>
    </w:p>
    <w:p w14:paraId="57C1B30D" w14:textId="6EC88134" w:rsidR="00EE46DB" w:rsidRPr="00D864B0" w:rsidRDefault="00A9629B" w:rsidP="00E433F7">
      <w:pPr>
        <w:jc w:val="both"/>
        <w:rPr>
          <w:bCs/>
        </w:rPr>
      </w:pPr>
      <w:r w:rsidRPr="00D864B0">
        <w:rPr>
          <w:bCs/>
        </w:rPr>
        <w:fldChar w:fldCharType="begin"/>
      </w:r>
      <w:r w:rsidRPr="00D864B0">
        <w:rPr>
          <w:bCs/>
        </w:rPr>
        <w:instrText xml:space="preserve"> REF _Ref42618077 \h </w:instrText>
      </w:r>
      <w:r w:rsidRPr="00D864B0">
        <w:rPr>
          <w:bCs/>
        </w:rPr>
      </w:r>
      <w:r w:rsidRPr="00D864B0">
        <w:rPr>
          <w:bCs/>
        </w:rPr>
        <w:fldChar w:fldCharType="separate"/>
      </w:r>
      <w:r w:rsidRPr="00D864B0">
        <w:t xml:space="preserve">Fig </w:t>
      </w:r>
      <w:r w:rsidRPr="00D864B0">
        <w:rPr>
          <w:noProof/>
        </w:rPr>
        <w:t>1</w:t>
      </w:r>
      <w:r w:rsidRPr="00D864B0">
        <w:rPr>
          <w:bCs/>
        </w:rPr>
        <w:fldChar w:fldCharType="end"/>
      </w:r>
      <w:r w:rsidRPr="00D864B0">
        <w:rPr>
          <w:bCs/>
        </w:rPr>
        <w:t xml:space="preserve"> </w:t>
      </w:r>
      <w:r w:rsidR="00414DCD" w:rsidRPr="00D864B0">
        <w:rPr>
          <w:bCs/>
        </w:rPr>
        <w:t xml:space="preserve">shows the daily </w:t>
      </w:r>
      <w:r w:rsidR="009D0118" w:rsidRPr="00D864B0">
        <w:rPr>
          <w:bCs/>
        </w:rPr>
        <w:t xml:space="preserve">number </w:t>
      </w:r>
      <w:r w:rsidR="00414DCD" w:rsidRPr="00D864B0">
        <w:rPr>
          <w:bCs/>
        </w:rPr>
        <w:t xml:space="preserve">of downloads. </w:t>
      </w:r>
      <w:r w:rsidR="004B0274" w:rsidRPr="00D864B0">
        <w:rPr>
          <w:bCs/>
        </w:rPr>
        <w:t>Except for</w:t>
      </w:r>
      <w:r w:rsidR="00414DCD" w:rsidRPr="00D864B0">
        <w:rPr>
          <w:bCs/>
        </w:rPr>
        <w:t xml:space="preserve"> two </w:t>
      </w:r>
      <w:r w:rsidR="00907151" w:rsidRPr="00D864B0">
        <w:rPr>
          <w:bCs/>
        </w:rPr>
        <w:t>periods with no data, the logs raise no apparent doubts about the validity of the information within.</w:t>
      </w:r>
    </w:p>
    <w:p w14:paraId="12186F9A" w14:textId="2CAEC95E" w:rsidR="00F93767" w:rsidRPr="00D864B0" w:rsidRDefault="00F93767" w:rsidP="00E433F7">
      <w:pPr>
        <w:keepNext/>
        <w:jc w:val="both"/>
      </w:pPr>
    </w:p>
    <w:p w14:paraId="4E7E1626" w14:textId="1D11930A" w:rsidR="00414DCD" w:rsidRPr="00D864B0" w:rsidRDefault="009571A1" w:rsidP="00E433F7">
      <w:pPr>
        <w:pStyle w:val="Caption"/>
        <w:jc w:val="both"/>
        <w:rPr>
          <w:bCs/>
        </w:rPr>
      </w:pPr>
      <w:bookmarkStart w:id="3" w:name="_Ref42618077"/>
      <w:bookmarkStart w:id="4" w:name="_Ref42618072"/>
      <w:r w:rsidRPr="00D864B0">
        <w:t>Fig</w:t>
      </w:r>
      <w:r>
        <w:t xml:space="preserve"> </w:t>
      </w:r>
      <w:r w:rsidR="002B1DA7">
        <w:fldChar w:fldCharType="begin"/>
      </w:r>
      <w:r w:rsidR="002B1DA7">
        <w:instrText xml:space="preserve"> SEQ Figure \* ARABIC </w:instrText>
      </w:r>
      <w:r w:rsidR="002B1DA7">
        <w:fldChar w:fldCharType="separate"/>
      </w:r>
      <w:r w:rsidR="00927D97" w:rsidRPr="00D864B0">
        <w:rPr>
          <w:noProof/>
        </w:rPr>
        <w:t>1</w:t>
      </w:r>
      <w:r w:rsidR="002B1DA7">
        <w:rPr>
          <w:noProof/>
        </w:rPr>
        <w:fldChar w:fldCharType="end"/>
      </w:r>
      <w:bookmarkEnd w:id="3"/>
      <w:r w:rsidR="00F93767" w:rsidRPr="00D864B0">
        <w:t>: Daily aggregate download volumes</w:t>
      </w:r>
      <w:bookmarkEnd w:id="4"/>
    </w:p>
    <w:p w14:paraId="56249A47" w14:textId="77777777" w:rsidR="00414DCD" w:rsidRPr="00D864B0" w:rsidRDefault="00414DCD" w:rsidP="00E433F7">
      <w:pPr>
        <w:jc w:val="both"/>
        <w:rPr>
          <w:bCs/>
        </w:rPr>
      </w:pPr>
    </w:p>
    <w:p w14:paraId="553F73E7" w14:textId="2B787141" w:rsidR="00EE46DB" w:rsidRPr="00D864B0" w:rsidRDefault="00414DCD" w:rsidP="00E433F7">
      <w:pPr>
        <w:jc w:val="both"/>
        <w:rPr>
          <w:bCs/>
        </w:rPr>
      </w:pPr>
      <w:r w:rsidRPr="00D864B0">
        <w:rPr>
          <w:bCs/>
        </w:rPr>
        <w:t>In May 2015, at the end of the observed period</w:t>
      </w:r>
      <w:r w:rsidR="00CD2B2F" w:rsidRPr="00D864B0">
        <w:rPr>
          <w:bCs/>
        </w:rPr>
        <w:t>,</w:t>
      </w:r>
      <w:r w:rsidRPr="00D864B0">
        <w:rPr>
          <w:bCs/>
        </w:rPr>
        <w:t xml:space="preserve"> the LibGen database contained little more than 1.6 million records. The weblogs referred to the download of 760868 books from the LibGen catalogue. </w:t>
      </w:r>
      <w:r w:rsidR="0029662D" w:rsidRPr="00D864B0">
        <w:rPr>
          <w:bCs/>
        </w:rPr>
        <w:t xml:space="preserve">Compared to data from 3 years earlier from the same source  </w:t>
      </w:r>
      <w:r w:rsidR="0029662D" w:rsidRPr="00D864B0">
        <w:rPr>
          <w:bCs/>
        </w:rPr>
        <w:fldChar w:fldCharType="begin"/>
      </w:r>
      <w:r w:rsidR="009571A1">
        <w:rPr>
          <w:bCs/>
        </w:rPr>
        <w:instrText xml:space="preserve"> ADDIN ZOTERO_ITEM CSL_CITATION {"citationID":"31nq7d8g","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sidRPr="00D864B0">
        <w:rPr>
          <w:bCs/>
        </w:rPr>
        <w:fldChar w:fldCharType="separate"/>
      </w:r>
      <w:r w:rsidR="009571A1" w:rsidRPr="009571A1">
        <w:rPr>
          <w:rFonts w:ascii="Calibri" w:hAnsi="Calibri" w:cs="Calibri"/>
        </w:rPr>
        <w:t>[38]</w:t>
      </w:r>
      <w:r w:rsidR="0029662D" w:rsidRPr="00D864B0">
        <w:rPr>
          <w:bCs/>
        </w:rPr>
        <w:fldChar w:fldCharType="end"/>
      </w:r>
      <w:r w:rsidR="0029662D" w:rsidRPr="00D864B0">
        <w:rPr>
          <w:bCs/>
        </w:rPr>
        <w:t xml:space="preserve">, </w:t>
      </w:r>
      <w:r w:rsidR="007779B4" w:rsidRPr="00D864B0">
        <w:rPr>
          <w:bCs/>
        </w:rPr>
        <w:t>the cat</w:t>
      </w:r>
      <w:r w:rsidR="002101C3" w:rsidRPr="00D864B0">
        <w:rPr>
          <w:bCs/>
        </w:rPr>
        <w:t>a</w:t>
      </w:r>
      <w:r w:rsidR="007779B4" w:rsidRPr="00D864B0">
        <w:rPr>
          <w:bCs/>
        </w:rPr>
        <w:t>l</w:t>
      </w:r>
      <w:r w:rsidR="002101C3" w:rsidRPr="00D864B0">
        <w:rPr>
          <w:bCs/>
        </w:rPr>
        <w:t>ogue grew by half a million records from ~836</w:t>
      </w:r>
      <w:r w:rsidR="00A9629B" w:rsidRPr="00D864B0">
        <w:rPr>
          <w:bCs/>
        </w:rPr>
        <w:t>000</w:t>
      </w:r>
      <w:r w:rsidR="002101C3" w:rsidRPr="00D864B0">
        <w:rPr>
          <w:bCs/>
        </w:rPr>
        <w:t xml:space="preserve"> to ~1300000, while the average daily download volume grew more than threefold from ~41000 downloads </w:t>
      </w:r>
      <w:r w:rsidR="00A9629B" w:rsidRPr="00D864B0">
        <w:rPr>
          <w:bCs/>
        </w:rPr>
        <w:t xml:space="preserve">per </w:t>
      </w:r>
      <w:r w:rsidR="002101C3" w:rsidRPr="00D864B0">
        <w:rPr>
          <w:bCs/>
        </w:rPr>
        <w:t xml:space="preserve">day to ~136000 downloads </w:t>
      </w:r>
      <w:r w:rsidR="00A9629B" w:rsidRPr="00D864B0">
        <w:rPr>
          <w:bCs/>
        </w:rPr>
        <w:t>per</w:t>
      </w:r>
      <w:r w:rsidR="002101C3" w:rsidRPr="00D864B0">
        <w:rPr>
          <w:bCs/>
        </w:rPr>
        <w:t xml:space="preserve"> day.</w:t>
      </w:r>
    </w:p>
    <w:p w14:paraId="7E4E4426" w14:textId="6FA450C2" w:rsidR="000D7E5A" w:rsidRDefault="000D7E5A" w:rsidP="00E433F7">
      <w:pPr>
        <w:jc w:val="both"/>
        <w:rPr>
          <w:bCs/>
        </w:rPr>
      </w:pPr>
      <w:r w:rsidRPr="00D864B0">
        <w:rPr>
          <w:bCs/>
        </w:rPr>
        <w:t xml:space="preserve">In </w:t>
      </w:r>
      <w:r w:rsidR="00A9629B" w:rsidRPr="00D864B0">
        <w:rPr>
          <w:bCs/>
        </w:rPr>
        <w:fldChar w:fldCharType="begin"/>
      </w:r>
      <w:r w:rsidR="00A9629B" w:rsidRPr="00D864B0">
        <w:rPr>
          <w:bCs/>
        </w:rPr>
        <w:instrText xml:space="preserve"> REF _Ref42618144 \h </w:instrText>
      </w:r>
      <w:r w:rsidR="00A9629B" w:rsidRPr="00D864B0">
        <w:rPr>
          <w:bCs/>
        </w:rPr>
      </w:r>
      <w:r w:rsidR="00A9629B" w:rsidRPr="00D864B0">
        <w:rPr>
          <w:bCs/>
        </w:rPr>
        <w:fldChar w:fldCharType="separate"/>
      </w:r>
      <w:r w:rsidR="00A9629B" w:rsidRPr="00D864B0">
        <w:t xml:space="preserve">Table </w:t>
      </w:r>
      <w:r w:rsidR="00A9629B" w:rsidRPr="00D864B0">
        <w:rPr>
          <w:noProof/>
        </w:rPr>
        <w:t>1</w:t>
      </w:r>
      <w:r w:rsidR="00A9629B" w:rsidRPr="00D864B0">
        <w:rPr>
          <w:bCs/>
        </w:rPr>
        <w:fldChar w:fldCharType="end"/>
      </w:r>
      <w:r w:rsidR="00A9629B" w:rsidRPr="00D864B0">
        <w:rPr>
          <w:bCs/>
        </w:rPr>
        <w:t xml:space="preserve"> </w:t>
      </w:r>
      <w:r w:rsidRPr="00D864B0">
        <w:rPr>
          <w:bCs/>
        </w:rPr>
        <w:t>we listed the first 20 countries by absolute download volume. In the last two columns</w:t>
      </w:r>
      <w:r w:rsidR="00CD2B2F" w:rsidRPr="00D864B0">
        <w:rPr>
          <w:bCs/>
        </w:rPr>
        <w:t>,</w:t>
      </w:r>
      <w:r w:rsidRPr="00D864B0">
        <w:rPr>
          <w:bCs/>
        </w:rPr>
        <w:t xml:space="preserve"> we listed average daily</w:t>
      </w:r>
      <w:r w:rsidR="00F93767" w:rsidRPr="00D864B0">
        <w:rPr>
          <w:bCs/>
        </w:rPr>
        <w:t xml:space="preserve"> download per million inhabitan</w:t>
      </w:r>
      <w:r w:rsidRPr="00D864B0">
        <w:rPr>
          <w:bCs/>
        </w:rPr>
        <w:t>t</w:t>
      </w:r>
      <w:r w:rsidR="00F93767" w:rsidRPr="00D864B0">
        <w:rPr>
          <w:bCs/>
        </w:rPr>
        <w:t>s</w:t>
      </w:r>
      <w:r w:rsidRPr="00D864B0">
        <w:rPr>
          <w:bCs/>
        </w:rPr>
        <w:t xml:space="preserve"> and the rank of the country by per capita downloads.</w:t>
      </w:r>
    </w:p>
    <w:p w14:paraId="2F21C355" w14:textId="5C7DFC74" w:rsidR="009571A1" w:rsidRPr="00D864B0" w:rsidRDefault="009571A1" w:rsidP="009571A1">
      <w:pPr>
        <w:pStyle w:val="Caption"/>
        <w:jc w:val="both"/>
        <w:rPr>
          <w:bCs/>
        </w:rPr>
      </w:pPr>
      <w:r w:rsidRPr="00D864B0">
        <w:t xml:space="preserve">Table </w:t>
      </w:r>
      <w:fldSimple w:instr=" SEQ Table \* ARABIC ">
        <w:r w:rsidRPr="00D864B0">
          <w:rPr>
            <w:noProof/>
          </w:rPr>
          <w:t>1</w:t>
        </w:r>
      </w:fldSimple>
      <w:r>
        <w:rPr>
          <w:noProof/>
        </w:rPr>
        <w:t>.</w:t>
      </w:r>
      <w:r w:rsidRPr="00D864B0">
        <w:t xml:space="preserve"> Country level statistics for the first 20 countries by aggregate download volume</w:t>
      </w:r>
    </w:p>
    <w:tbl>
      <w:tblPr>
        <w:tblStyle w:val="TableGridLight"/>
        <w:tblW w:w="9612" w:type="dxa"/>
        <w:tblLook w:val="04A0" w:firstRow="1" w:lastRow="0" w:firstColumn="1" w:lastColumn="0" w:noHBand="0" w:noVBand="1"/>
      </w:tblPr>
      <w:tblGrid>
        <w:gridCol w:w="540"/>
        <w:gridCol w:w="2430"/>
        <w:gridCol w:w="1800"/>
        <w:gridCol w:w="2499"/>
        <w:gridCol w:w="2343"/>
      </w:tblGrid>
      <w:tr w:rsidR="006C3C37" w:rsidRPr="004A4FF9" w14:paraId="5CEE75F1" w14:textId="77777777" w:rsidTr="0070354D">
        <w:trPr>
          <w:trHeight w:val="300"/>
        </w:trPr>
        <w:tc>
          <w:tcPr>
            <w:tcW w:w="540" w:type="dxa"/>
            <w:noWrap/>
            <w:hideMark/>
          </w:tcPr>
          <w:p w14:paraId="1B9960D7" w14:textId="77777777" w:rsidR="006C3C37" w:rsidRPr="0070354D" w:rsidRDefault="006C3C37" w:rsidP="00E433F7">
            <w:pPr>
              <w:jc w:val="both"/>
              <w:rPr>
                <w:rFonts w:cstheme="minorHAnsi"/>
              </w:rPr>
            </w:pPr>
          </w:p>
        </w:tc>
        <w:tc>
          <w:tcPr>
            <w:tcW w:w="2430" w:type="dxa"/>
            <w:noWrap/>
            <w:hideMark/>
          </w:tcPr>
          <w:p w14:paraId="6624D578" w14:textId="400AFA24" w:rsidR="006C3C37" w:rsidRPr="0070354D" w:rsidRDefault="006C3C37" w:rsidP="0070354D">
            <w:pPr>
              <w:rPr>
                <w:rFonts w:cstheme="minorHAnsi"/>
              </w:rPr>
            </w:pPr>
            <w:r w:rsidRPr="0070354D">
              <w:rPr>
                <w:rFonts w:cstheme="minorHAnsi"/>
              </w:rPr>
              <w:t>Country</w:t>
            </w:r>
            <w:r w:rsidR="00C54DD9" w:rsidRPr="0070354D">
              <w:rPr>
                <w:rFonts w:cstheme="minorHAnsi"/>
              </w:rPr>
              <w:t xml:space="preserve"> </w:t>
            </w:r>
          </w:p>
          <w:p w14:paraId="2E1E53BB" w14:textId="77777777" w:rsidR="006C3C37" w:rsidRPr="0070354D" w:rsidRDefault="006C3C37" w:rsidP="0070354D">
            <w:pPr>
              <w:rPr>
                <w:rFonts w:cstheme="minorHAnsi"/>
              </w:rPr>
            </w:pPr>
            <w:r w:rsidRPr="0070354D">
              <w:rPr>
                <w:rFonts w:cstheme="minorHAnsi"/>
              </w:rPr>
              <w:t>name</w:t>
            </w:r>
          </w:p>
        </w:tc>
        <w:tc>
          <w:tcPr>
            <w:tcW w:w="1800" w:type="dxa"/>
            <w:noWrap/>
            <w:hideMark/>
          </w:tcPr>
          <w:p w14:paraId="5C7EFF6E" w14:textId="4393DC2A" w:rsidR="006C3C37" w:rsidRPr="0070354D" w:rsidRDefault="006C3C37" w:rsidP="00C54DD9">
            <w:pPr>
              <w:jc w:val="center"/>
              <w:rPr>
                <w:rFonts w:cstheme="minorHAnsi"/>
              </w:rPr>
            </w:pPr>
            <w:r w:rsidRPr="0070354D">
              <w:rPr>
                <w:rFonts w:cstheme="minorHAnsi"/>
              </w:rPr>
              <w:t>Total</w:t>
            </w:r>
          </w:p>
          <w:p w14:paraId="0F19F847" w14:textId="02A95096" w:rsidR="006C3C37" w:rsidRPr="0070354D" w:rsidRDefault="006C3C37" w:rsidP="00C54DD9">
            <w:pPr>
              <w:jc w:val="center"/>
              <w:rPr>
                <w:rFonts w:cstheme="minorHAnsi"/>
              </w:rPr>
            </w:pPr>
            <w:r w:rsidRPr="0070354D">
              <w:rPr>
                <w:rFonts w:cstheme="minorHAnsi"/>
              </w:rPr>
              <w:t>dow</w:t>
            </w:r>
            <w:r w:rsidR="0068187B">
              <w:rPr>
                <w:rFonts w:cstheme="minorHAnsi"/>
              </w:rPr>
              <w:t>n</w:t>
            </w:r>
            <w:r w:rsidRPr="0070354D">
              <w:rPr>
                <w:rFonts w:cstheme="minorHAnsi"/>
              </w:rPr>
              <w:t>loads</w:t>
            </w:r>
          </w:p>
        </w:tc>
        <w:tc>
          <w:tcPr>
            <w:tcW w:w="2499" w:type="dxa"/>
            <w:noWrap/>
            <w:hideMark/>
          </w:tcPr>
          <w:p w14:paraId="7BEE5998" w14:textId="1A7205C9" w:rsidR="006C3C37" w:rsidRPr="0070354D" w:rsidRDefault="006C3C37" w:rsidP="00C54DD9">
            <w:pPr>
              <w:jc w:val="center"/>
              <w:rPr>
                <w:rFonts w:cstheme="minorHAnsi"/>
              </w:rPr>
            </w:pPr>
            <w:r w:rsidRPr="0070354D">
              <w:rPr>
                <w:rFonts w:cstheme="minorHAnsi"/>
              </w:rPr>
              <w:t>download</w:t>
            </w:r>
            <w:r w:rsidR="00C54DD9" w:rsidRPr="0070354D">
              <w:rPr>
                <w:rFonts w:cstheme="minorHAnsi"/>
              </w:rPr>
              <w:t xml:space="preserve"> </w:t>
            </w:r>
            <w:r w:rsidRPr="0070354D">
              <w:rPr>
                <w:rFonts w:cstheme="minorHAnsi"/>
              </w:rPr>
              <w:t>per</w:t>
            </w:r>
            <w:r w:rsidR="00C54DD9" w:rsidRPr="0070354D">
              <w:rPr>
                <w:rFonts w:cstheme="minorHAnsi"/>
              </w:rPr>
              <w:t xml:space="preserve"> </w:t>
            </w:r>
            <w:r w:rsidR="00006ED1" w:rsidRPr="0070354D">
              <w:rPr>
                <w:rFonts w:cstheme="minorHAnsi"/>
              </w:rPr>
              <w:t>DAY</w:t>
            </w:r>
          </w:p>
          <w:p w14:paraId="01F00E57" w14:textId="4D026046" w:rsidR="006C3C37" w:rsidRPr="0070354D" w:rsidRDefault="00006ED1" w:rsidP="00C54DD9">
            <w:pPr>
              <w:jc w:val="center"/>
              <w:rPr>
                <w:rFonts w:cstheme="minorHAnsi"/>
              </w:rPr>
            </w:pPr>
            <w:r w:rsidRPr="0070354D">
              <w:rPr>
                <w:rFonts w:cstheme="minorHAnsi"/>
              </w:rPr>
              <w:t>PER</w:t>
            </w:r>
            <w:r w:rsidR="00C54DD9" w:rsidRPr="0070354D">
              <w:rPr>
                <w:rFonts w:cstheme="minorHAnsi"/>
              </w:rPr>
              <w:t xml:space="preserve"> </w:t>
            </w:r>
            <w:r w:rsidR="006C3C37" w:rsidRPr="0070354D">
              <w:rPr>
                <w:rFonts w:cstheme="minorHAnsi"/>
              </w:rPr>
              <w:t>million</w:t>
            </w:r>
          </w:p>
        </w:tc>
        <w:tc>
          <w:tcPr>
            <w:tcW w:w="0" w:type="auto"/>
            <w:noWrap/>
            <w:hideMark/>
          </w:tcPr>
          <w:p w14:paraId="7162C54B" w14:textId="2354B149" w:rsidR="006C3C37" w:rsidRPr="0070354D" w:rsidRDefault="006C3C37" w:rsidP="00C54DD9">
            <w:pPr>
              <w:jc w:val="center"/>
              <w:rPr>
                <w:rFonts w:cstheme="minorHAnsi"/>
              </w:rPr>
            </w:pPr>
            <w:r w:rsidRPr="0070354D">
              <w:rPr>
                <w:rFonts w:cstheme="minorHAnsi"/>
              </w:rPr>
              <w:t>per</w:t>
            </w:r>
            <w:r w:rsidR="00C54DD9" w:rsidRPr="0070354D">
              <w:rPr>
                <w:rFonts w:cstheme="minorHAnsi"/>
              </w:rPr>
              <w:t xml:space="preserve"> </w:t>
            </w:r>
            <w:r w:rsidRPr="0070354D">
              <w:rPr>
                <w:rFonts w:cstheme="minorHAnsi"/>
              </w:rPr>
              <w:t>capita</w:t>
            </w:r>
          </w:p>
          <w:p w14:paraId="7551C48E" w14:textId="3AE22F9F" w:rsidR="006C3C37" w:rsidRPr="0070354D" w:rsidRDefault="006C3C37" w:rsidP="00C54DD9">
            <w:pPr>
              <w:jc w:val="center"/>
              <w:rPr>
                <w:rFonts w:cstheme="minorHAnsi"/>
              </w:rPr>
            </w:pPr>
            <w:r w:rsidRPr="0070354D">
              <w:rPr>
                <w:rFonts w:cstheme="minorHAnsi"/>
              </w:rPr>
              <w:t>download</w:t>
            </w:r>
            <w:r w:rsidR="00C54DD9" w:rsidRPr="0070354D">
              <w:rPr>
                <w:rFonts w:cstheme="minorHAnsi"/>
              </w:rPr>
              <w:t xml:space="preserve"> </w:t>
            </w:r>
            <w:r w:rsidRPr="0070354D">
              <w:rPr>
                <w:rFonts w:cstheme="minorHAnsi"/>
              </w:rPr>
              <w:t>rank</w:t>
            </w:r>
          </w:p>
        </w:tc>
      </w:tr>
      <w:tr w:rsidR="00664414" w:rsidRPr="004A4FF9" w14:paraId="13B6F5D5" w14:textId="77777777" w:rsidTr="0070354D">
        <w:trPr>
          <w:trHeight w:val="300"/>
        </w:trPr>
        <w:tc>
          <w:tcPr>
            <w:tcW w:w="540" w:type="dxa"/>
            <w:noWrap/>
            <w:hideMark/>
          </w:tcPr>
          <w:p w14:paraId="432F9038" w14:textId="77777777" w:rsidR="00664414" w:rsidRPr="0070354D" w:rsidRDefault="00664414" w:rsidP="00664414">
            <w:pPr>
              <w:jc w:val="center"/>
              <w:rPr>
                <w:rFonts w:cstheme="minorHAnsi"/>
              </w:rPr>
            </w:pPr>
            <w:r w:rsidRPr="0070354D">
              <w:rPr>
                <w:rFonts w:cstheme="minorHAnsi"/>
              </w:rPr>
              <w:t>1</w:t>
            </w:r>
          </w:p>
        </w:tc>
        <w:tc>
          <w:tcPr>
            <w:tcW w:w="2430" w:type="dxa"/>
            <w:noWrap/>
            <w:hideMark/>
          </w:tcPr>
          <w:p w14:paraId="12BC7CE1" w14:textId="666415CF" w:rsidR="00664414" w:rsidRPr="0070354D" w:rsidRDefault="00664414" w:rsidP="0070354D">
            <w:pPr>
              <w:rPr>
                <w:rFonts w:cstheme="minorHAnsi"/>
              </w:rPr>
            </w:pPr>
            <w:r w:rsidRPr="0070354D">
              <w:rPr>
                <w:rFonts w:cstheme="minorHAnsi"/>
                <w:color w:val="000000"/>
              </w:rPr>
              <w:t>United States</w:t>
            </w:r>
          </w:p>
        </w:tc>
        <w:tc>
          <w:tcPr>
            <w:tcW w:w="1800" w:type="dxa"/>
            <w:noWrap/>
            <w:hideMark/>
          </w:tcPr>
          <w:p w14:paraId="640F709E" w14:textId="73416DDE" w:rsidR="00664414" w:rsidRPr="0070354D" w:rsidRDefault="00664414" w:rsidP="00664414">
            <w:pPr>
              <w:jc w:val="center"/>
              <w:rPr>
                <w:rFonts w:cstheme="minorHAnsi"/>
              </w:rPr>
            </w:pPr>
            <w:r w:rsidRPr="0070354D">
              <w:rPr>
                <w:rFonts w:cstheme="minorHAnsi"/>
                <w:color w:val="000000"/>
              </w:rPr>
              <w:t>1683353</w:t>
            </w:r>
          </w:p>
        </w:tc>
        <w:tc>
          <w:tcPr>
            <w:tcW w:w="2499" w:type="dxa"/>
            <w:noWrap/>
            <w:hideMark/>
          </w:tcPr>
          <w:p w14:paraId="3F605609" w14:textId="755C636D" w:rsidR="00664414" w:rsidRPr="0070354D" w:rsidRDefault="00664414" w:rsidP="00664414">
            <w:pPr>
              <w:jc w:val="center"/>
              <w:rPr>
                <w:rFonts w:cstheme="minorHAnsi"/>
              </w:rPr>
            </w:pPr>
            <w:r w:rsidRPr="0070354D">
              <w:rPr>
                <w:rFonts w:cstheme="minorHAnsi"/>
                <w:color w:val="000000"/>
              </w:rPr>
              <w:t>39</w:t>
            </w:r>
          </w:p>
        </w:tc>
        <w:tc>
          <w:tcPr>
            <w:tcW w:w="0" w:type="auto"/>
            <w:noWrap/>
            <w:hideMark/>
          </w:tcPr>
          <w:p w14:paraId="6DD15BAD" w14:textId="0520DCAC" w:rsidR="00664414" w:rsidRPr="0070354D" w:rsidRDefault="00664414" w:rsidP="00664414">
            <w:pPr>
              <w:jc w:val="center"/>
              <w:rPr>
                <w:rFonts w:cstheme="minorHAnsi"/>
              </w:rPr>
            </w:pPr>
            <w:r w:rsidRPr="0070354D">
              <w:rPr>
                <w:rFonts w:cstheme="minorHAnsi"/>
                <w:color w:val="000000"/>
              </w:rPr>
              <w:t>49</w:t>
            </w:r>
          </w:p>
        </w:tc>
      </w:tr>
      <w:tr w:rsidR="00664414" w:rsidRPr="004A4FF9" w14:paraId="2164D2F0" w14:textId="77777777" w:rsidTr="0070354D">
        <w:trPr>
          <w:trHeight w:val="300"/>
        </w:trPr>
        <w:tc>
          <w:tcPr>
            <w:tcW w:w="540" w:type="dxa"/>
            <w:noWrap/>
            <w:hideMark/>
          </w:tcPr>
          <w:p w14:paraId="6D01BB20" w14:textId="77777777" w:rsidR="00664414" w:rsidRPr="0070354D" w:rsidRDefault="00664414" w:rsidP="00664414">
            <w:pPr>
              <w:jc w:val="center"/>
              <w:rPr>
                <w:rFonts w:cstheme="minorHAnsi"/>
              </w:rPr>
            </w:pPr>
            <w:r w:rsidRPr="0070354D">
              <w:rPr>
                <w:rFonts w:cstheme="minorHAnsi"/>
              </w:rPr>
              <w:t>2</w:t>
            </w:r>
          </w:p>
        </w:tc>
        <w:tc>
          <w:tcPr>
            <w:tcW w:w="2430" w:type="dxa"/>
            <w:noWrap/>
            <w:hideMark/>
          </w:tcPr>
          <w:p w14:paraId="7674B727" w14:textId="1AFE642E" w:rsidR="00664414" w:rsidRPr="0070354D" w:rsidRDefault="00664414" w:rsidP="0070354D">
            <w:pPr>
              <w:rPr>
                <w:rFonts w:cstheme="minorHAnsi"/>
              </w:rPr>
            </w:pPr>
            <w:r w:rsidRPr="0070354D">
              <w:rPr>
                <w:rFonts w:cstheme="minorHAnsi"/>
                <w:color w:val="000000"/>
              </w:rPr>
              <w:t>India</w:t>
            </w:r>
          </w:p>
        </w:tc>
        <w:tc>
          <w:tcPr>
            <w:tcW w:w="1800" w:type="dxa"/>
            <w:noWrap/>
            <w:hideMark/>
          </w:tcPr>
          <w:p w14:paraId="76A34F2C" w14:textId="79C562EA" w:rsidR="00664414" w:rsidRPr="0070354D" w:rsidRDefault="00664414" w:rsidP="00664414">
            <w:pPr>
              <w:jc w:val="center"/>
              <w:rPr>
                <w:rFonts w:cstheme="minorHAnsi"/>
              </w:rPr>
            </w:pPr>
            <w:r w:rsidRPr="0070354D">
              <w:rPr>
                <w:rFonts w:cstheme="minorHAnsi"/>
                <w:color w:val="000000"/>
              </w:rPr>
              <w:t>1272124</w:t>
            </w:r>
          </w:p>
        </w:tc>
        <w:tc>
          <w:tcPr>
            <w:tcW w:w="2499" w:type="dxa"/>
            <w:noWrap/>
            <w:hideMark/>
          </w:tcPr>
          <w:p w14:paraId="72213C7F" w14:textId="0EECA4D2" w:rsidR="00664414" w:rsidRPr="0070354D" w:rsidRDefault="00664414" w:rsidP="00664414">
            <w:pPr>
              <w:jc w:val="center"/>
              <w:rPr>
                <w:rFonts w:cstheme="minorHAnsi"/>
              </w:rPr>
            </w:pPr>
            <w:r w:rsidRPr="0070354D">
              <w:rPr>
                <w:rFonts w:cstheme="minorHAnsi"/>
                <w:color w:val="000000"/>
              </w:rPr>
              <w:t>7</w:t>
            </w:r>
          </w:p>
        </w:tc>
        <w:tc>
          <w:tcPr>
            <w:tcW w:w="0" w:type="auto"/>
            <w:noWrap/>
            <w:hideMark/>
          </w:tcPr>
          <w:p w14:paraId="001ADB89" w14:textId="505640F0" w:rsidR="00664414" w:rsidRPr="0070354D" w:rsidRDefault="00664414" w:rsidP="00664414">
            <w:pPr>
              <w:jc w:val="center"/>
              <w:rPr>
                <w:rFonts w:cstheme="minorHAnsi"/>
              </w:rPr>
            </w:pPr>
            <w:r w:rsidRPr="0070354D">
              <w:rPr>
                <w:rFonts w:cstheme="minorHAnsi"/>
                <w:color w:val="000000"/>
              </w:rPr>
              <w:t>131</w:t>
            </w:r>
          </w:p>
        </w:tc>
      </w:tr>
      <w:tr w:rsidR="00664414" w:rsidRPr="004A4FF9" w14:paraId="57C19150" w14:textId="77777777" w:rsidTr="0070354D">
        <w:trPr>
          <w:trHeight w:val="300"/>
        </w:trPr>
        <w:tc>
          <w:tcPr>
            <w:tcW w:w="540" w:type="dxa"/>
            <w:noWrap/>
            <w:hideMark/>
          </w:tcPr>
          <w:p w14:paraId="33FD158F" w14:textId="77777777" w:rsidR="00664414" w:rsidRPr="0070354D" w:rsidRDefault="00664414" w:rsidP="00664414">
            <w:pPr>
              <w:jc w:val="center"/>
              <w:rPr>
                <w:rFonts w:cstheme="minorHAnsi"/>
              </w:rPr>
            </w:pPr>
            <w:r w:rsidRPr="0070354D">
              <w:rPr>
                <w:rFonts w:cstheme="minorHAnsi"/>
              </w:rPr>
              <w:t>3</w:t>
            </w:r>
          </w:p>
        </w:tc>
        <w:tc>
          <w:tcPr>
            <w:tcW w:w="2430" w:type="dxa"/>
            <w:noWrap/>
            <w:hideMark/>
          </w:tcPr>
          <w:p w14:paraId="0F30E50C" w14:textId="3AD975F3" w:rsidR="00664414" w:rsidRPr="0070354D" w:rsidRDefault="00664414" w:rsidP="0070354D">
            <w:pPr>
              <w:rPr>
                <w:rFonts w:cstheme="minorHAnsi"/>
              </w:rPr>
            </w:pPr>
            <w:r w:rsidRPr="0070354D">
              <w:rPr>
                <w:rFonts w:cstheme="minorHAnsi"/>
                <w:color w:val="000000"/>
              </w:rPr>
              <w:t>Germany</w:t>
            </w:r>
          </w:p>
        </w:tc>
        <w:tc>
          <w:tcPr>
            <w:tcW w:w="1800" w:type="dxa"/>
            <w:noWrap/>
            <w:hideMark/>
          </w:tcPr>
          <w:p w14:paraId="61CFA585" w14:textId="56A007E8" w:rsidR="00664414" w:rsidRPr="0070354D" w:rsidRDefault="00664414" w:rsidP="00664414">
            <w:pPr>
              <w:jc w:val="center"/>
              <w:rPr>
                <w:rFonts w:cstheme="minorHAnsi"/>
              </w:rPr>
            </w:pPr>
            <w:r w:rsidRPr="0070354D">
              <w:rPr>
                <w:rFonts w:cstheme="minorHAnsi"/>
                <w:color w:val="000000"/>
              </w:rPr>
              <w:t>765170</w:t>
            </w:r>
          </w:p>
        </w:tc>
        <w:tc>
          <w:tcPr>
            <w:tcW w:w="2499" w:type="dxa"/>
            <w:noWrap/>
            <w:hideMark/>
          </w:tcPr>
          <w:p w14:paraId="760DC6F0" w14:textId="70152B3F" w:rsidR="00664414" w:rsidRPr="0070354D" w:rsidRDefault="00664414" w:rsidP="00664414">
            <w:pPr>
              <w:jc w:val="center"/>
              <w:rPr>
                <w:rFonts w:cstheme="minorHAnsi"/>
              </w:rPr>
            </w:pPr>
            <w:r w:rsidRPr="0070354D">
              <w:rPr>
                <w:rFonts w:cstheme="minorHAnsi"/>
                <w:color w:val="000000"/>
              </w:rPr>
              <w:t>69</w:t>
            </w:r>
          </w:p>
        </w:tc>
        <w:tc>
          <w:tcPr>
            <w:tcW w:w="0" w:type="auto"/>
            <w:noWrap/>
            <w:hideMark/>
          </w:tcPr>
          <w:p w14:paraId="0995ED69" w14:textId="7E1BAB82" w:rsidR="00664414" w:rsidRPr="0070354D" w:rsidRDefault="00664414" w:rsidP="00664414">
            <w:pPr>
              <w:jc w:val="center"/>
              <w:rPr>
                <w:rFonts w:cstheme="minorHAnsi"/>
              </w:rPr>
            </w:pPr>
            <w:r w:rsidRPr="0070354D">
              <w:rPr>
                <w:rFonts w:cstheme="minorHAnsi"/>
                <w:color w:val="000000"/>
              </w:rPr>
              <w:t>19</w:t>
            </w:r>
          </w:p>
        </w:tc>
      </w:tr>
      <w:tr w:rsidR="00664414" w:rsidRPr="004A4FF9" w14:paraId="70BCA1D6" w14:textId="77777777" w:rsidTr="0070354D">
        <w:trPr>
          <w:trHeight w:val="300"/>
        </w:trPr>
        <w:tc>
          <w:tcPr>
            <w:tcW w:w="540" w:type="dxa"/>
            <w:noWrap/>
            <w:hideMark/>
          </w:tcPr>
          <w:p w14:paraId="37F07E6F" w14:textId="77777777" w:rsidR="00664414" w:rsidRPr="0070354D" w:rsidRDefault="00664414" w:rsidP="00664414">
            <w:pPr>
              <w:jc w:val="center"/>
              <w:rPr>
                <w:rFonts w:cstheme="minorHAnsi"/>
              </w:rPr>
            </w:pPr>
            <w:r w:rsidRPr="0070354D">
              <w:rPr>
                <w:rFonts w:cstheme="minorHAnsi"/>
              </w:rPr>
              <w:t>4</w:t>
            </w:r>
          </w:p>
        </w:tc>
        <w:tc>
          <w:tcPr>
            <w:tcW w:w="2430" w:type="dxa"/>
            <w:noWrap/>
            <w:hideMark/>
          </w:tcPr>
          <w:p w14:paraId="202F3008" w14:textId="4F0A355C" w:rsidR="00664414" w:rsidRPr="0070354D" w:rsidRDefault="00664414" w:rsidP="0070354D">
            <w:pPr>
              <w:rPr>
                <w:rFonts w:cstheme="minorHAnsi"/>
              </w:rPr>
            </w:pPr>
            <w:r w:rsidRPr="0070354D">
              <w:rPr>
                <w:rFonts w:cstheme="minorHAnsi"/>
                <w:color w:val="000000"/>
              </w:rPr>
              <w:t>United Kingdom</w:t>
            </w:r>
          </w:p>
        </w:tc>
        <w:tc>
          <w:tcPr>
            <w:tcW w:w="1800" w:type="dxa"/>
            <w:noWrap/>
            <w:hideMark/>
          </w:tcPr>
          <w:p w14:paraId="4D52763A" w14:textId="0E6AA9DD" w:rsidR="00664414" w:rsidRPr="0070354D" w:rsidRDefault="00664414" w:rsidP="00664414">
            <w:pPr>
              <w:jc w:val="center"/>
              <w:rPr>
                <w:rFonts w:cstheme="minorHAnsi"/>
              </w:rPr>
            </w:pPr>
            <w:r w:rsidRPr="0070354D">
              <w:rPr>
                <w:rFonts w:cstheme="minorHAnsi"/>
                <w:color w:val="000000"/>
              </w:rPr>
              <w:t>594925</w:t>
            </w:r>
          </w:p>
        </w:tc>
        <w:tc>
          <w:tcPr>
            <w:tcW w:w="2499" w:type="dxa"/>
            <w:noWrap/>
            <w:hideMark/>
          </w:tcPr>
          <w:p w14:paraId="6F8E684F" w14:textId="711074B9" w:rsidR="00664414" w:rsidRPr="0070354D" w:rsidRDefault="00664414" w:rsidP="00664414">
            <w:pPr>
              <w:jc w:val="center"/>
              <w:rPr>
                <w:rFonts w:cstheme="minorHAnsi"/>
              </w:rPr>
            </w:pPr>
            <w:r w:rsidRPr="0070354D">
              <w:rPr>
                <w:rFonts w:cstheme="minorHAnsi"/>
                <w:color w:val="000000"/>
              </w:rPr>
              <w:t>68</w:t>
            </w:r>
          </w:p>
        </w:tc>
        <w:tc>
          <w:tcPr>
            <w:tcW w:w="0" w:type="auto"/>
            <w:noWrap/>
            <w:hideMark/>
          </w:tcPr>
          <w:p w14:paraId="4544855A" w14:textId="795A9494" w:rsidR="00664414" w:rsidRPr="0070354D" w:rsidRDefault="00664414" w:rsidP="00664414">
            <w:pPr>
              <w:jc w:val="center"/>
              <w:rPr>
                <w:rFonts w:cstheme="minorHAnsi"/>
              </w:rPr>
            </w:pPr>
            <w:r w:rsidRPr="0070354D">
              <w:rPr>
                <w:rFonts w:cstheme="minorHAnsi"/>
                <w:color w:val="000000"/>
              </w:rPr>
              <w:t>21</w:t>
            </w:r>
          </w:p>
        </w:tc>
      </w:tr>
      <w:tr w:rsidR="00664414" w:rsidRPr="004A4FF9" w14:paraId="2FA7377F" w14:textId="77777777" w:rsidTr="0070354D">
        <w:trPr>
          <w:trHeight w:val="300"/>
        </w:trPr>
        <w:tc>
          <w:tcPr>
            <w:tcW w:w="540" w:type="dxa"/>
            <w:noWrap/>
            <w:hideMark/>
          </w:tcPr>
          <w:p w14:paraId="0F998E46" w14:textId="77777777" w:rsidR="00664414" w:rsidRPr="0070354D" w:rsidRDefault="00664414" w:rsidP="00664414">
            <w:pPr>
              <w:jc w:val="center"/>
              <w:rPr>
                <w:rFonts w:cstheme="minorHAnsi"/>
              </w:rPr>
            </w:pPr>
            <w:r w:rsidRPr="0070354D">
              <w:rPr>
                <w:rFonts w:cstheme="minorHAnsi"/>
              </w:rPr>
              <w:t>5</w:t>
            </w:r>
          </w:p>
        </w:tc>
        <w:tc>
          <w:tcPr>
            <w:tcW w:w="2430" w:type="dxa"/>
            <w:noWrap/>
            <w:hideMark/>
          </w:tcPr>
          <w:p w14:paraId="10F3CCE7" w14:textId="42C1AC26" w:rsidR="00664414" w:rsidRPr="0070354D" w:rsidRDefault="00664414" w:rsidP="0070354D">
            <w:pPr>
              <w:rPr>
                <w:rFonts w:cstheme="minorHAnsi"/>
              </w:rPr>
            </w:pPr>
            <w:r w:rsidRPr="0070354D">
              <w:rPr>
                <w:rFonts w:cstheme="minorHAnsi"/>
                <w:color w:val="000000"/>
              </w:rPr>
              <w:t>China</w:t>
            </w:r>
          </w:p>
        </w:tc>
        <w:tc>
          <w:tcPr>
            <w:tcW w:w="1800" w:type="dxa"/>
            <w:noWrap/>
            <w:hideMark/>
          </w:tcPr>
          <w:p w14:paraId="7408799B" w14:textId="6BC6B427" w:rsidR="00664414" w:rsidRPr="0070354D" w:rsidRDefault="00664414" w:rsidP="00664414">
            <w:pPr>
              <w:jc w:val="center"/>
              <w:rPr>
                <w:rFonts w:cstheme="minorHAnsi"/>
              </w:rPr>
            </w:pPr>
            <w:r w:rsidRPr="0070354D">
              <w:rPr>
                <w:rFonts w:cstheme="minorHAnsi"/>
                <w:color w:val="000000"/>
              </w:rPr>
              <w:t>580808</w:t>
            </w:r>
          </w:p>
        </w:tc>
        <w:tc>
          <w:tcPr>
            <w:tcW w:w="2499" w:type="dxa"/>
            <w:noWrap/>
            <w:hideMark/>
          </w:tcPr>
          <w:p w14:paraId="042E184A" w14:textId="5A9D3DAD" w:rsidR="00664414" w:rsidRPr="0070354D" w:rsidRDefault="00664414" w:rsidP="00664414">
            <w:pPr>
              <w:jc w:val="center"/>
              <w:rPr>
                <w:rFonts w:cstheme="minorHAnsi"/>
              </w:rPr>
            </w:pPr>
            <w:r w:rsidRPr="0070354D">
              <w:rPr>
                <w:rFonts w:cstheme="minorHAnsi"/>
                <w:color w:val="000000"/>
              </w:rPr>
              <w:t>3</w:t>
            </w:r>
          </w:p>
        </w:tc>
        <w:tc>
          <w:tcPr>
            <w:tcW w:w="0" w:type="auto"/>
            <w:noWrap/>
            <w:hideMark/>
          </w:tcPr>
          <w:p w14:paraId="77666E6D" w14:textId="777B2BFA" w:rsidR="00664414" w:rsidRPr="0070354D" w:rsidRDefault="00664414" w:rsidP="00664414">
            <w:pPr>
              <w:jc w:val="center"/>
              <w:rPr>
                <w:rFonts w:cstheme="minorHAnsi"/>
              </w:rPr>
            </w:pPr>
            <w:r w:rsidRPr="0070354D">
              <w:rPr>
                <w:rFonts w:cstheme="minorHAnsi"/>
                <w:color w:val="000000"/>
              </w:rPr>
              <w:t>158</w:t>
            </w:r>
          </w:p>
        </w:tc>
      </w:tr>
      <w:tr w:rsidR="00664414" w:rsidRPr="004A4FF9" w14:paraId="3349957C" w14:textId="77777777" w:rsidTr="0070354D">
        <w:trPr>
          <w:trHeight w:val="300"/>
        </w:trPr>
        <w:tc>
          <w:tcPr>
            <w:tcW w:w="540" w:type="dxa"/>
            <w:noWrap/>
            <w:hideMark/>
          </w:tcPr>
          <w:p w14:paraId="3D08CC31" w14:textId="77777777" w:rsidR="00664414" w:rsidRPr="0070354D" w:rsidRDefault="00664414" w:rsidP="00664414">
            <w:pPr>
              <w:jc w:val="center"/>
              <w:rPr>
                <w:rFonts w:cstheme="minorHAnsi"/>
              </w:rPr>
            </w:pPr>
            <w:r w:rsidRPr="0070354D">
              <w:rPr>
                <w:rFonts w:cstheme="minorHAnsi"/>
              </w:rPr>
              <w:t>6</w:t>
            </w:r>
          </w:p>
        </w:tc>
        <w:tc>
          <w:tcPr>
            <w:tcW w:w="2430" w:type="dxa"/>
            <w:noWrap/>
            <w:hideMark/>
          </w:tcPr>
          <w:p w14:paraId="158E5177" w14:textId="4E248E7B" w:rsidR="00664414" w:rsidRPr="0070354D" w:rsidRDefault="00664414" w:rsidP="0070354D">
            <w:pPr>
              <w:rPr>
                <w:rFonts w:cstheme="minorHAnsi"/>
              </w:rPr>
            </w:pPr>
            <w:r w:rsidRPr="0070354D">
              <w:rPr>
                <w:rFonts w:cstheme="minorHAnsi"/>
                <w:color w:val="000000"/>
              </w:rPr>
              <w:t>Iran, Islamic Republic of</w:t>
            </w:r>
          </w:p>
        </w:tc>
        <w:tc>
          <w:tcPr>
            <w:tcW w:w="1800" w:type="dxa"/>
            <w:noWrap/>
            <w:hideMark/>
          </w:tcPr>
          <w:p w14:paraId="0FD7F7A8" w14:textId="62F13546" w:rsidR="00664414" w:rsidRPr="0070354D" w:rsidRDefault="00664414" w:rsidP="00664414">
            <w:pPr>
              <w:jc w:val="center"/>
              <w:rPr>
                <w:rFonts w:cstheme="minorHAnsi"/>
              </w:rPr>
            </w:pPr>
            <w:r w:rsidRPr="0070354D">
              <w:rPr>
                <w:rFonts w:cstheme="minorHAnsi"/>
                <w:color w:val="000000"/>
              </w:rPr>
              <w:t>563798</w:t>
            </w:r>
          </w:p>
        </w:tc>
        <w:tc>
          <w:tcPr>
            <w:tcW w:w="2499" w:type="dxa"/>
            <w:noWrap/>
            <w:hideMark/>
          </w:tcPr>
          <w:p w14:paraId="6B44AF10" w14:textId="3A4F8619" w:rsidR="00664414" w:rsidRPr="0070354D" w:rsidRDefault="00664414" w:rsidP="00664414">
            <w:pPr>
              <w:jc w:val="center"/>
              <w:rPr>
                <w:rFonts w:cstheme="minorHAnsi"/>
              </w:rPr>
            </w:pPr>
            <w:r w:rsidRPr="0070354D">
              <w:rPr>
                <w:rFonts w:cstheme="minorHAnsi"/>
                <w:color w:val="000000"/>
              </w:rPr>
              <w:t>53</w:t>
            </w:r>
          </w:p>
        </w:tc>
        <w:tc>
          <w:tcPr>
            <w:tcW w:w="0" w:type="auto"/>
            <w:noWrap/>
            <w:hideMark/>
          </w:tcPr>
          <w:p w14:paraId="44FCDA25" w14:textId="5E56A6B7" w:rsidR="00664414" w:rsidRPr="0070354D" w:rsidRDefault="00664414" w:rsidP="00664414">
            <w:pPr>
              <w:jc w:val="center"/>
              <w:rPr>
                <w:rFonts w:cstheme="minorHAnsi"/>
              </w:rPr>
            </w:pPr>
            <w:r w:rsidRPr="0070354D">
              <w:rPr>
                <w:rFonts w:cstheme="minorHAnsi"/>
                <w:color w:val="000000"/>
              </w:rPr>
              <w:t>35</w:t>
            </w:r>
          </w:p>
        </w:tc>
      </w:tr>
      <w:tr w:rsidR="00664414" w:rsidRPr="004A4FF9" w14:paraId="67634A91" w14:textId="77777777" w:rsidTr="0070354D">
        <w:trPr>
          <w:trHeight w:val="300"/>
        </w:trPr>
        <w:tc>
          <w:tcPr>
            <w:tcW w:w="540" w:type="dxa"/>
            <w:noWrap/>
            <w:hideMark/>
          </w:tcPr>
          <w:p w14:paraId="28F879EF" w14:textId="77777777" w:rsidR="00664414" w:rsidRPr="0070354D" w:rsidRDefault="00664414" w:rsidP="00664414">
            <w:pPr>
              <w:jc w:val="center"/>
              <w:rPr>
                <w:rFonts w:cstheme="minorHAnsi"/>
              </w:rPr>
            </w:pPr>
            <w:r w:rsidRPr="0070354D">
              <w:rPr>
                <w:rFonts w:cstheme="minorHAnsi"/>
              </w:rPr>
              <w:t>7</w:t>
            </w:r>
          </w:p>
        </w:tc>
        <w:tc>
          <w:tcPr>
            <w:tcW w:w="2430" w:type="dxa"/>
            <w:noWrap/>
            <w:hideMark/>
          </w:tcPr>
          <w:p w14:paraId="5F6A8F07" w14:textId="5BDC6F9C" w:rsidR="00664414" w:rsidRPr="0070354D" w:rsidRDefault="00664414" w:rsidP="0070354D">
            <w:pPr>
              <w:rPr>
                <w:rFonts w:cstheme="minorHAnsi"/>
              </w:rPr>
            </w:pPr>
            <w:r w:rsidRPr="0070354D">
              <w:rPr>
                <w:rFonts w:cstheme="minorHAnsi"/>
                <w:color w:val="000000"/>
              </w:rPr>
              <w:t>Italy</w:t>
            </w:r>
          </w:p>
        </w:tc>
        <w:tc>
          <w:tcPr>
            <w:tcW w:w="1800" w:type="dxa"/>
            <w:noWrap/>
            <w:hideMark/>
          </w:tcPr>
          <w:p w14:paraId="15FDEB25" w14:textId="08501C3B" w:rsidR="00664414" w:rsidRPr="0070354D" w:rsidRDefault="00664414" w:rsidP="00664414">
            <w:pPr>
              <w:jc w:val="center"/>
              <w:rPr>
                <w:rFonts w:cstheme="minorHAnsi"/>
              </w:rPr>
            </w:pPr>
            <w:r w:rsidRPr="0070354D">
              <w:rPr>
                <w:rFonts w:cstheme="minorHAnsi"/>
                <w:color w:val="000000"/>
              </w:rPr>
              <w:t>469676</w:t>
            </w:r>
          </w:p>
        </w:tc>
        <w:tc>
          <w:tcPr>
            <w:tcW w:w="2499" w:type="dxa"/>
            <w:noWrap/>
            <w:hideMark/>
          </w:tcPr>
          <w:p w14:paraId="4932979F" w14:textId="3228304E" w:rsidR="00664414" w:rsidRPr="0070354D" w:rsidRDefault="00664414" w:rsidP="00664414">
            <w:pPr>
              <w:jc w:val="center"/>
              <w:rPr>
                <w:rFonts w:cstheme="minorHAnsi"/>
              </w:rPr>
            </w:pPr>
            <w:r w:rsidRPr="0070354D">
              <w:rPr>
                <w:rFonts w:cstheme="minorHAnsi"/>
                <w:color w:val="000000"/>
              </w:rPr>
              <w:t>57</w:t>
            </w:r>
          </w:p>
        </w:tc>
        <w:tc>
          <w:tcPr>
            <w:tcW w:w="0" w:type="auto"/>
            <w:noWrap/>
            <w:hideMark/>
          </w:tcPr>
          <w:p w14:paraId="34EF9CE8" w14:textId="702793AE" w:rsidR="00664414" w:rsidRPr="0070354D" w:rsidRDefault="00664414" w:rsidP="00664414">
            <w:pPr>
              <w:jc w:val="center"/>
              <w:rPr>
                <w:rFonts w:cstheme="minorHAnsi"/>
              </w:rPr>
            </w:pPr>
            <w:r w:rsidRPr="0070354D">
              <w:rPr>
                <w:rFonts w:cstheme="minorHAnsi"/>
                <w:color w:val="000000"/>
              </w:rPr>
              <w:t>30</w:t>
            </w:r>
          </w:p>
        </w:tc>
      </w:tr>
      <w:tr w:rsidR="00664414" w:rsidRPr="004A4FF9" w14:paraId="0955F634" w14:textId="77777777" w:rsidTr="0070354D">
        <w:trPr>
          <w:trHeight w:val="300"/>
        </w:trPr>
        <w:tc>
          <w:tcPr>
            <w:tcW w:w="540" w:type="dxa"/>
            <w:noWrap/>
            <w:hideMark/>
          </w:tcPr>
          <w:p w14:paraId="67309828" w14:textId="77777777" w:rsidR="00664414" w:rsidRPr="0070354D" w:rsidRDefault="00664414" w:rsidP="00664414">
            <w:pPr>
              <w:jc w:val="center"/>
              <w:rPr>
                <w:rFonts w:cstheme="minorHAnsi"/>
              </w:rPr>
            </w:pPr>
            <w:r w:rsidRPr="0070354D">
              <w:rPr>
                <w:rFonts w:cstheme="minorHAnsi"/>
              </w:rPr>
              <w:t>8</w:t>
            </w:r>
          </w:p>
        </w:tc>
        <w:tc>
          <w:tcPr>
            <w:tcW w:w="2430" w:type="dxa"/>
            <w:noWrap/>
            <w:hideMark/>
          </w:tcPr>
          <w:p w14:paraId="4E4A1D8F" w14:textId="3458F8B1" w:rsidR="00664414" w:rsidRPr="0070354D" w:rsidRDefault="00664414" w:rsidP="0070354D">
            <w:pPr>
              <w:rPr>
                <w:rFonts w:cstheme="minorHAnsi"/>
              </w:rPr>
            </w:pPr>
            <w:r w:rsidRPr="0070354D">
              <w:rPr>
                <w:rFonts w:cstheme="minorHAnsi"/>
                <w:color w:val="000000"/>
              </w:rPr>
              <w:t>Canada</w:t>
            </w:r>
          </w:p>
        </w:tc>
        <w:tc>
          <w:tcPr>
            <w:tcW w:w="1800" w:type="dxa"/>
            <w:noWrap/>
            <w:hideMark/>
          </w:tcPr>
          <w:p w14:paraId="0C5CC76D" w14:textId="21F1AA7C" w:rsidR="00664414" w:rsidRPr="0070354D" w:rsidRDefault="00664414" w:rsidP="00664414">
            <w:pPr>
              <w:jc w:val="center"/>
              <w:rPr>
                <w:rFonts w:cstheme="minorHAnsi"/>
              </w:rPr>
            </w:pPr>
            <w:r w:rsidRPr="0070354D">
              <w:rPr>
                <w:rFonts w:cstheme="minorHAnsi"/>
                <w:color w:val="000000"/>
              </w:rPr>
              <w:t>369962</w:t>
            </w:r>
          </w:p>
        </w:tc>
        <w:tc>
          <w:tcPr>
            <w:tcW w:w="2499" w:type="dxa"/>
            <w:noWrap/>
            <w:hideMark/>
          </w:tcPr>
          <w:p w14:paraId="5E5B5738" w14:textId="03FB0B00" w:rsidR="00664414" w:rsidRPr="0070354D" w:rsidRDefault="00664414" w:rsidP="00664414">
            <w:pPr>
              <w:jc w:val="center"/>
              <w:rPr>
                <w:rFonts w:cstheme="minorHAnsi"/>
              </w:rPr>
            </w:pPr>
            <w:r w:rsidRPr="0070354D">
              <w:rPr>
                <w:rFonts w:cstheme="minorHAnsi"/>
                <w:color w:val="000000"/>
              </w:rPr>
              <w:t>77</w:t>
            </w:r>
          </w:p>
        </w:tc>
        <w:tc>
          <w:tcPr>
            <w:tcW w:w="0" w:type="auto"/>
            <w:noWrap/>
            <w:hideMark/>
          </w:tcPr>
          <w:p w14:paraId="712DE924" w14:textId="7B413E3E" w:rsidR="00664414" w:rsidRPr="0070354D" w:rsidRDefault="00664414" w:rsidP="00664414">
            <w:pPr>
              <w:jc w:val="center"/>
              <w:rPr>
                <w:rFonts w:cstheme="minorHAnsi"/>
              </w:rPr>
            </w:pPr>
            <w:r w:rsidRPr="0070354D">
              <w:rPr>
                <w:rFonts w:cstheme="minorHAnsi"/>
                <w:color w:val="000000"/>
              </w:rPr>
              <w:t>17</w:t>
            </w:r>
          </w:p>
        </w:tc>
      </w:tr>
      <w:tr w:rsidR="00664414" w:rsidRPr="004A4FF9" w14:paraId="23A9A2CA" w14:textId="77777777" w:rsidTr="0070354D">
        <w:trPr>
          <w:trHeight w:val="300"/>
        </w:trPr>
        <w:tc>
          <w:tcPr>
            <w:tcW w:w="540" w:type="dxa"/>
            <w:noWrap/>
            <w:hideMark/>
          </w:tcPr>
          <w:p w14:paraId="41D2E090" w14:textId="77777777" w:rsidR="00664414" w:rsidRPr="0070354D" w:rsidRDefault="00664414" w:rsidP="00664414">
            <w:pPr>
              <w:jc w:val="center"/>
              <w:rPr>
                <w:rFonts w:cstheme="minorHAnsi"/>
              </w:rPr>
            </w:pPr>
            <w:r w:rsidRPr="0070354D">
              <w:rPr>
                <w:rFonts w:cstheme="minorHAnsi"/>
              </w:rPr>
              <w:t>9</w:t>
            </w:r>
          </w:p>
        </w:tc>
        <w:tc>
          <w:tcPr>
            <w:tcW w:w="2430" w:type="dxa"/>
            <w:noWrap/>
            <w:hideMark/>
          </w:tcPr>
          <w:p w14:paraId="51FDCC94" w14:textId="730F6EF8" w:rsidR="00664414" w:rsidRPr="0070354D" w:rsidRDefault="00664414" w:rsidP="0070354D">
            <w:pPr>
              <w:rPr>
                <w:rFonts w:cstheme="minorHAnsi"/>
              </w:rPr>
            </w:pPr>
            <w:r w:rsidRPr="0070354D">
              <w:rPr>
                <w:rFonts w:cstheme="minorHAnsi"/>
                <w:color w:val="000000"/>
              </w:rPr>
              <w:t>Indonesia</w:t>
            </w:r>
          </w:p>
        </w:tc>
        <w:tc>
          <w:tcPr>
            <w:tcW w:w="1800" w:type="dxa"/>
            <w:noWrap/>
            <w:hideMark/>
          </w:tcPr>
          <w:p w14:paraId="109E228F" w14:textId="39C18DE0" w:rsidR="00664414" w:rsidRPr="0070354D" w:rsidRDefault="00664414" w:rsidP="00664414">
            <w:pPr>
              <w:jc w:val="center"/>
              <w:rPr>
                <w:rFonts w:cstheme="minorHAnsi"/>
              </w:rPr>
            </w:pPr>
            <w:r w:rsidRPr="0070354D">
              <w:rPr>
                <w:rFonts w:cstheme="minorHAnsi"/>
                <w:color w:val="000000"/>
              </w:rPr>
              <w:t>341269</w:t>
            </w:r>
          </w:p>
        </w:tc>
        <w:tc>
          <w:tcPr>
            <w:tcW w:w="2499" w:type="dxa"/>
            <w:noWrap/>
            <w:hideMark/>
          </w:tcPr>
          <w:p w14:paraId="1DA084CB" w14:textId="4DE7DA8B" w:rsidR="00664414" w:rsidRPr="0070354D" w:rsidRDefault="00664414" w:rsidP="00664414">
            <w:pPr>
              <w:jc w:val="center"/>
              <w:rPr>
                <w:rFonts w:cstheme="minorHAnsi"/>
              </w:rPr>
            </w:pPr>
            <w:r w:rsidRPr="0070354D">
              <w:rPr>
                <w:rFonts w:cstheme="minorHAnsi"/>
                <w:color w:val="000000"/>
              </w:rPr>
              <w:t>10</w:t>
            </w:r>
          </w:p>
        </w:tc>
        <w:tc>
          <w:tcPr>
            <w:tcW w:w="0" w:type="auto"/>
            <w:noWrap/>
            <w:hideMark/>
          </w:tcPr>
          <w:p w14:paraId="3213261B" w14:textId="7328F4C8" w:rsidR="00664414" w:rsidRPr="0070354D" w:rsidRDefault="00664414" w:rsidP="00664414">
            <w:pPr>
              <w:jc w:val="center"/>
              <w:rPr>
                <w:rFonts w:cstheme="minorHAnsi"/>
              </w:rPr>
            </w:pPr>
            <w:r w:rsidRPr="0070354D">
              <w:rPr>
                <w:rFonts w:cstheme="minorHAnsi"/>
                <w:color w:val="000000"/>
              </w:rPr>
              <w:t>119</w:t>
            </w:r>
          </w:p>
        </w:tc>
      </w:tr>
      <w:tr w:rsidR="00664414" w:rsidRPr="004A4FF9" w14:paraId="67A3FA98" w14:textId="77777777" w:rsidTr="0070354D">
        <w:trPr>
          <w:trHeight w:val="300"/>
        </w:trPr>
        <w:tc>
          <w:tcPr>
            <w:tcW w:w="540" w:type="dxa"/>
            <w:noWrap/>
            <w:hideMark/>
          </w:tcPr>
          <w:p w14:paraId="3DD6F613" w14:textId="77777777" w:rsidR="00664414" w:rsidRPr="0070354D" w:rsidRDefault="00664414" w:rsidP="00664414">
            <w:pPr>
              <w:jc w:val="center"/>
              <w:rPr>
                <w:rFonts w:cstheme="minorHAnsi"/>
              </w:rPr>
            </w:pPr>
            <w:r w:rsidRPr="0070354D">
              <w:rPr>
                <w:rFonts w:cstheme="minorHAnsi"/>
              </w:rPr>
              <w:t>10</w:t>
            </w:r>
          </w:p>
        </w:tc>
        <w:tc>
          <w:tcPr>
            <w:tcW w:w="2430" w:type="dxa"/>
            <w:noWrap/>
            <w:hideMark/>
          </w:tcPr>
          <w:p w14:paraId="7AAB16CF" w14:textId="0D361DA3" w:rsidR="00664414" w:rsidRPr="0070354D" w:rsidRDefault="00664414" w:rsidP="0070354D">
            <w:pPr>
              <w:rPr>
                <w:rFonts w:cstheme="minorHAnsi"/>
              </w:rPr>
            </w:pPr>
            <w:r w:rsidRPr="0070354D">
              <w:rPr>
                <w:rFonts w:cstheme="minorHAnsi"/>
                <w:color w:val="000000"/>
              </w:rPr>
              <w:t>Spain</w:t>
            </w:r>
          </w:p>
        </w:tc>
        <w:tc>
          <w:tcPr>
            <w:tcW w:w="1800" w:type="dxa"/>
            <w:noWrap/>
            <w:hideMark/>
          </w:tcPr>
          <w:p w14:paraId="1096F039" w14:textId="6FBCE34F" w:rsidR="00664414" w:rsidRPr="0070354D" w:rsidRDefault="00664414" w:rsidP="00664414">
            <w:pPr>
              <w:jc w:val="center"/>
              <w:rPr>
                <w:rFonts w:cstheme="minorHAnsi"/>
              </w:rPr>
            </w:pPr>
            <w:r w:rsidRPr="0070354D">
              <w:rPr>
                <w:rFonts w:cstheme="minorHAnsi"/>
                <w:color w:val="000000"/>
              </w:rPr>
              <w:t>327326</w:t>
            </w:r>
          </w:p>
        </w:tc>
        <w:tc>
          <w:tcPr>
            <w:tcW w:w="2499" w:type="dxa"/>
            <w:noWrap/>
            <w:hideMark/>
          </w:tcPr>
          <w:p w14:paraId="098A7947" w14:textId="2A945A12" w:rsidR="00664414" w:rsidRPr="0070354D" w:rsidRDefault="00664414" w:rsidP="00664414">
            <w:pPr>
              <w:jc w:val="center"/>
              <w:rPr>
                <w:rFonts w:cstheme="minorHAnsi"/>
              </w:rPr>
            </w:pPr>
            <w:r w:rsidRPr="0070354D">
              <w:rPr>
                <w:rFonts w:cstheme="minorHAnsi"/>
                <w:color w:val="000000"/>
              </w:rPr>
              <w:t>52</w:t>
            </w:r>
          </w:p>
        </w:tc>
        <w:tc>
          <w:tcPr>
            <w:tcW w:w="0" w:type="auto"/>
            <w:noWrap/>
            <w:hideMark/>
          </w:tcPr>
          <w:p w14:paraId="205B3F9C" w14:textId="54E3F58B" w:rsidR="00664414" w:rsidRPr="0070354D" w:rsidRDefault="00664414" w:rsidP="00664414">
            <w:pPr>
              <w:jc w:val="center"/>
              <w:rPr>
                <w:rFonts w:cstheme="minorHAnsi"/>
              </w:rPr>
            </w:pPr>
            <w:r w:rsidRPr="0070354D">
              <w:rPr>
                <w:rFonts w:cstheme="minorHAnsi"/>
                <w:color w:val="000000"/>
              </w:rPr>
              <w:t>37</w:t>
            </w:r>
          </w:p>
        </w:tc>
      </w:tr>
      <w:tr w:rsidR="00664414" w:rsidRPr="004A4FF9" w14:paraId="501D9210" w14:textId="77777777" w:rsidTr="0070354D">
        <w:trPr>
          <w:trHeight w:val="300"/>
        </w:trPr>
        <w:tc>
          <w:tcPr>
            <w:tcW w:w="540" w:type="dxa"/>
            <w:noWrap/>
            <w:hideMark/>
          </w:tcPr>
          <w:p w14:paraId="18D17888" w14:textId="77777777" w:rsidR="00664414" w:rsidRPr="0070354D" w:rsidRDefault="00664414" w:rsidP="00664414">
            <w:pPr>
              <w:jc w:val="center"/>
              <w:rPr>
                <w:rFonts w:cstheme="minorHAnsi"/>
              </w:rPr>
            </w:pPr>
            <w:r w:rsidRPr="0070354D">
              <w:rPr>
                <w:rFonts w:cstheme="minorHAnsi"/>
              </w:rPr>
              <w:t>11</w:t>
            </w:r>
          </w:p>
        </w:tc>
        <w:tc>
          <w:tcPr>
            <w:tcW w:w="2430" w:type="dxa"/>
            <w:noWrap/>
            <w:hideMark/>
          </w:tcPr>
          <w:p w14:paraId="3709AEAE" w14:textId="3819B8F8" w:rsidR="00664414" w:rsidRPr="0070354D" w:rsidRDefault="00664414" w:rsidP="0070354D">
            <w:pPr>
              <w:rPr>
                <w:rFonts w:cstheme="minorHAnsi"/>
              </w:rPr>
            </w:pPr>
            <w:r w:rsidRPr="0070354D">
              <w:rPr>
                <w:rFonts w:cstheme="minorHAnsi"/>
                <w:color w:val="000000"/>
              </w:rPr>
              <w:t>Turkey</w:t>
            </w:r>
          </w:p>
        </w:tc>
        <w:tc>
          <w:tcPr>
            <w:tcW w:w="1800" w:type="dxa"/>
            <w:noWrap/>
            <w:hideMark/>
          </w:tcPr>
          <w:p w14:paraId="097F28AC" w14:textId="39CE91E2" w:rsidR="00664414" w:rsidRPr="0070354D" w:rsidRDefault="00664414" w:rsidP="00664414">
            <w:pPr>
              <w:jc w:val="center"/>
              <w:rPr>
                <w:rFonts w:cstheme="minorHAnsi"/>
              </w:rPr>
            </w:pPr>
            <w:r w:rsidRPr="0070354D">
              <w:rPr>
                <w:rFonts w:cstheme="minorHAnsi"/>
                <w:color w:val="000000"/>
              </w:rPr>
              <w:t>323204</w:t>
            </w:r>
          </w:p>
        </w:tc>
        <w:tc>
          <w:tcPr>
            <w:tcW w:w="2499" w:type="dxa"/>
            <w:noWrap/>
            <w:hideMark/>
          </w:tcPr>
          <w:p w14:paraId="6E4811B1" w14:textId="7F594EA8" w:rsidR="00664414" w:rsidRPr="0070354D" w:rsidRDefault="00664414" w:rsidP="00664414">
            <w:pPr>
              <w:jc w:val="center"/>
              <w:rPr>
                <w:rFonts w:cstheme="minorHAnsi"/>
              </w:rPr>
            </w:pPr>
            <w:r w:rsidRPr="0070354D">
              <w:rPr>
                <w:rFonts w:cstheme="minorHAnsi"/>
                <w:color w:val="000000"/>
              </w:rPr>
              <w:t>30</w:t>
            </w:r>
          </w:p>
        </w:tc>
        <w:tc>
          <w:tcPr>
            <w:tcW w:w="0" w:type="auto"/>
            <w:noWrap/>
            <w:hideMark/>
          </w:tcPr>
          <w:p w14:paraId="5DDBB0E1" w14:textId="3FCF4C8C" w:rsidR="00664414" w:rsidRPr="0070354D" w:rsidRDefault="00664414" w:rsidP="00664414">
            <w:pPr>
              <w:jc w:val="center"/>
              <w:rPr>
                <w:rFonts w:cstheme="minorHAnsi"/>
              </w:rPr>
            </w:pPr>
            <w:r w:rsidRPr="0070354D">
              <w:rPr>
                <w:rFonts w:cstheme="minorHAnsi"/>
                <w:color w:val="000000"/>
              </w:rPr>
              <w:t>63</w:t>
            </w:r>
          </w:p>
        </w:tc>
      </w:tr>
      <w:tr w:rsidR="00664414" w:rsidRPr="004A4FF9" w14:paraId="7FB611D3" w14:textId="77777777" w:rsidTr="0070354D">
        <w:trPr>
          <w:trHeight w:val="300"/>
        </w:trPr>
        <w:tc>
          <w:tcPr>
            <w:tcW w:w="540" w:type="dxa"/>
            <w:noWrap/>
            <w:hideMark/>
          </w:tcPr>
          <w:p w14:paraId="19793FFD" w14:textId="77777777" w:rsidR="00664414" w:rsidRPr="0070354D" w:rsidRDefault="00664414" w:rsidP="00664414">
            <w:pPr>
              <w:jc w:val="center"/>
              <w:rPr>
                <w:rFonts w:cstheme="minorHAnsi"/>
              </w:rPr>
            </w:pPr>
            <w:r w:rsidRPr="0070354D">
              <w:rPr>
                <w:rFonts w:cstheme="minorHAnsi"/>
              </w:rPr>
              <w:t>12</w:t>
            </w:r>
          </w:p>
        </w:tc>
        <w:tc>
          <w:tcPr>
            <w:tcW w:w="2430" w:type="dxa"/>
            <w:noWrap/>
            <w:hideMark/>
          </w:tcPr>
          <w:p w14:paraId="5B988E06" w14:textId="54FEF23E" w:rsidR="00664414" w:rsidRPr="0070354D" w:rsidRDefault="00664414" w:rsidP="0070354D">
            <w:pPr>
              <w:rPr>
                <w:rFonts w:cstheme="minorHAnsi"/>
              </w:rPr>
            </w:pPr>
            <w:r w:rsidRPr="0070354D">
              <w:rPr>
                <w:rFonts w:cstheme="minorHAnsi"/>
                <w:color w:val="000000"/>
              </w:rPr>
              <w:t>Brazil</w:t>
            </w:r>
          </w:p>
        </w:tc>
        <w:tc>
          <w:tcPr>
            <w:tcW w:w="1800" w:type="dxa"/>
            <w:noWrap/>
            <w:hideMark/>
          </w:tcPr>
          <w:p w14:paraId="068D501A" w14:textId="3E063AF3" w:rsidR="00664414" w:rsidRPr="0070354D" w:rsidRDefault="00664414" w:rsidP="00664414">
            <w:pPr>
              <w:jc w:val="center"/>
              <w:rPr>
                <w:rFonts w:cstheme="minorHAnsi"/>
              </w:rPr>
            </w:pPr>
            <w:r w:rsidRPr="0070354D">
              <w:rPr>
                <w:rFonts w:cstheme="minorHAnsi"/>
                <w:color w:val="000000"/>
              </w:rPr>
              <w:t>307376</w:t>
            </w:r>
          </w:p>
        </w:tc>
        <w:tc>
          <w:tcPr>
            <w:tcW w:w="2499" w:type="dxa"/>
            <w:noWrap/>
            <w:hideMark/>
          </w:tcPr>
          <w:p w14:paraId="7646B9B4" w14:textId="5D20B5F1" w:rsidR="00664414" w:rsidRPr="0070354D" w:rsidRDefault="00664414" w:rsidP="00664414">
            <w:pPr>
              <w:jc w:val="center"/>
              <w:rPr>
                <w:rFonts w:cstheme="minorHAnsi"/>
              </w:rPr>
            </w:pPr>
            <w:r w:rsidRPr="0070354D">
              <w:rPr>
                <w:rFonts w:cstheme="minorHAnsi"/>
                <w:color w:val="000000"/>
              </w:rPr>
              <w:t>11</w:t>
            </w:r>
          </w:p>
        </w:tc>
        <w:tc>
          <w:tcPr>
            <w:tcW w:w="0" w:type="auto"/>
            <w:noWrap/>
            <w:hideMark/>
          </w:tcPr>
          <w:p w14:paraId="124F1A71" w14:textId="10827EA2" w:rsidR="00664414" w:rsidRPr="0070354D" w:rsidRDefault="00664414" w:rsidP="00664414">
            <w:pPr>
              <w:jc w:val="center"/>
              <w:rPr>
                <w:rFonts w:cstheme="minorHAnsi"/>
              </w:rPr>
            </w:pPr>
            <w:r w:rsidRPr="0070354D">
              <w:rPr>
                <w:rFonts w:cstheme="minorHAnsi"/>
                <w:color w:val="000000"/>
              </w:rPr>
              <w:t>112</w:t>
            </w:r>
          </w:p>
        </w:tc>
      </w:tr>
      <w:tr w:rsidR="00664414" w:rsidRPr="004A4FF9" w14:paraId="6E4F3663" w14:textId="77777777" w:rsidTr="0070354D">
        <w:trPr>
          <w:trHeight w:val="300"/>
        </w:trPr>
        <w:tc>
          <w:tcPr>
            <w:tcW w:w="540" w:type="dxa"/>
            <w:noWrap/>
            <w:hideMark/>
          </w:tcPr>
          <w:p w14:paraId="06D6D560" w14:textId="77777777" w:rsidR="00664414" w:rsidRPr="0070354D" w:rsidRDefault="00664414" w:rsidP="00664414">
            <w:pPr>
              <w:jc w:val="center"/>
              <w:rPr>
                <w:rFonts w:cstheme="minorHAnsi"/>
              </w:rPr>
            </w:pPr>
            <w:r w:rsidRPr="0070354D">
              <w:rPr>
                <w:rFonts w:cstheme="minorHAnsi"/>
              </w:rPr>
              <w:t>13</w:t>
            </w:r>
          </w:p>
        </w:tc>
        <w:tc>
          <w:tcPr>
            <w:tcW w:w="2430" w:type="dxa"/>
            <w:noWrap/>
            <w:hideMark/>
          </w:tcPr>
          <w:p w14:paraId="7AC471F4" w14:textId="4358D11C" w:rsidR="00664414" w:rsidRPr="0070354D" w:rsidRDefault="00664414" w:rsidP="0070354D">
            <w:pPr>
              <w:rPr>
                <w:rFonts w:cstheme="minorHAnsi"/>
              </w:rPr>
            </w:pPr>
            <w:r w:rsidRPr="0070354D">
              <w:rPr>
                <w:rFonts w:cstheme="minorHAnsi"/>
                <w:color w:val="000000"/>
              </w:rPr>
              <w:t>France</w:t>
            </w:r>
          </w:p>
        </w:tc>
        <w:tc>
          <w:tcPr>
            <w:tcW w:w="1800" w:type="dxa"/>
            <w:noWrap/>
            <w:hideMark/>
          </w:tcPr>
          <w:p w14:paraId="5D5492AD" w14:textId="5C5FDF1F" w:rsidR="00664414" w:rsidRPr="0070354D" w:rsidRDefault="00664414" w:rsidP="00664414">
            <w:pPr>
              <w:jc w:val="center"/>
              <w:rPr>
                <w:rFonts w:cstheme="minorHAnsi"/>
              </w:rPr>
            </w:pPr>
            <w:r w:rsidRPr="0070354D">
              <w:rPr>
                <w:rFonts w:cstheme="minorHAnsi"/>
                <w:color w:val="000000"/>
              </w:rPr>
              <w:t>290734</w:t>
            </w:r>
          </w:p>
        </w:tc>
        <w:tc>
          <w:tcPr>
            <w:tcW w:w="2499" w:type="dxa"/>
            <w:noWrap/>
            <w:hideMark/>
          </w:tcPr>
          <w:p w14:paraId="108BEC90" w14:textId="385FFA6E" w:rsidR="00664414" w:rsidRPr="0070354D" w:rsidRDefault="00664414" w:rsidP="00664414">
            <w:pPr>
              <w:jc w:val="center"/>
              <w:rPr>
                <w:rFonts w:cstheme="minorHAnsi"/>
              </w:rPr>
            </w:pPr>
            <w:r w:rsidRPr="0070354D">
              <w:rPr>
                <w:rFonts w:cstheme="minorHAnsi"/>
                <w:color w:val="000000"/>
              </w:rPr>
              <w:t>32</w:t>
            </w:r>
          </w:p>
        </w:tc>
        <w:tc>
          <w:tcPr>
            <w:tcW w:w="0" w:type="auto"/>
            <w:noWrap/>
            <w:hideMark/>
          </w:tcPr>
          <w:p w14:paraId="62FF1180" w14:textId="72C68782" w:rsidR="00664414" w:rsidRPr="0070354D" w:rsidRDefault="00664414" w:rsidP="00664414">
            <w:pPr>
              <w:jc w:val="center"/>
              <w:rPr>
                <w:rFonts w:cstheme="minorHAnsi"/>
              </w:rPr>
            </w:pPr>
            <w:r w:rsidRPr="0070354D">
              <w:rPr>
                <w:rFonts w:cstheme="minorHAnsi"/>
                <w:color w:val="000000"/>
              </w:rPr>
              <w:t>59</w:t>
            </w:r>
          </w:p>
        </w:tc>
      </w:tr>
      <w:tr w:rsidR="00664414" w:rsidRPr="004A4FF9" w14:paraId="03CE2A00" w14:textId="77777777" w:rsidTr="0070354D">
        <w:trPr>
          <w:trHeight w:val="300"/>
        </w:trPr>
        <w:tc>
          <w:tcPr>
            <w:tcW w:w="540" w:type="dxa"/>
            <w:noWrap/>
            <w:hideMark/>
          </w:tcPr>
          <w:p w14:paraId="6FE65A77" w14:textId="77777777" w:rsidR="00664414" w:rsidRPr="0070354D" w:rsidRDefault="00664414" w:rsidP="00664414">
            <w:pPr>
              <w:jc w:val="center"/>
              <w:rPr>
                <w:rFonts w:cstheme="minorHAnsi"/>
              </w:rPr>
            </w:pPr>
            <w:r w:rsidRPr="0070354D">
              <w:rPr>
                <w:rFonts w:cstheme="minorHAnsi"/>
              </w:rPr>
              <w:t>14</w:t>
            </w:r>
          </w:p>
        </w:tc>
        <w:tc>
          <w:tcPr>
            <w:tcW w:w="2430" w:type="dxa"/>
            <w:noWrap/>
            <w:hideMark/>
          </w:tcPr>
          <w:p w14:paraId="732973A6" w14:textId="2C5BADE3" w:rsidR="00664414" w:rsidRPr="0070354D" w:rsidRDefault="00664414" w:rsidP="0070354D">
            <w:pPr>
              <w:rPr>
                <w:rFonts w:cstheme="minorHAnsi"/>
              </w:rPr>
            </w:pPr>
            <w:r w:rsidRPr="0070354D">
              <w:rPr>
                <w:rFonts w:cstheme="minorHAnsi"/>
                <w:color w:val="000000"/>
              </w:rPr>
              <w:t>Greece</w:t>
            </w:r>
          </w:p>
        </w:tc>
        <w:tc>
          <w:tcPr>
            <w:tcW w:w="1800" w:type="dxa"/>
            <w:noWrap/>
            <w:hideMark/>
          </w:tcPr>
          <w:p w14:paraId="1846A137" w14:textId="04E9A6F8" w:rsidR="00664414" w:rsidRPr="0070354D" w:rsidRDefault="00664414" w:rsidP="00664414">
            <w:pPr>
              <w:jc w:val="center"/>
              <w:rPr>
                <w:rFonts w:cstheme="minorHAnsi"/>
              </w:rPr>
            </w:pPr>
            <w:r w:rsidRPr="0070354D">
              <w:rPr>
                <w:rFonts w:cstheme="minorHAnsi"/>
                <w:color w:val="000000"/>
              </w:rPr>
              <w:t>237657</w:t>
            </w:r>
          </w:p>
        </w:tc>
        <w:tc>
          <w:tcPr>
            <w:tcW w:w="2499" w:type="dxa"/>
            <w:noWrap/>
            <w:hideMark/>
          </w:tcPr>
          <w:p w14:paraId="68A382D6" w14:textId="198DA083" w:rsidR="00664414" w:rsidRPr="0070354D" w:rsidRDefault="00664414" w:rsidP="00664414">
            <w:pPr>
              <w:jc w:val="center"/>
              <w:rPr>
                <w:rFonts w:cstheme="minorHAnsi"/>
              </w:rPr>
            </w:pPr>
            <w:r w:rsidRPr="0070354D">
              <w:rPr>
                <w:rFonts w:cstheme="minorHAnsi"/>
                <w:color w:val="000000"/>
              </w:rPr>
              <w:t>163</w:t>
            </w:r>
          </w:p>
        </w:tc>
        <w:tc>
          <w:tcPr>
            <w:tcW w:w="0" w:type="auto"/>
            <w:noWrap/>
            <w:hideMark/>
          </w:tcPr>
          <w:p w14:paraId="63DF2CFF" w14:textId="45C6D06B" w:rsidR="00664414" w:rsidRPr="0070354D" w:rsidRDefault="00664414" w:rsidP="00664414">
            <w:pPr>
              <w:jc w:val="center"/>
              <w:rPr>
                <w:rFonts w:cstheme="minorHAnsi"/>
              </w:rPr>
            </w:pPr>
            <w:r w:rsidRPr="0070354D">
              <w:rPr>
                <w:rFonts w:cstheme="minorHAnsi"/>
                <w:color w:val="000000"/>
              </w:rPr>
              <w:t>3</w:t>
            </w:r>
          </w:p>
        </w:tc>
      </w:tr>
      <w:tr w:rsidR="00664414" w:rsidRPr="004A4FF9" w14:paraId="1669FCE4" w14:textId="77777777" w:rsidTr="0070354D">
        <w:trPr>
          <w:trHeight w:val="300"/>
        </w:trPr>
        <w:tc>
          <w:tcPr>
            <w:tcW w:w="540" w:type="dxa"/>
            <w:noWrap/>
            <w:hideMark/>
          </w:tcPr>
          <w:p w14:paraId="172E030A" w14:textId="77777777" w:rsidR="00664414" w:rsidRPr="0070354D" w:rsidRDefault="00664414" w:rsidP="00664414">
            <w:pPr>
              <w:jc w:val="center"/>
              <w:rPr>
                <w:rFonts w:cstheme="minorHAnsi"/>
              </w:rPr>
            </w:pPr>
            <w:r w:rsidRPr="0070354D">
              <w:rPr>
                <w:rFonts w:cstheme="minorHAnsi"/>
              </w:rPr>
              <w:t>15</w:t>
            </w:r>
          </w:p>
        </w:tc>
        <w:tc>
          <w:tcPr>
            <w:tcW w:w="2430" w:type="dxa"/>
            <w:noWrap/>
            <w:hideMark/>
          </w:tcPr>
          <w:p w14:paraId="5B376395" w14:textId="014B45BB" w:rsidR="00664414" w:rsidRPr="0070354D" w:rsidRDefault="00664414" w:rsidP="0070354D">
            <w:pPr>
              <w:rPr>
                <w:rFonts w:cstheme="minorHAnsi"/>
              </w:rPr>
            </w:pPr>
            <w:r w:rsidRPr="0070354D">
              <w:rPr>
                <w:rFonts w:cstheme="minorHAnsi"/>
                <w:color w:val="000000"/>
              </w:rPr>
              <w:t>Mexico</w:t>
            </w:r>
          </w:p>
        </w:tc>
        <w:tc>
          <w:tcPr>
            <w:tcW w:w="1800" w:type="dxa"/>
            <w:noWrap/>
            <w:hideMark/>
          </w:tcPr>
          <w:p w14:paraId="76F439DF" w14:textId="13908508" w:rsidR="00664414" w:rsidRPr="0070354D" w:rsidRDefault="00664414" w:rsidP="00664414">
            <w:pPr>
              <w:jc w:val="center"/>
              <w:rPr>
                <w:rFonts w:cstheme="minorHAnsi"/>
              </w:rPr>
            </w:pPr>
            <w:r w:rsidRPr="0070354D">
              <w:rPr>
                <w:rFonts w:cstheme="minorHAnsi"/>
                <w:color w:val="000000"/>
              </w:rPr>
              <w:t>200792</w:t>
            </w:r>
          </w:p>
        </w:tc>
        <w:tc>
          <w:tcPr>
            <w:tcW w:w="2499" w:type="dxa"/>
            <w:noWrap/>
            <w:hideMark/>
          </w:tcPr>
          <w:p w14:paraId="125D0BB0" w14:textId="4868A29C" w:rsidR="00664414" w:rsidRPr="0070354D" w:rsidRDefault="00664414" w:rsidP="00664414">
            <w:pPr>
              <w:jc w:val="center"/>
              <w:rPr>
                <w:rFonts w:cstheme="minorHAnsi"/>
              </w:rPr>
            </w:pPr>
            <w:r w:rsidRPr="0070354D">
              <w:rPr>
                <w:rFonts w:cstheme="minorHAnsi"/>
                <w:color w:val="000000"/>
              </w:rPr>
              <w:t>12</w:t>
            </w:r>
          </w:p>
        </w:tc>
        <w:tc>
          <w:tcPr>
            <w:tcW w:w="0" w:type="auto"/>
            <w:noWrap/>
            <w:hideMark/>
          </w:tcPr>
          <w:p w14:paraId="1696132A" w14:textId="51198694" w:rsidR="00664414" w:rsidRPr="0070354D" w:rsidRDefault="00664414" w:rsidP="00664414">
            <w:pPr>
              <w:jc w:val="center"/>
              <w:rPr>
                <w:rFonts w:cstheme="minorHAnsi"/>
              </w:rPr>
            </w:pPr>
            <w:r w:rsidRPr="0070354D">
              <w:rPr>
                <w:rFonts w:cstheme="minorHAnsi"/>
                <w:color w:val="000000"/>
              </w:rPr>
              <w:t>108</w:t>
            </w:r>
          </w:p>
        </w:tc>
      </w:tr>
      <w:tr w:rsidR="00664414" w:rsidRPr="004A4FF9" w14:paraId="2823C7BD" w14:textId="77777777" w:rsidTr="0070354D">
        <w:trPr>
          <w:trHeight w:val="300"/>
        </w:trPr>
        <w:tc>
          <w:tcPr>
            <w:tcW w:w="540" w:type="dxa"/>
            <w:noWrap/>
            <w:hideMark/>
          </w:tcPr>
          <w:p w14:paraId="7B176701" w14:textId="77777777" w:rsidR="00664414" w:rsidRPr="0070354D" w:rsidRDefault="00664414" w:rsidP="00664414">
            <w:pPr>
              <w:jc w:val="center"/>
              <w:rPr>
                <w:rFonts w:cstheme="minorHAnsi"/>
              </w:rPr>
            </w:pPr>
            <w:r w:rsidRPr="0070354D">
              <w:rPr>
                <w:rFonts w:cstheme="minorHAnsi"/>
              </w:rPr>
              <w:t>16</w:t>
            </w:r>
          </w:p>
        </w:tc>
        <w:tc>
          <w:tcPr>
            <w:tcW w:w="2430" w:type="dxa"/>
            <w:noWrap/>
            <w:hideMark/>
          </w:tcPr>
          <w:p w14:paraId="4BD789B3" w14:textId="29A34430" w:rsidR="00664414" w:rsidRPr="0070354D" w:rsidRDefault="00664414" w:rsidP="0070354D">
            <w:pPr>
              <w:rPr>
                <w:rFonts w:cstheme="minorHAnsi"/>
              </w:rPr>
            </w:pPr>
            <w:r w:rsidRPr="0070354D">
              <w:rPr>
                <w:rFonts w:cstheme="minorHAnsi"/>
                <w:color w:val="000000"/>
              </w:rPr>
              <w:t>Australia</w:t>
            </w:r>
          </w:p>
        </w:tc>
        <w:tc>
          <w:tcPr>
            <w:tcW w:w="1800" w:type="dxa"/>
            <w:noWrap/>
            <w:hideMark/>
          </w:tcPr>
          <w:p w14:paraId="26CA6714" w14:textId="5F942D6A" w:rsidR="00664414" w:rsidRPr="0070354D" w:rsidRDefault="00664414" w:rsidP="00664414">
            <w:pPr>
              <w:jc w:val="center"/>
              <w:rPr>
                <w:rFonts w:cstheme="minorHAnsi"/>
              </w:rPr>
            </w:pPr>
            <w:r w:rsidRPr="0070354D">
              <w:rPr>
                <w:rFonts w:cstheme="minorHAnsi"/>
                <w:color w:val="000000"/>
              </w:rPr>
              <w:t>200109</w:t>
            </w:r>
          </w:p>
        </w:tc>
        <w:tc>
          <w:tcPr>
            <w:tcW w:w="2499" w:type="dxa"/>
            <w:noWrap/>
            <w:hideMark/>
          </w:tcPr>
          <w:p w14:paraId="3DE135F2" w14:textId="3E41AF24" w:rsidR="00664414" w:rsidRPr="0070354D" w:rsidRDefault="00664414" w:rsidP="00664414">
            <w:pPr>
              <w:jc w:val="center"/>
              <w:rPr>
                <w:rFonts w:cstheme="minorHAnsi"/>
              </w:rPr>
            </w:pPr>
            <w:r w:rsidRPr="0070354D">
              <w:rPr>
                <w:rFonts w:cstheme="minorHAnsi"/>
                <w:color w:val="000000"/>
              </w:rPr>
              <w:t>62</w:t>
            </w:r>
          </w:p>
        </w:tc>
        <w:tc>
          <w:tcPr>
            <w:tcW w:w="0" w:type="auto"/>
            <w:noWrap/>
            <w:hideMark/>
          </w:tcPr>
          <w:p w14:paraId="03DF49ED" w14:textId="13EFD6E5" w:rsidR="00664414" w:rsidRPr="0070354D" w:rsidRDefault="00664414" w:rsidP="00664414">
            <w:pPr>
              <w:jc w:val="center"/>
              <w:rPr>
                <w:rFonts w:cstheme="minorHAnsi"/>
              </w:rPr>
            </w:pPr>
            <w:r w:rsidRPr="0070354D">
              <w:rPr>
                <w:rFonts w:cstheme="minorHAnsi"/>
                <w:color w:val="000000"/>
              </w:rPr>
              <w:t>24</w:t>
            </w:r>
          </w:p>
        </w:tc>
      </w:tr>
      <w:tr w:rsidR="00664414" w:rsidRPr="004A4FF9" w14:paraId="54D9C3E9" w14:textId="77777777" w:rsidTr="0070354D">
        <w:trPr>
          <w:trHeight w:val="300"/>
        </w:trPr>
        <w:tc>
          <w:tcPr>
            <w:tcW w:w="540" w:type="dxa"/>
            <w:noWrap/>
            <w:hideMark/>
          </w:tcPr>
          <w:p w14:paraId="7FB271CD" w14:textId="77777777" w:rsidR="00664414" w:rsidRPr="0070354D" w:rsidRDefault="00664414" w:rsidP="00664414">
            <w:pPr>
              <w:jc w:val="center"/>
              <w:rPr>
                <w:rFonts w:cstheme="minorHAnsi"/>
              </w:rPr>
            </w:pPr>
            <w:r w:rsidRPr="0070354D">
              <w:rPr>
                <w:rFonts w:cstheme="minorHAnsi"/>
              </w:rPr>
              <w:t>17</w:t>
            </w:r>
          </w:p>
        </w:tc>
        <w:tc>
          <w:tcPr>
            <w:tcW w:w="2430" w:type="dxa"/>
            <w:noWrap/>
            <w:hideMark/>
          </w:tcPr>
          <w:p w14:paraId="7BC4C4FF" w14:textId="59B259B0" w:rsidR="00664414" w:rsidRPr="0070354D" w:rsidRDefault="00664414" w:rsidP="0070354D">
            <w:pPr>
              <w:rPr>
                <w:rFonts w:cstheme="minorHAnsi"/>
              </w:rPr>
            </w:pPr>
            <w:r w:rsidRPr="0070354D">
              <w:rPr>
                <w:rFonts w:cstheme="minorHAnsi"/>
                <w:color w:val="000000"/>
              </w:rPr>
              <w:t>Russian Federation</w:t>
            </w:r>
          </w:p>
        </w:tc>
        <w:tc>
          <w:tcPr>
            <w:tcW w:w="1800" w:type="dxa"/>
            <w:noWrap/>
            <w:hideMark/>
          </w:tcPr>
          <w:p w14:paraId="46C670D5" w14:textId="4A583D11" w:rsidR="00664414" w:rsidRPr="0070354D" w:rsidRDefault="00664414" w:rsidP="00664414">
            <w:pPr>
              <w:jc w:val="center"/>
              <w:rPr>
                <w:rFonts w:cstheme="minorHAnsi"/>
              </w:rPr>
            </w:pPr>
            <w:r w:rsidRPr="0070354D">
              <w:rPr>
                <w:rFonts w:cstheme="minorHAnsi"/>
                <w:color w:val="000000"/>
              </w:rPr>
              <w:t>196087</w:t>
            </w:r>
          </w:p>
        </w:tc>
        <w:tc>
          <w:tcPr>
            <w:tcW w:w="2499" w:type="dxa"/>
            <w:noWrap/>
            <w:hideMark/>
          </w:tcPr>
          <w:p w14:paraId="45E38182" w14:textId="435BF89F" w:rsidR="00664414" w:rsidRPr="0070354D" w:rsidRDefault="00664414" w:rsidP="00664414">
            <w:pPr>
              <w:jc w:val="center"/>
              <w:rPr>
                <w:rFonts w:cstheme="minorHAnsi"/>
              </w:rPr>
            </w:pPr>
            <w:r w:rsidRPr="0070354D">
              <w:rPr>
                <w:rFonts w:cstheme="minorHAnsi"/>
                <w:color w:val="000000"/>
              </w:rPr>
              <w:t>10</w:t>
            </w:r>
          </w:p>
        </w:tc>
        <w:tc>
          <w:tcPr>
            <w:tcW w:w="0" w:type="auto"/>
            <w:noWrap/>
            <w:hideMark/>
          </w:tcPr>
          <w:p w14:paraId="43EC21CE" w14:textId="3981017B" w:rsidR="00664414" w:rsidRPr="0070354D" w:rsidRDefault="00664414" w:rsidP="00664414">
            <w:pPr>
              <w:jc w:val="center"/>
              <w:rPr>
                <w:rFonts w:cstheme="minorHAnsi"/>
              </w:rPr>
            </w:pPr>
            <w:r w:rsidRPr="0070354D">
              <w:rPr>
                <w:rFonts w:cstheme="minorHAnsi"/>
                <w:color w:val="000000"/>
              </w:rPr>
              <w:t>118</w:t>
            </w:r>
          </w:p>
        </w:tc>
      </w:tr>
      <w:tr w:rsidR="00664414" w:rsidRPr="004A4FF9" w14:paraId="4D86C745" w14:textId="77777777" w:rsidTr="0070354D">
        <w:trPr>
          <w:trHeight w:val="300"/>
        </w:trPr>
        <w:tc>
          <w:tcPr>
            <w:tcW w:w="540" w:type="dxa"/>
            <w:noWrap/>
            <w:hideMark/>
          </w:tcPr>
          <w:p w14:paraId="413DA6F3" w14:textId="77777777" w:rsidR="00664414" w:rsidRPr="0070354D" w:rsidRDefault="00664414" w:rsidP="00664414">
            <w:pPr>
              <w:jc w:val="center"/>
              <w:rPr>
                <w:rFonts w:cstheme="minorHAnsi"/>
              </w:rPr>
            </w:pPr>
            <w:r w:rsidRPr="0070354D">
              <w:rPr>
                <w:rFonts w:cstheme="minorHAnsi"/>
              </w:rPr>
              <w:t>18</w:t>
            </w:r>
          </w:p>
        </w:tc>
        <w:tc>
          <w:tcPr>
            <w:tcW w:w="2430" w:type="dxa"/>
            <w:noWrap/>
            <w:hideMark/>
          </w:tcPr>
          <w:p w14:paraId="753A81EE" w14:textId="3D461693" w:rsidR="00664414" w:rsidRPr="0070354D" w:rsidRDefault="00664414" w:rsidP="0070354D">
            <w:pPr>
              <w:rPr>
                <w:rFonts w:cstheme="minorHAnsi"/>
              </w:rPr>
            </w:pPr>
            <w:r w:rsidRPr="0070354D">
              <w:rPr>
                <w:rFonts w:cstheme="minorHAnsi"/>
                <w:color w:val="000000"/>
              </w:rPr>
              <w:t>Netherlands</w:t>
            </w:r>
          </w:p>
        </w:tc>
        <w:tc>
          <w:tcPr>
            <w:tcW w:w="1800" w:type="dxa"/>
            <w:noWrap/>
            <w:hideMark/>
          </w:tcPr>
          <w:p w14:paraId="60977681" w14:textId="6A67086F" w:rsidR="00664414" w:rsidRPr="0070354D" w:rsidRDefault="00664414" w:rsidP="00664414">
            <w:pPr>
              <w:jc w:val="center"/>
              <w:rPr>
                <w:rFonts w:cstheme="minorHAnsi"/>
              </w:rPr>
            </w:pPr>
            <w:r w:rsidRPr="0070354D">
              <w:rPr>
                <w:rFonts w:cstheme="minorHAnsi"/>
                <w:color w:val="000000"/>
              </w:rPr>
              <w:t>189747</w:t>
            </w:r>
          </w:p>
        </w:tc>
        <w:tc>
          <w:tcPr>
            <w:tcW w:w="2499" w:type="dxa"/>
            <w:noWrap/>
            <w:hideMark/>
          </w:tcPr>
          <w:p w14:paraId="2DAA1432" w14:textId="69772B7F" w:rsidR="00664414" w:rsidRPr="0070354D" w:rsidRDefault="00664414" w:rsidP="00664414">
            <w:pPr>
              <w:jc w:val="center"/>
              <w:rPr>
                <w:rFonts w:cstheme="minorHAnsi"/>
              </w:rPr>
            </w:pPr>
            <w:r w:rsidRPr="0070354D">
              <w:rPr>
                <w:rFonts w:cstheme="minorHAnsi"/>
                <w:color w:val="000000"/>
              </w:rPr>
              <w:t>83</w:t>
            </w:r>
          </w:p>
        </w:tc>
        <w:tc>
          <w:tcPr>
            <w:tcW w:w="0" w:type="auto"/>
            <w:noWrap/>
            <w:hideMark/>
          </w:tcPr>
          <w:p w14:paraId="70D59A21" w14:textId="123A28F1" w:rsidR="00664414" w:rsidRPr="0070354D" w:rsidRDefault="00664414" w:rsidP="00664414">
            <w:pPr>
              <w:jc w:val="center"/>
              <w:rPr>
                <w:rFonts w:cstheme="minorHAnsi"/>
              </w:rPr>
            </w:pPr>
            <w:r w:rsidRPr="0070354D">
              <w:rPr>
                <w:rFonts w:cstheme="minorHAnsi"/>
                <w:color w:val="000000"/>
              </w:rPr>
              <w:t>14</w:t>
            </w:r>
          </w:p>
        </w:tc>
      </w:tr>
      <w:tr w:rsidR="00664414" w:rsidRPr="004A4FF9" w14:paraId="23F8A865" w14:textId="77777777" w:rsidTr="0070354D">
        <w:trPr>
          <w:trHeight w:val="300"/>
        </w:trPr>
        <w:tc>
          <w:tcPr>
            <w:tcW w:w="540" w:type="dxa"/>
            <w:noWrap/>
            <w:hideMark/>
          </w:tcPr>
          <w:p w14:paraId="46976F78" w14:textId="77777777" w:rsidR="00664414" w:rsidRPr="0070354D" w:rsidRDefault="00664414" w:rsidP="00664414">
            <w:pPr>
              <w:jc w:val="center"/>
              <w:rPr>
                <w:rFonts w:cstheme="minorHAnsi"/>
              </w:rPr>
            </w:pPr>
            <w:r w:rsidRPr="0070354D">
              <w:rPr>
                <w:rFonts w:cstheme="minorHAnsi"/>
              </w:rPr>
              <w:t>19</w:t>
            </w:r>
          </w:p>
        </w:tc>
        <w:tc>
          <w:tcPr>
            <w:tcW w:w="2430" w:type="dxa"/>
            <w:noWrap/>
            <w:hideMark/>
          </w:tcPr>
          <w:p w14:paraId="3A9C1A6C" w14:textId="50B981F5" w:rsidR="00664414" w:rsidRPr="0070354D" w:rsidRDefault="00664414" w:rsidP="0070354D">
            <w:pPr>
              <w:rPr>
                <w:rFonts w:cstheme="minorHAnsi"/>
              </w:rPr>
            </w:pPr>
            <w:r w:rsidRPr="0070354D">
              <w:rPr>
                <w:rFonts w:cstheme="minorHAnsi"/>
                <w:color w:val="000000"/>
              </w:rPr>
              <w:t>Vietnam</w:t>
            </w:r>
          </w:p>
        </w:tc>
        <w:tc>
          <w:tcPr>
            <w:tcW w:w="1800" w:type="dxa"/>
            <w:noWrap/>
            <w:hideMark/>
          </w:tcPr>
          <w:p w14:paraId="11AE742F" w14:textId="6DCAB99E" w:rsidR="00664414" w:rsidRPr="0070354D" w:rsidRDefault="00664414" w:rsidP="00664414">
            <w:pPr>
              <w:jc w:val="center"/>
              <w:rPr>
                <w:rFonts w:cstheme="minorHAnsi"/>
              </w:rPr>
            </w:pPr>
            <w:r w:rsidRPr="0070354D">
              <w:rPr>
                <w:rFonts w:cstheme="minorHAnsi"/>
                <w:color w:val="000000"/>
              </w:rPr>
              <w:t>179758</w:t>
            </w:r>
          </w:p>
        </w:tc>
        <w:tc>
          <w:tcPr>
            <w:tcW w:w="2499" w:type="dxa"/>
            <w:noWrap/>
            <w:hideMark/>
          </w:tcPr>
          <w:p w14:paraId="6CABE578" w14:textId="4F7A78F7" w:rsidR="00664414" w:rsidRPr="0070354D" w:rsidRDefault="00664414" w:rsidP="00664414">
            <w:pPr>
              <w:jc w:val="center"/>
              <w:rPr>
                <w:rFonts w:cstheme="minorHAnsi"/>
              </w:rPr>
            </w:pPr>
            <w:r w:rsidRPr="0070354D">
              <w:rPr>
                <w:rFonts w:cstheme="minorHAnsi"/>
                <w:color w:val="000000"/>
              </w:rPr>
              <w:t>14</w:t>
            </w:r>
          </w:p>
        </w:tc>
        <w:tc>
          <w:tcPr>
            <w:tcW w:w="0" w:type="auto"/>
            <w:noWrap/>
            <w:hideMark/>
          </w:tcPr>
          <w:p w14:paraId="198F27DA" w14:textId="4029AD0B" w:rsidR="00664414" w:rsidRPr="0070354D" w:rsidRDefault="00664414" w:rsidP="00664414">
            <w:pPr>
              <w:jc w:val="center"/>
              <w:rPr>
                <w:rFonts w:cstheme="minorHAnsi"/>
              </w:rPr>
            </w:pPr>
            <w:r w:rsidRPr="0070354D">
              <w:rPr>
                <w:rFonts w:cstheme="minorHAnsi"/>
                <w:color w:val="000000"/>
              </w:rPr>
              <w:t>101</w:t>
            </w:r>
          </w:p>
        </w:tc>
      </w:tr>
      <w:tr w:rsidR="00664414" w:rsidRPr="004A4FF9" w14:paraId="548BF95E" w14:textId="77777777" w:rsidTr="0070354D">
        <w:trPr>
          <w:trHeight w:val="300"/>
        </w:trPr>
        <w:tc>
          <w:tcPr>
            <w:tcW w:w="540" w:type="dxa"/>
            <w:noWrap/>
            <w:hideMark/>
          </w:tcPr>
          <w:p w14:paraId="1560E823" w14:textId="77777777" w:rsidR="00664414" w:rsidRPr="0070354D" w:rsidRDefault="00664414" w:rsidP="00664414">
            <w:pPr>
              <w:jc w:val="center"/>
              <w:rPr>
                <w:rFonts w:cstheme="minorHAnsi"/>
              </w:rPr>
            </w:pPr>
            <w:r w:rsidRPr="0070354D">
              <w:rPr>
                <w:rFonts w:cstheme="minorHAnsi"/>
              </w:rPr>
              <w:t>20</w:t>
            </w:r>
          </w:p>
        </w:tc>
        <w:tc>
          <w:tcPr>
            <w:tcW w:w="2430" w:type="dxa"/>
            <w:noWrap/>
            <w:hideMark/>
          </w:tcPr>
          <w:p w14:paraId="41B63818" w14:textId="4DFC4414" w:rsidR="00664414" w:rsidRPr="0070354D" w:rsidRDefault="00664414" w:rsidP="0070354D">
            <w:pPr>
              <w:rPr>
                <w:rFonts w:cstheme="minorHAnsi"/>
              </w:rPr>
            </w:pPr>
            <w:r w:rsidRPr="0070354D">
              <w:rPr>
                <w:rFonts w:cstheme="minorHAnsi"/>
                <w:color w:val="000000"/>
              </w:rPr>
              <w:t>Egypt</w:t>
            </w:r>
          </w:p>
        </w:tc>
        <w:tc>
          <w:tcPr>
            <w:tcW w:w="1800" w:type="dxa"/>
            <w:noWrap/>
            <w:hideMark/>
          </w:tcPr>
          <w:p w14:paraId="0692BF19" w14:textId="005F2A33" w:rsidR="00664414" w:rsidRPr="0070354D" w:rsidRDefault="00664414" w:rsidP="00664414">
            <w:pPr>
              <w:jc w:val="center"/>
              <w:rPr>
                <w:rFonts w:cstheme="minorHAnsi"/>
              </w:rPr>
            </w:pPr>
            <w:r w:rsidRPr="0070354D">
              <w:rPr>
                <w:rFonts w:cstheme="minorHAnsi"/>
                <w:color w:val="000000"/>
              </w:rPr>
              <w:t>169421</w:t>
            </w:r>
          </w:p>
        </w:tc>
        <w:tc>
          <w:tcPr>
            <w:tcW w:w="2499" w:type="dxa"/>
            <w:noWrap/>
            <w:hideMark/>
          </w:tcPr>
          <w:p w14:paraId="46B9D568" w14:textId="57FBD864" w:rsidR="00664414" w:rsidRPr="0070354D" w:rsidRDefault="00664414" w:rsidP="00664414">
            <w:pPr>
              <w:jc w:val="center"/>
              <w:rPr>
                <w:rFonts w:cstheme="minorHAnsi"/>
              </w:rPr>
            </w:pPr>
            <w:r w:rsidRPr="0070354D">
              <w:rPr>
                <w:rFonts w:cstheme="minorHAnsi"/>
                <w:color w:val="000000"/>
              </w:rPr>
              <w:t>14</w:t>
            </w:r>
          </w:p>
        </w:tc>
        <w:tc>
          <w:tcPr>
            <w:tcW w:w="0" w:type="auto"/>
            <w:noWrap/>
            <w:hideMark/>
          </w:tcPr>
          <w:p w14:paraId="623CE0E1" w14:textId="42CF2648" w:rsidR="00664414" w:rsidRPr="0070354D" w:rsidRDefault="00664414" w:rsidP="00664414">
            <w:pPr>
              <w:jc w:val="center"/>
              <w:rPr>
                <w:rFonts w:cstheme="minorHAnsi"/>
              </w:rPr>
            </w:pPr>
            <w:r w:rsidRPr="0070354D">
              <w:rPr>
                <w:rFonts w:cstheme="minorHAnsi"/>
                <w:color w:val="000000"/>
              </w:rPr>
              <w:t>102</w:t>
            </w:r>
          </w:p>
        </w:tc>
      </w:tr>
    </w:tbl>
    <w:p w14:paraId="771682B4" w14:textId="3F1ED2E1" w:rsidR="00EE46DB" w:rsidRPr="00D864B0" w:rsidRDefault="00BE04FA" w:rsidP="00E433F7">
      <w:pPr>
        <w:jc w:val="both"/>
        <w:rPr>
          <w:bCs/>
        </w:rPr>
      </w:pPr>
      <w:r w:rsidRPr="00D864B0">
        <w:rPr>
          <w:bCs/>
        </w:rPr>
        <w:lastRenderedPageBreak/>
        <w:t>Looking at the geographic location of downloads</w:t>
      </w:r>
      <w:r w:rsidR="004013FE">
        <w:rPr>
          <w:bCs/>
        </w:rPr>
        <w:t xml:space="preserve"> at Fig 2</w:t>
      </w:r>
      <w:r w:rsidR="00EB5DF8" w:rsidRPr="00D864B0">
        <w:rPr>
          <w:bCs/>
        </w:rPr>
        <w:t>,</w:t>
      </w:r>
      <w:r w:rsidRPr="00D864B0">
        <w:rPr>
          <w:bCs/>
        </w:rPr>
        <w:t xml:space="preserve"> </w:t>
      </w:r>
      <w:r w:rsidR="00740307" w:rsidRPr="00D864B0">
        <w:rPr>
          <w:bCs/>
        </w:rPr>
        <w:t xml:space="preserve">one can observe that while most downloads cluster around large urban centers and locations that coincide with institutes of research and higher education, a substantial amount of activity originates from </w:t>
      </w:r>
      <w:r w:rsidR="0037577E" w:rsidRPr="00D864B0">
        <w:rPr>
          <w:bCs/>
        </w:rPr>
        <w:t>outside these intuitive download locations.</w:t>
      </w:r>
    </w:p>
    <w:p w14:paraId="35A12894" w14:textId="65726D88" w:rsidR="00E14DA0" w:rsidRPr="00D864B0" w:rsidRDefault="00E14DA0">
      <w:pPr>
        <w:rPr>
          <w:bCs/>
        </w:rPr>
      </w:pPr>
    </w:p>
    <w:p w14:paraId="7D9EF33E" w14:textId="48B01AA8" w:rsidR="004D717B" w:rsidRPr="00D864B0" w:rsidRDefault="0080314F" w:rsidP="00E433F7">
      <w:pPr>
        <w:pStyle w:val="Caption"/>
        <w:jc w:val="both"/>
        <w:rPr>
          <w:bCs/>
        </w:rPr>
      </w:pPr>
      <w:r w:rsidRPr="00D864B0">
        <w:t xml:space="preserve">Fig </w:t>
      </w:r>
      <w:r w:rsidR="002B1DA7">
        <w:fldChar w:fldCharType="begin"/>
      </w:r>
      <w:r w:rsidR="002B1DA7">
        <w:instrText xml:space="preserve"> SEQ Figure \* ARABIC </w:instrText>
      </w:r>
      <w:r w:rsidR="002B1DA7">
        <w:fldChar w:fldCharType="separate"/>
      </w:r>
      <w:r w:rsidR="00927D97" w:rsidRPr="00D864B0">
        <w:rPr>
          <w:noProof/>
        </w:rPr>
        <w:t>2</w:t>
      </w:r>
      <w:r w:rsidR="002B1DA7">
        <w:rPr>
          <w:noProof/>
        </w:rPr>
        <w:fldChar w:fldCharType="end"/>
      </w:r>
      <w:r w:rsidRPr="00D864B0">
        <w:t>:Geographical distribution of download locations aggregated over the total observation period.</w:t>
      </w:r>
    </w:p>
    <w:p w14:paraId="55E67CAB" w14:textId="3AA2CEAE" w:rsidR="00C50742" w:rsidRPr="00D864B0" w:rsidRDefault="00F84597" w:rsidP="00E433F7">
      <w:pPr>
        <w:jc w:val="both"/>
        <w:rPr>
          <w:bCs/>
        </w:rPr>
      </w:pPr>
      <w:r w:rsidRPr="00D864B0">
        <w:rPr>
          <w:bCs/>
        </w:rPr>
        <w:t xml:space="preserve">The </w:t>
      </w:r>
      <w:r w:rsidR="00423FCE" w:rsidRPr="00D864B0">
        <w:rPr>
          <w:bCs/>
        </w:rPr>
        <w:t xml:space="preserve">content-wise </w:t>
      </w:r>
      <w:r w:rsidRPr="00D864B0">
        <w:rPr>
          <w:bCs/>
        </w:rPr>
        <w:t xml:space="preserve">analysis of downloaded works </w:t>
      </w:r>
      <w:r w:rsidR="00423FCE" w:rsidRPr="00D864B0">
        <w:rPr>
          <w:bCs/>
        </w:rPr>
        <w:t>(</w:t>
      </w:r>
      <w:r w:rsidR="00A30AA8" w:rsidRPr="00D864B0">
        <w:rPr>
          <w:bCs/>
        </w:rPr>
        <w:t>not reported here</w:t>
      </w:r>
      <w:r w:rsidR="00423FCE" w:rsidRPr="00D864B0">
        <w:rPr>
          <w:bCs/>
        </w:rPr>
        <w:t xml:space="preserve">) also </w:t>
      </w:r>
      <w:r w:rsidRPr="00D864B0">
        <w:rPr>
          <w:bCs/>
        </w:rPr>
        <w:t xml:space="preserve">supports the self-professed claims of LibGen that it is a </w:t>
      </w:r>
      <w:r w:rsidR="00F50D93" w:rsidRPr="00D864B0">
        <w:rPr>
          <w:bCs/>
        </w:rPr>
        <w:t xml:space="preserve">predominantly </w:t>
      </w:r>
      <w:r w:rsidRPr="00D864B0">
        <w:rPr>
          <w:bCs/>
        </w:rPr>
        <w:t>scholarly library used to disseminate academic works</w:t>
      </w:r>
      <w:r w:rsidR="00F50D93" w:rsidRPr="00D864B0">
        <w:rPr>
          <w:bCs/>
        </w:rPr>
        <w:t xml:space="preserve"> indiscriminately across the globe to scholarly communities and individuals interested in learning</w:t>
      </w:r>
      <w:r w:rsidRPr="00D864B0">
        <w:rPr>
          <w:bCs/>
        </w:rPr>
        <w:t xml:space="preserve">. </w:t>
      </w:r>
    </w:p>
    <w:p w14:paraId="64A93BF5" w14:textId="7806A601" w:rsidR="005506AB" w:rsidRPr="00D864B0" w:rsidRDefault="005506AB" w:rsidP="00E433F7">
      <w:pPr>
        <w:jc w:val="both"/>
        <w:rPr>
          <w:bCs/>
        </w:rPr>
      </w:pPr>
    </w:p>
    <w:p w14:paraId="321B6295" w14:textId="526A0D29" w:rsidR="00165A5B" w:rsidRPr="00D864B0" w:rsidRDefault="00165A5B" w:rsidP="0070354D">
      <w:pPr>
        <w:pStyle w:val="Heading1"/>
        <w:ind w:left="360"/>
      </w:pPr>
      <w:r w:rsidRPr="00D864B0">
        <w:t>Global models</w:t>
      </w:r>
    </w:p>
    <w:p w14:paraId="4987B3B0" w14:textId="77777777" w:rsidR="009D3094" w:rsidRPr="00D864B0" w:rsidRDefault="009D3094" w:rsidP="009D3094"/>
    <w:p w14:paraId="0148C653" w14:textId="12F247D0" w:rsidR="00DE2707" w:rsidRDefault="00165A5B" w:rsidP="00E433F7">
      <w:pPr>
        <w:jc w:val="both"/>
      </w:pPr>
      <w:r w:rsidRPr="00D864B0">
        <w:rPr>
          <w:bCs/>
        </w:rPr>
        <w:t xml:space="preserve">Our first </w:t>
      </w:r>
      <w:r w:rsidR="00A8650E" w:rsidRPr="00D864B0">
        <w:rPr>
          <w:bCs/>
        </w:rPr>
        <w:t xml:space="preserve">efforts try to explain the global per capita download volumes by macroeconomic </w:t>
      </w:r>
      <w:r w:rsidR="00E65978" w:rsidRPr="00D864B0">
        <w:rPr>
          <w:bCs/>
        </w:rPr>
        <w:t>indicators</w:t>
      </w:r>
      <w:r w:rsidR="001C7FFE" w:rsidRPr="00D864B0">
        <w:rPr>
          <w:bCs/>
        </w:rPr>
        <w:t xml:space="preserve">, such as </w:t>
      </w:r>
      <w:r w:rsidR="00727062" w:rsidRPr="00D864B0">
        <w:t xml:space="preserve">Population </w:t>
      </w:r>
      <w:r w:rsidRPr="00D864B0">
        <w:t xml:space="preserve">(Total), </w:t>
      </w:r>
      <w:r w:rsidR="00E65978" w:rsidRPr="00D864B0">
        <w:t>GDP per capita, PPP (current international $)</w:t>
      </w:r>
      <w:r w:rsidRPr="00D864B0">
        <w:t xml:space="preserve"> and internet penetration (Fixed broadband Internet subscribe</w:t>
      </w:r>
      <w:r w:rsidR="00DE2707" w:rsidRPr="00D864B0">
        <w:t>rs). We then try to add variables related</w:t>
      </w:r>
      <w:r w:rsidR="00FF5354" w:rsidRPr="00D864B0">
        <w:t xml:space="preserve"> to</w:t>
      </w:r>
      <w:r w:rsidR="00DE2707" w:rsidRPr="00D864B0">
        <w:t xml:space="preserve"> education</w:t>
      </w:r>
      <w:r w:rsidR="00F226FF" w:rsidRPr="00D864B0">
        <w:t xml:space="preserve"> and research, such as</w:t>
      </w:r>
      <w:r w:rsidR="004D7A46" w:rsidRPr="00D864B0">
        <w:t xml:space="preserve"> </w:t>
      </w:r>
      <w:r w:rsidR="00F226FF" w:rsidRPr="00D864B0">
        <w:t>Literacy rate (adult total , % of people ages 15 and above), and School enrollment, tertiary (% gross)</w:t>
      </w:r>
      <w:r w:rsidR="004D7A46" w:rsidRPr="00D864B0">
        <w:t>, Research and development expenditure (% of GDP)</w:t>
      </w:r>
      <w:r w:rsidR="00DE2707" w:rsidRPr="00D864B0">
        <w:t xml:space="preserve">, </w:t>
      </w:r>
      <w:r w:rsidR="00D170B8" w:rsidRPr="00D864B0">
        <w:t xml:space="preserve">Government expenditure per student, tertiary (% of GDP per capita), </w:t>
      </w:r>
      <w:r w:rsidR="00D02B68" w:rsidRPr="00D864B0">
        <w:t xml:space="preserve">scholarly research impact, as measured by the aggregate h-index of the country, </w:t>
      </w:r>
      <w:r w:rsidR="00DE2707" w:rsidRPr="00D864B0">
        <w:t xml:space="preserve">macro-statistics from the </w:t>
      </w:r>
      <w:r w:rsidR="00470820" w:rsidRPr="00D864B0">
        <w:t>W</w:t>
      </w:r>
      <w:r w:rsidR="00DE2707" w:rsidRPr="00D864B0">
        <w:t xml:space="preserve">orld </w:t>
      </w:r>
      <w:r w:rsidR="00470820" w:rsidRPr="00D864B0">
        <w:t>B</w:t>
      </w:r>
      <w:r w:rsidR="00DE2707" w:rsidRPr="00D864B0">
        <w:t xml:space="preserve">ank, and OCDB </w:t>
      </w:r>
      <w:r w:rsidR="00470820" w:rsidRPr="00D864B0">
        <w:t xml:space="preserve">statistical </w:t>
      </w:r>
      <w:r w:rsidR="00DE2707" w:rsidRPr="00D864B0">
        <w:t>databases.</w:t>
      </w:r>
      <w:r w:rsidR="005C545B">
        <w:t xml:space="preserve"> Descriptive stat</w:t>
      </w:r>
      <w:r w:rsidR="00926C4F">
        <w:t>i</w:t>
      </w:r>
      <w:r w:rsidR="005C545B">
        <w:t>stics of these variables are in S2 Table</w:t>
      </w:r>
      <w:r w:rsidR="00926C4F">
        <w:t>.</w:t>
      </w:r>
    </w:p>
    <w:p w14:paraId="3A0A795B" w14:textId="34D36B2F" w:rsidR="00165A5B" w:rsidRPr="00D864B0" w:rsidRDefault="00DE2707" w:rsidP="00E433F7">
      <w:pPr>
        <w:jc w:val="both"/>
      </w:pPr>
      <w:r w:rsidRPr="00D864B0">
        <w:t>If we plot</w:t>
      </w:r>
      <w:r w:rsidR="00165A5B" w:rsidRPr="00D864B0">
        <w:t xml:space="preserve"> the number of downloads per population per</w:t>
      </w:r>
      <w:r w:rsidRPr="00D864B0">
        <w:t xml:space="preserve"> country (colored by continent), we see that there is substantial variation among countries</w:t>
      </w:r>
      <w:r w:rsidR="004013FE">
        <w:t xml:space="preserve"> (Fig 3a)</w:t>
      </w:r>
      <w:r w:rsidRPr="00D864B0">
        <w:t>, and between countries of different continents</w:t>
      </w:r>
      <w:r w:rsidR="004013FE">
        <w:t xml:space="preserve"> (Fig 3b)</w:t>
      </w:r>
      <w:r w:rsidRPr="00D864B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67D39" w:rsidRPr="00D864B0" w14:paraId="1E0220CF" w14:textId="77777777" w:rsidTr="007F4904">
        <w:trPr>
          <w:jc w:val="center"/>
        </w:trPr>
        <w:tc>
          <w:tcPr>
            <w:tcW w:w="4675" w:type="dxa"/>
          </w:tcPr>
          <w:p w14:paraId="1ECEDF9C" w14:textId="75B52856" w:rsidR="007F4904" w:rsidRPr="00D864B0" w:rsidRDefault="007F4904" w:rsidP="00E433F7">
            <w:pPr>
              <w:jc w:val="both"/>
            </w:pPr>
          </w:p>
        </w:tc>
        <w:tc>
          <w:tcPr>
            <w:tcW w:w="4675" w:type="dxa"/>
          </w:tcPr>
          <w:p w14:paraId="016515CE" w14:textId="17321C69" w:rsidR="007F4904" w:rsidRPr="00D864B0" w:rsidRDefault="007F4904" w:rsidP="00E433F7">
            <w:pPr>
              <w:jc w:val="both"/>
            </w:pPr>
          </w:p>
        </w:tc>
      </w:tr>
    </w:tbl>
    <w:p w14:paraId="57E0B368" w14:textId="73B9C4A3" w:rsidR="007F4904" w:rsidRPr="00D864B0" w:rsidRDefault="009571A1" w:rsidP="00E433F7">
      <w:pPr>
        <w:pStyle w:val="Caption"/>
        <w:jc w:val="both"/>
      </w:pPr>
      <w:bookmarkStart w:id="5" w:name="_Ref11756940"/>
      <w:r w:rsidRPr="00D864B0">
        <w:t>Fig</w:t>
      </w:r>
      <w:r>
        <w:t xml:space="preserve">s </w:t>
      </w:r>
      <w:r w:rsidR="002B1DA7">
        <w:fldChar w:fldCharType="begin"/>
      </w:r>
      <w:r w:rsidR="002B1DA7">
        <w:instrText xml:space="preserve"> SEQ Figure \* ARABIC </w:instrText>
      </w:r>
      <w:r w:rsidR="002B1DA7">
        <w:fldChar w:fldCharType="separate"/>
      </w:r>
      <w:r w:rsidR="00927D97" w:rsidRPr="00D864B0">
        <w:rPr>
          <w:noProof/>
        </w:rPr>
        <w:t>3</w:t>
      </w:r>
      <w:r w:rsidR="002B1DA7">
        <w:rPr>
          <w:noProof/>
        </w:rPr>
        <w:fldChar w:fldCharType="end"/>
      </w:r>
      <w:bookmarkEnd w:id="5"/>
      <w:r w:rsidR="004D639F">
        <w:rPr>
          <w:noProof/>
        </w:rPr>
        <w:t>a, 3b</w:t>
      </w:r>
      <w:r w:rsidR="008C0E63" w:rsidRPr="00D864B0">
        <w:t>: Country-level and regional variance</w:t>
      </w:r>
      <w:r w:rsidR="008C0E63" w:rsidRPr="00D864B0">
        <w:rPr>
          <w:noProof/>
        </w:rPr>
        <w:t xml:space="preserve"> of the dependent variable</w:t>
      </w:r>
    </w:p>
    <w:p w14:paraId="171D7634" w14:textId="67A7F0A5" w:rsidR="00165A5B" w:rsidRPr="00D864B0" w:rsidRDefault="00165A5B" w:rsidP="00E433F7">
      <w:pPr>
        <w:jc w:val="both"/>
      </w:pPr>
      <w:r w:rsidRPr="00D864B0">
        <w:t xml:space="preserve">In the first model, we use the </w:t>
      </w:r>
      <w:r w:rsidR="007F4904" w:rsidRPr="00D864B0">
        <w:t>following specification:</w:t>
      </w:r>
    </w:p>
    <w:p w14:paraId="604C6056" w14:textId="6453B0E1" w:rsidR="00165A5B" w:rsidRPr="00D864B0" w:rsidRDefault="00165A5B" w:rsidP="0070354D">
      <w:pPr>
        <w:jc w:val="center"/>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w:r w:rsidR="00926C4F">
        <w:rPr>
          <w:rFonts w:eastAsiaTheme="minorEastAsia"/>
        </w:rPr>
        <w:t xml:space="preserve">      (1)</w:t>
      </w:r>
    </w:p>
    <w:p w14:paraId="392440D3" w14:textId="185070FF" w:rsidR="004E5E97" w:rsidRDefault="00934372" w:rsidP="004E5E97">
      <w:r w:rsidRPr="00D864B0">
        <w:t xml:space="preserve">We tested this model both as a linear model and </w:t>
      </w:r>
      <w:r w:rsidR="008540A8" w:rsidRPr="00D864B0">
        <w:t>using a P</w:t>
      </w:r>
      <w:r w:rsidR="00165A5B" w:rsidRPr="00D864B0">
        <w:t>oisson regression.</w:t>
      </w:r>
      <w:r w:rsidRPr="00D864B0">
        <w:t xml:space="preserve"> </w:t>
      </w:r>
      <w:r w:rsidR="004E5E97">
        <w:t xml:space="preserve">As the data consists of count data, both Poisson or binomial distributional families could be used for modeling. We observe that the two distributions yield similar predictive performance (overinflated Poisson leads to better), however following Gelman and Hill  </w:t>
      </w:r>
      <w:r w:rsidR="004E5E97">
        <w:fldChar w:fldCharType="begin"/>
      </w:r>
      <w:r w:rsidR="0072595E">
        <w:instrText xml:space="preserve"> ADDIN ZOTERO_ITEM CSL_CITATION {"citationID":"GpGFraaT","properties":{"formattedCitation":"[58]","plainCitation":"[58]","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locator":"112"}],"schema":"https://github.com/citation-style-language/schema/raw/master/csl-citation.json"} </w:instrText>
      </w:r>
      <w:r w:rsidR="004E5E97">
        <w:fldChar w:fldCharType="separate"/>
      </w:r>
      <w:r w:rsidR="0072595E" w:rsidRPr="0072595E">
        <w:rPr>
          <w:rFonts w:ascii="Calibri" w:hAnsi="Calibri" w:cs="Calibri"/>
        </w:rPr>
        <w:t>[58]</w:t>
      </w:r>
      <w:r w:rsidR="004E5E97">
        <w:fldChar w:fldCharType="end"/>
      </w:r>
      <w:r w:rsidR="004E5E97">
        <w:t xml:space="preserve">, we find that Poisson distribution fits our data generating process better because downloads are not based on independent trials, and interpreting them as a number of successes - as in a negative binomial approach - can be tricky. For this reason </w:t>
      </w:r>
      <w:r w:rsidR="00250A05" w:rsidRPr="00D864B0">
        <w:t xml:space="preserve">we omitted </w:t>
      </w:r>
      <w:r w:rsidR="004E5E97" w:rsidRPr="00D864B0">
        <w:t xml:space="preserve">a negative binomial </w:t>
      </w:r>
      <w:r w:rsidR="00250A05" w:rsidRPr="00D864B0">
        <w:t xml:space="preserve">approach. </w:t>
      </w:r>
    </w:p>
    <w:p w14:paraId="6B626749" w14:textId="610BACC5" w:rsidR="00B01EAE" w:rsidRPr="00D864B0" w:rsidRDefault="008D7FE2" w:rsidP="00E433F7">
      <w:pPr>
        <w:jc w:val="both"/>
      </w:pPr>
      <w:r w:rsidRPr="00D864B0">
        <w:t>The outputs of the model can be seen in column (1) of</w:t>
      </w:r>
      <w:r w:rsidR="00377DB5" w:rsidRPr="00D864B0">
        <w:t xml:space="preserve"> </w:t>
      </w:r>
      <w:r w:rsidR="00377DB5" w:rsidRPr="00D864B0">
        <w:fldChar w:fldCharType="begin"/>
      </w:r>
      <w:r w:rsidR="00377DB5" w:rsidRPr="00D864B0">
        <w:instrText xml:space="preserve"> REF _Ref10815821 \h </w:instrText>
      </w:r>
      <w:r w:rsidR="00E433F7" w:rsidRPr="00D864B0">
        <w:instrText xml:space="preserve"> \* MERGEFORMAT </w:instrText>
      </w:r>
      <w:r w:rsidR="00377DB5" w:rsidRPr="00D864B0">
        <w:fldChar w:fldCharType="separate"/>
      </w:r>
      <w:r w:rsidR="00377DB5" w:rsidRPr="00D864B0">
        <w:t xml:space="preserve">Table </w:t>
      </w:r>
      <w:r w:rsidR="00377DB5" w:rsidRPr="00D864B0">
        <w:rPr>
          <w:noProof/>
        </w:rPr>
        <w:t>2</w:t>
      </w:r>
      <w:r w:rsidR="00377DB5" w:rsidRPr="00D864B0">
        <w:fldChar w:fldCharType="end"/>
      </w:r>
      <w:r w:rsidR="005F1DF3">
        <w:t xml:space="preserve">. </w:t>
      </w:r>
      <w:r w:rsidR="005F1DF3" w:rsidRPr="005F1DF3">
        <w:t xml:space="preserve">Standard errors </w:t>
      </w:r>
      <w:r w:rsidR="005F1DF3">
        <w:t xml:space="preserve">are </w:t>
      </w:r>
      <w:r w:rsidR="005F1DF3" w:rsidRPr="005F1DF3">
        <w:t>in parentheses</w:t>
      </w:r>
      <w:r w:rsidR="005F1DF3">
        <w:t>.</w:t>
      </w:r>
      <w:r w:rsidR="004A4FF9">
        <w:t xml:space="preserve"> Models 2 and 3 use the rounded value of download per capita as DV.</w:t>
      </w:r>
    </w:p>
    <w:p w14:paraId="2300FE36" w14:textId="77777777" w:rsidR="00E90EC0" w:rsidRPr="00D864B0" w:rsidRDefault="00E90EC0" w:rsidP="009571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901B045" w14:textId="77777777" w:rsidR="009571A1" w:rsidRPr="00D864B0" w:rsidRDefault="009571A1" w:rsidP="009571A1">
      <w:pPr>
        <w:pStyle w:val="Caption"/>
        <w:jc w:val="both"/>
        <w:rPr>
          <w:b w:val="0"/>
        </w:rPr>
      </w:pPr>
      <w:r w:rsidRPr="00D864B0">
        <w:t xml:space="preserve"> Table </w:t>
      </w:r>
      <w:fldSimple w:instr=" SEQ Table \* ARABIC ">
        <w:r w:rsidRPr="00D864B0">
          <w:rPr>
            <w:noProof/>
          </w:rPr>
          <w:t>2</w:t>
        </w:r>
      </w:fldSimple>
      <w:r w:rsidRPr="00D864B0">
        <w:t xml:space="preserve"> Global models I. (DV: download per capita)</w:t>
      </w:r>
    </w:p>
    <w:tbl>
      <w:tblPr>
        <w:tblStyle w:val="TableGridLight"/>
        <w:tblW w:w="5000" w:type="pct"/>
        <w:tblLook w:val="0420" w:firstRow="1" w:lastRow="0" w:firstColumn="0" w:lastColumn="0" w:noHBand="0" w:noVBand="1"/>
      </w:tblPr>
      <w:tblGrid>
        <w:gridCol w:w="3082"/>
        <w:gridCol w:w="2367"/>
        <w:gridCol w:w="2070"/>
        <w:gridCol w:w="1831"/>
      </w:tblGrid>
      <w:tr w:rsidR="004A4FF9" w:rsidRPr="004A4FF9" w14:paraId="044340FE" w14:textId="77777777" w:rsidTr="0070354D">
        <w:trPr>
          <w:trHeight w:val="288"/>
        </w:trPr>
        <w:tc>
          <w:tcPr>
            <w:tcW w:w="1648" w:type="pct"/>
          </w:tcPr>
          <w:p w14:paraId="1860270C" w14:textId="77777777" w:rsidR="004A4FF9" w:rsidRPr="0068187B" w:rsidRDefault="004A4FF9" w:rsidP="0070354D">
            <w:pPr>
              <w:ind w:left="86" w:right="86"/>
              <w:jc w:val="center"/>
              <w:rPr>
                <w:rFonts w:cstheme="minorHAnsi"/>
              </w:rPr>
            </w:pPr>
            <w:bookmarkStart w:id="6" w:name="_Hlk49858262"/>
          </w:p>
        </w:tc>
        <w:tc>
          <w:tcPr>
            <w:tcW w:w="1266" w:type="pct"/>
          </w:tcPr>
          <w:p w14:paraId="3BC6B075" w14:textId="77777777" w:rsidR="004A4FF9" w:rsidRPr="0068187B" w:rsidRDefault="004A4FF9" w:rsidP="0070354D">
            <w:pPr>
              <w:ind w:left="86" w:right="86"/>
              <w:jc w:val="center"/>
              <w:rPr>
                <w:rFonts w:cstheme="minorHAnsi"/>
              </w:rPr>
            </w:pPr>
            <w:r w:rsidRPr="0070354D">
              <w:rPr>
                <w:rFonts w:eastAsia="Arial" w:cstheme="minorHAnsi"/>
                <w:color w:val="111111"/>
              </w:rPr>
              <w:t>Model 1</w:t>
            </w:r>
          </w:p>
        </w:tc>
        <w:tc>
          <w:tcPr>
            <w:tcW w:w="1107" w:type="pct"/>
          </w:tcPr>
          <w:p w14:paraId="506C3BB7" w14:textId="77777777" w:rsidR="004A4FF9" w:rsidRPr="0068187B" w:rsidRDefault="004A4FF9" w:rsidP="0070354D">
            <w:pPr>
              <w:ind w:left="86" w:right="86"/>
              <w:jc w:val="center"/>
              <w:rPr>
                <w:rFonts w:cstheme="minorHAnsi"/>
              </w:rPr>
            </w:pPr>
            <w:r w:rsidRPr="0070354D">
              <w:rPr>
                <w:rFonts w:eastAsia="Arial" w:cstheme="minorHAnsi"/>
                <w:color w:val="111111"/>
              </w:rPr>
              <w:t>Model 2</w:t>
            </w:r>
          </w:p>
        </w:tc>
        <w:tc>
          <w:tcPr>
            <w:tcW w:w="979" w:type="pct"/>
          </w:tcPr>
          <w:p w14:paraId="633BB2B2" w14:textId="77777777" w:rsidR="004A4FF9" w:rsidRPr="0068187B" w:rsidRDefault="004A4FF9" w:rsidP="0070354D">
            <w:pPr>
              <w:ind w:left="86" w:right="86"/>
              <w:jc w:val="center"/>
              <w:rPr>
                <w:rFonts w:cstheme="minorHAnsi"/>
              </w:rPr>
            </w:pPr>
            <w:r w:rsidRPr="0070354D">
              <w:rPr>
                <w:rFonts w:eastAsia="Arial" w:cstheme="minorHAnsi"/>
                <w:color w:val="111111"/>
              </w:rPr>
              <w:t>Model 3</w:t>
            </w:r>
          </w:p>
        </w:tc>
      </w:tr>
      <w:tr w:rsidR="004A4FF9" w:rsidRPr="004A4FF9" w14:paraId="17BE17DA" w14:textId="77777777" w:rsidTr="0070354D">
        <w:trPr>
          <w:trHeight w:val="288"/>
        </w:trPr>
        <w:tc>
          <w:tcPr>
            <w:tcW w:w="1648" w:type="pct"/>
          </w:tcPr>
          <w:p w14:paraId="2320FA16" w14:textId="77777777" w:rsidR="004A4FF9" w:rsidRPr="0068187B" w:rsidRDefault="004A4FF9" w:rsidP="0070354D">
            <w:pPr>
              <w:ind w:left="86" w:right="86"/>
              <w:rPr>
                <w:rFonts w:cstheme="minorHAnsi"/>
              </w:rPr>
            </w:pPr>
            <w:r w:rsidRPr="0070354D">
              <w:rPr>
                <w:rFonts w:eastAsia="Arial" w:cstheme="minorHAnsi"/>
                <w:color w:val="111111"/>
              </w:rPr>
              <w:t>(Intercept)</w:t>
            </w:r>
          </w:p>
        </w:tc>
        <w:tc>
          <w:tcPr>
            <w:tcW w:w="1266" w:type="pct"/>
          </w:tcPr>
          <w:p w14:paraId="4326DF1B"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5.26e+03    </w:t>
            </w:r>
          </w:p>
        </w:tc>
        <w:tc>
          <w:tcPr>
            <w:tcW w:w="1107" w:type="pct"/>
          </w:tcPr>
          <w:p w14:paraId="4549E2BA"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2.5 ***   </w:t>
            </w:r>
          </w:p>
        </w:tc>
        <w:tc>
          <w:tcPr>
            <w:tcW w:w="979" w:type="pct"/>
          </w:tcPr>
          <w:p w14:paraId="3E8BE432"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2.5 **   </w:t>
            </w:r>
          </w:p>
        </w:tc>
      </w:tr>
      <w:tr w:rsidR="004A4FF9" w:rsidRPr="004A4FF9" w14:paraId="16F5201A" w14:textId="77777777" w:rsidTr="0070354D">
        <w:trPr>
          <w:trHeight w:val="288"/>
        </w:trPr>
        <w:tc>
          <w:tcPr>
            <w:tcW w:w="1648" w:type="pct"/>
          </w:tcPr>
          <w:p w14:paraId="72A5B6D2" w14:textId="77777777" w:rsidR="004A4FF9" w:rsidRPr="0068187B" w:rsidRDefault="004A4FF9" w:rsidP="0070354D">
            <w:pPr>
              <w:ind w:left="86" w:right="86"/>
              <w:rPr>
                <w:rFonts w:cstheme="minorHAnsi"/>
              </w:rPr>
            </w:pPr>
          </w:p>
        </w:tc>
        <w:tc>
          <w:tcPr>
            <w:tcW w:w="1266" w:type="pct"/>
          </w:tcPr>
          <w:p w14:paraId="5A639212"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3.22e+03)   </w:t>
            </w:r>
          </w:p>
        </w:tc>
        <w:tc>
          <w:tcPr>
            <w:tcW w:w="1107" w:type="pct"/>
          </w:tcPr>
          <w:p w14:paraId="38E79914"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0188)   </w:t>
            </w:r>
          </w:p>
        </w:tc>
        <w:tc>
          <w:tcPr>
            <w:tcW w:w="979" w:type="pct"/>
          </w:tcPr>
          <w:p w14:paraId="27E85442"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893)   </w:t>
            </w:r>
          </w:p>
        </w:tc>
      </w:tr>
      <w:tr w:rsidR="004A4FF9" w:rsidRPr="004A4FF9" w14:paraId="440BC398" w14:textId="77777777" w:rsidTr="0070354D">
        <w:trPr>
          <w:trHeight w:val="288"/>
        </w:trPr>
        <w:tc>
          <w:tcPr>
            <w:tcW w:w="1648" w:type="pct"/>
          </w:tcPr>
          <w:p w14:paraId="54DD3ACB" w14:textId="3891A0F2" w:rsidR="004A4FF9" w:rsidRPr="0068187B" w:rsidRDefault="004A4FF9" w:rsidP="0070354D">
            <w:pPr>
              <w:ind w:left="86" w:right="86"/>
              <w:rPr>
                <w:rFonts w:cstheme="minorHAnsi"/>
              </w:rPr>
            </w:pPr>
            <w:r w:rsidRPr="0070354D">
              <w:rPr>
                <w:rFonts w:eastAsia="Arial" w:cstheme="minorHAnsi"/>
                <w:color w:val="111111"/>
              </w:rPr>
              <w:t>log(population per million)</w:t>
            </w:r>
          </w:p>
        </w:tc>
        <w:tc>
          <w:tcPr>
            <w:tcW w:w="1266" w:type="pct"/>
          </w:tcPr>
          <w:p w14:paraId="4625642C"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83.1         </w:t>
            </w:r>
          </w:p>
        </w:tc>
        <w:tc>
          <w:tcPr>
            <w:tcW w:w="1107" w:type="pct"/>
          </w:tcPr>
          <w:p w14:paraId="2380D170" w14:textId="77777777" w:rsidR="004A4FF9" w:rsidRPr="0068187B" w:rsidRDefault="004A4FF9" w:rsidP="0070354D">
            <w:pPr>
              <w:ind w:left="86" w:right="86"/>
              <w:jc w:val="right"/>
              <w:rPr>
                <w:rFonts w:cstheme="minorHAnsi"/>
              </w:rPr>
            </w:pPr>
            <w:r w:rsidRPr="0070354D">
              <w:rPr>
                <w:rFonts w:eastAsia="Arial" w:cstheme="minorHAnsi"/>
                <w:color w:val="111111"/>
              </w:rPr>
              <w:t>-0.0181 ***</w:t>
            </w:r>
          </w:p>
        </w:tc>
        <w:tc>
          <w:tcPr>
            <w:tcW w:w="979" w:type="pct"/>
          </w:tcPr>
          <w:p w14:paraId="1FEF8D48"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0181   </w:t>
            </w:r>
          </w:p>
        </w:tc>
      </w:tr>
      <w:tr w:rsidR="004A4FF9" w:rsidRPr="004A4FF9" w14:paraId="278A37CC" w14:textId="77777777" w:rsidTr="0070354D">
        <w:trPr>
          <w:trHeight w:val="288"/>
        </w:trPr>
        <w:tc>
          <w:tcPr>
            <w:tcW w:w="1648" w:type="pct"/>
          </w:tcPr>
          <w:p w14:paraId="125B8027" w14:textId="77777777" w:rsidR="004A4FF9" w:rsidRPr="0068187B" w:rsidRDefault="004A4FF9" w:rsidP="0070354D">
            <w:pPr>
              <w:ind w:left="86" w:right="86"/>
              <w:rPr>
                <w:rFonts w:cstheme="minorHAnsi"/>
              </w:rPr>
            </w:pPr>
          </w:p>
        </w:tc>
        <w:tc>
          <w:tcPr>
            <w:tcW w:w="1266" w:type="pct"/>
          </w:tcPr>
          <w:p w14:paraId="5B501B27"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125)           </w:t>
            </w:r>
          </w:p>
        </w:tc>
        <w:tc>
          <w:tcPr>
            <w:tcW w:w="1107" w:type="pct"/>
          </w:tcPr>
          <w:p w14:paraId="2B2E8FD8"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000537) </w:t>
            </w:r>
          </w:p>
        </w:tc>
        <w:tc>
          <w:tcPr>
            <w:tcW w:w="979" w:type="pct"/>
          </w:tcPr>
          <w:p w14:paraId="345121CB"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0255)  </w:t>
            </w:r>
          </w:p>
        </w:tc>
      </w:tr>
      <w:tr w:rsidR="004A4FF9" w:rsidRPr="004A4FF9" w14:paraId="0DF6893D" w14:textId="77777777" w:rsidTr="0070354D">
        <w:trPr>
          <w:trHeight w:val="288"/>
        </w:trPr>
        <w:tc>
          <w:tcPr>
            <w:tcW w:w="1648" w:type="pct"/>
          </w:tcPr>
          <w:p w14:paraId="7C8B58C9" w14:textId="77777777" w:rsidR="004A4FF9" w:rsidRPr="0068187B" w:rsidRDefault="004A4FF9" w:rsidP="0070354D">
            <w:pPr>
              <w:ind w:left="86" w:right="86"/>
              <w:rPr>
                <w:rFonts w:cstheme="minorHAnsi"/>
              </w:rPr>
            </w:pPr>
            <w:r w:rsidRPr="0070354D">
              <w:rPr>
                <w:rFonts w:eastAsia="Arial" w:cstheme="minorHAnsi"/>
                <w:color w:val="111111"/>
              </w:rPr>
              <w:t>log(gdp)</w:t>
            </w:r>
          </w:p>
        </w:tc>
        <w:tc>
          <w:tcPr>
            <w:tcW w:w="1266" w:type="pct"/>
          </w:tcPr>
          <w:p w14:paraId="08DA0265"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712           </w:t>
            </w:r>
          </w:p>
        </w:tc>
        <w:tc>
          <w:tcPr>
            <w:tcW w:w="1107" w:type="pct"/>
          </w:tcPr>
          <w:p w14:paraId="2E9A9B68"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531 *** </w:t>
            </w:r>
          </w:p>
        </w:tc>
        <w:tc>
          <w:tcPr>
            <w:tcW w:w="979" w:type="pct"/>
          </w:tcPr>
          <w:p w14:paraId="7C48BFE4" w14:textId="77777777" w:rsidR="004A4FF9" w:rsidRPr="0068187B" w:rsidRDefault="004A4FF9" w:rsidP="0070354D">
            <w:pPr>
              <w:ind w:left="86" w:right="86"/>
              <w:jc w:val="right"/>
              <w:rPr>
                <w:rFonts w:cstheme="minorHAnsi"/>
              </w:rPr>
            </w:pPr>
            <w:r w:rsidRPr="0070354D">
              <w:rPr>
                <w:rFonts w:eastAsia="Arial" w:cstheme="minorHAnsi"/>
                <w:color w:val="111111"/>
              </w:rPr>
              <w:t>0.531 ***</w:t>
            </w:r>
          </w:p>
        </w:tc>
      </w:tr>
      <w:tr w:rsidR="004A4FF9" w:rsidRPr="004A4FF9" w14:paraId="596B6FC4" w14:textId="77777777" w:rsidTr="0070354D">
        <w:trPr>
          <w:trHeight w:val="288"/>
        </w:trPr>
        <w:tc>
          <w:tcPr>
            <w:tcW w:w="1648" w:type="pct"/>
          </w:tcPr>
          <w:p w14:paraId="45FBA2EE" w14:textId="77777777" w:rsidR="004A4FF9" w:rsidRPr="0068187B" w:rsidRDefault="004A4FF9" w:rsidP="0070354D">
            <w:pPr>
              <w:ind w:left="86" w:right="86"/>
              <w:rPr>
                <w:rFonts w:cstheme="minorHAnsi"/>
              </w:rPr>
            </w:pPr>
          </w:p>
        </w:tc>
        <w:tc>
          <w:tcPr>
            <w:tcW w:w="1266" w:type="pct"/>
          </w:tcPr>
          <w:p w14:paraId="61A66006"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376)           </w:t>
            </w:r>
          </w:p>
        </w:tc>
        <w:tc>
          <w:tcPr>
            <w:tcW w:w="1107" w:type="pct"/>
          </w:tcPr>
          <w:p w14:paraId="46BE9EAB"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00205)  </w:t>
            </w:r>
          </w:p>
        </w:tc>
        <w:tc>
          <w:tcPr>
            <w:tcW w:w="979" w:type="pct"/>
          </w:tcPr>
          <w:p w14:paraId="19D9F3D2"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0972)  </w:t>
            </w:r>
          </w:p>
        </w:tc>
      </w:tr>
      <w:tr w:rsidR="004A4FF9" w:rsidRPr="004A4FF9" w14:paraId="035AB034" w14:textId="77777777" w:rsidTr="0070354D">
        <w:trPr>
          <w:trHeight w:val="288"/>
        </w:trPr>
        <w:tc>
          <w:tcPr>
            <w:tcW w:w="1648" w:type="pct"/>
          </w:tcPr>
          <w:p w14:paraId="09ABA00D" w14:textId="38449F00" w:rsidR="004A4FF9" w:rsidRPr="0068187B" w:rsidRDefault="004A4FF9" w:rsidP="0070354D">
            <w:pPr>
              <w:ind w:left="86" w:right="86"/>
              <w:rPr>
                <w:rFonts w:cstheme="minorHAnsi"/>
              </w:rPr>
            </w:pPr>
            <w:r w:rsidRPr="0070354D">
              <w:rPr>
                <w:rFonts w:eastAsia="Arial" w:cstheme="minorHAnsi"/>
                <w:color w:val="111111"/>
              </w:rPr>
              <w:t>broadband_subscribers</w:t>
            </w:r>
          </w:p>
        </w:tc>
        <w:tc>
          <w:tcPr>
            <w:tcW w:w="1266" w:type="pct"/>
          </w:tcPr>
          <w:p w14:paraId="1827D124" w14:textId="77777777" w:rsidR="004A4FF9" w:rsidRPr="0068187B" w:rsidRDefault="004A4FF9" w:rsidP="0070354D">
            <w:pPr>
              <w:ind w:left="86" w:right="86"/>
              <w:jc w:val="right"/>
              <w:rPr>
                <w:rFonts w:cstheme="minorHAnsi"/>
              </w:rPr>
            </w:pPr>
            <w:r w:rsidRPr="0070354D">
              <w:rPr>
                <w:rFonts w:eastAsia="Arial" w:cstheme="minorHAnsi"/>
                <w:color w:val="111111"/>
              </w:rPr>
              <w:t>1.95e+04 ***</w:t>
            </w:r>
          </w:p>
        </w:tc>
        <w:tc>
          <w:tcPr>
            <w:tcW w:w="1107" w:type="pct"/>
          </w:tcPr>
          <w:p w14:paraId="4A8F1151"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2.82 ***  </w:t>
            </w:r>
          </w:p>
        </w:tc>
        <w:tc>
          <w:tcPr>
            <w:tcW w:w="979" w:type="pct"/>
          </w:tcPr>
          <w:p w14:paraId="6D9835F3"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2.82 *** </w:t>
            </w:r>
          </w:p>
        </w:tc>
      </w:tr>
      <w:tr w:rsidR="004A4FF9" w:rsidRPr="004A4FF9" w14:paraId="35412FB8" w14:textId="77777777" w:rsidTr="0070354D">
        <w:trPr>
          <w:trHeight w:val="288"/>
        </w:trPr>
        <w:tc>
          <w:tcPr>
            <w:tcW w:w="1648" w:type="pct"/>
          </w:tcPr>
          <w:p w14:paraId="4926775C" w14:textId="77777777" w:rsidR="004A4FF9" w:rsidRPr="0068187B" w:rsidRDefault="004A4FF9" w:rsidP="0070354D">
            <w:pPr>
              <w:ind w:left="86" w:right="86"/>
              <w:rPr>
                <w:rFonts w:cstheme="minorHAnsi"/>
              </w:rPr>
            </w:pPr>
          </w:p>
        </w:tc>
        <w:tc>
          <w:tcPr>
            <w:tcW w:w="1266" w:type="pct"/>
          </w:tcPr>
          <w:p w14:paraId="63BDCE4D"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3.36e+03)   </w:t>
            </w:r>
          </w:p>
        </w:tc>
        <w:tc>
          <w:tcPr>
            <w:tcW w:w="1107" w:type="pct"/>
          </w:tcPr>
          <w:p w14:paraId="03A03D90"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0134)   </w:t>
            </w:r>
          </w:p>
        </w:tc>
        <w:tc>
          <w:tcPr>
            <w:tcW w:w="979" w:type="pct"/>
          </w:tcPr>
          <w:p w14:paraId="35666BC5"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0.635)   </w:t>
            </w:r>
          </w:p>
        </w:tc>
      </w:tr>
      <w:tr w:rsidR="004A4FF9" w:rsidRPr="004A4FF9" w14:paraId="78FBE19F" w14:textId="77777777" w:rsidTr="0070354D">
        <w:trPr>
          <w:trHeight w:val="288"/>
        </w:trPr>
        <w:tc>
          <w:tcPr>
            <w:tcW w:w="1648" w:type="pct"/>
          </w:tcPr>
          <w:p w14:paraId="20D086CE" w14:textId="77777777" w:rsidR="004A4FF9" w:rsidRPr="0068187B" w:rsidRDefault="004A4FF9" w:rsidP="0070354D">
            <w:pPr>
              <w:ind w:left="86" w:right="86"/>
              <w:rPr>
                <w:rFonts w:cstheme="minorHAnsi"/>
              </w:rPr>
            </w:pPr>
            <w:r w:rsidRPr="0070354D">
              <w:rPr>
                <w:rFonts w:eastAsia="Arial" w:cstheme="minorHAnsi"/>
                <w:color w:val="111111"/>
              </w:rPr>
              <w:t>N</w:t>
            </w:r>
          </w:p>
        </w:tc>
        <w:tc>
          <w:tcPr>
            <w:tcW w:w="1266" w:type="pct"/>
          </w:tcPr>
          <w:p w14:paraId="7AD041F5"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190           </w:t>
            </w:r>
          </w:p>
        </w:tc>
        <w:tc>
          <w:tcPr>
            <w:tcW w:w="1107" w:type="pct"/>
          </w:tcPr>
          <w:p w14:paraId="227F4BE4"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190         </w:t>
            </w:r>
          </w:p>
        </w:tc>
        <w:tc>
          <w:tcPr>
            <w:tcW w:w="979" w:type="pct"/>
          </w:tcPr>
          <w:p w14:paraId="088F3549"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190        </w:t>
            </w:r>
          </w:p>
        </w:tc>
      </w:tr>
      <w:tr w:rsidR="004A4FF9" w:rsidRPr="004A4FF9" w14:paraId="76A53061" w14:textId="77777777" w:rsidTr="0070354D">
        <w:trPr>
          <w:trHeight w:val="288"/>
        </w:trPr>
        <w:tc>
          <w:tcPr>
            <w:tcW w:w="1648" w:type="pct"/>
          </w:tcPr>
          <w:p w14:paraId="720B8220" w14:textId="77777777" w:rsidR="004A4FF9" w:rsidRPr="0068187B" w:rsidRDefault="004A4FF9" w:rsidP="0070354D">
            <w:pPr>
              <w:ind w:left="86" w:right="86"/>
              <w:rPr>
                <w:rFonts w:cstheme="minorHAnsi"/>
              </w:rPr>
            </w:pPr>
            <w:r w:rsidRPr="0070354D">
              <w:rPr>
                <w:rFonts w:eastAsia="Arial" w:cstheme="minorHAnsi"/>
                <w:color w:val="111111"/>
              </w:rPr>
              <w:t>Null deviance</w:t>
            </w:r>
          </w:p>
        </w:tc>
        <w:tc>
          <w:tcPr>
            <w:tcW w:w="1266" w:type="pct"/>
          </w:tcPr>
          <w:p w14:paraId="3E8BFF16"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4.51e+09    </w:t>
            </w:r>
          </w:p>
        </w:tc>
        <w:tc>
          <w:tcPr>
            <w:tcW w:w="1107" w:type="pct"/>
          </w:tcPr>
          <w:p w14:paraId="1BC5B367"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9.26e+05  </w:t>
            </w:r>
          </w:p>
        </w:tc>
        <w:tc>
          <w:tcPr>
            <w:tcW w:w="979" w:type="pct"/>
          </w:tcPr>
          <w:p w14:paraId="0A804A0B"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9.26e+05 </w:t>
            </w:r>
          </w:p>
        </w:tc>
      </w:tr>
      <w:tr w:rsidR="004A4FF9" w:rsidRPr="004A4FF9" w14:paraId="5CBE9204" w14:textId="77777777" w:rsidTr="0070354D">
        <w:trPr>
          <w:trHeight w:val="288"/>
        </w:trPr>
        <w:tc>
          <w:tcPr>
            <w:tcW w:w="1648" w:type="pct"/>
          </w:tcPr>
          <w:p w14:paraId="3A3DF5C5" w14:textId="77777777" w:rsidR="004A4FF9" w:rsidRPr="0068187B" w:rsidRDefault="004A4FF9" w:rsidP="0070354D">
            <w:pPr>
              <w:ind w:left="86" w:right="86"/>
              <w:rPr>
                <w:rFonts w:cstheme="minorHAnsi"/>
              </w:rPr>
            </w:pPr>
            <w:r w:rsidRPr="0070354D">
              <w:rPr>
                <w:rFonts w:eastAsia="Arial" w:cstheme="minorHAnsi"/>
                <w:color w:val="111111"/>
              </w:rPr>
              <w:t>res.deviance</w:t>
            </w:r>
          </w:p>
        </w:tc>
        <w:tc>
          <w:tcPr>
            <w:tcW w:w="1266" w:type="pct"/>
          </w:tcPr>
          <w:p w14:paraId="760A5C35"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2.48e+09    </w:t>
            </w:r>
          </w:p>
        </w:tc>
        <w:tc>
          <w:tcPr>
            <w:tcW w:w="1107" w:type="pct"/>
          </w:tcPr>
          <w:p w14:paraId="06804EB3"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3.86e+05  </w:t>
            </w:r>
          </w:p>
        </w:tc>
        <w:tc>
          <w:tcPr>
            <w:tcW w:w="979" w:type="pct"/>
          </w:tcPr>
          <w:p w14:paraId="0357DCCF" w14:textId="77777777" w:rsidR="004A4FF9" w:rsidRPr="0068187B" w:rsidRDefault="004A4FF9" w:rsidP="0070354D">
            <w:pPr>
              <w:ind w:left="86" w:right="86"/>
              <w:jc w:val="right"/>
              <w:rPr>
                <w:rFonts w:cstheme="minorHAnsi"/>
              </w:rPr>
            </w:pPr>
            <w:r w:rsidRPr="0070354D">
              <w:rPr>
                <w:rFonts w:eastAsia="Arial" w:cstheme="minorHAnsi"/>
                <w:color w:val="111111"/>
              </w:rPr>
              <w:t xml:space="preserve">3.86e+05 </w:t>
            </w:r>
          </w:p>
        </w:tc>
      </w:tr>
      <w:tr w:rsidR="004A4FF9" w:rsidRPr="004A4FF9" w14:paraId="62AD92EE" w14:textId="77777777" w:rsidTr="0070354D">
        <w:trPr>
          <w:trHeight w:val="288"/>
        </w:trPr>
        <w:tc>
          <w:tcPr>
            <w:tcW w:w="5000" w:type="pct"/>
            <w:gridSpan w:val="4"/>
          </w:tcPr>
          <w:p w14:paraId="15F492B9" w14:textId="77777777" w:rsidR="004A4FF9" w:rsidRPr="0068187B" w:rsidRDefault="004A4FF9" w:rsidP="0070354D">
            <w:pPr>
              <w:ind w:left="86" w:right="86"/>
              <w:rPr>
                <w:rFonts w:cstheme="minorHAnsi"/>
              </w:rPr>
            </w:pPr>
            <w:r w:rsidRPr="0070354D">
              <w:rPr>
                <w:rFonts w:eastAsia="Arial" w:cstheme="minorHAnsi"/>
                <w:color w:val="111111"/>
              </w:rPr>
              <w:t xml:space="preserve"> *** p &lt; 0.001;  ** p &lt; 0.01;  * p &lt; 0.05.</w:t>
            </w:r>
          </w:p>
        </w:tc>
      </w:tr>
    </w:tbl>
    <w:p w14:paraId="244A1641" w14:textId="77777777" w:rsidR="004A4FF9" w:rsidRDefault="004A4FF9" w:rsidP="004A4F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pPr>
    </w:p>
    <w:bookmarkEnd w:id="6"/>
    <w:p w14:paraId="63CA9E7F" w14:textId="00FEB414" w:rsidR="004077A3" w:rsidRPr="00D864B0" w:rsidRDefault="00F26DF1" w:rsidP="00E433F7">
      <w:pPr>
        <w:jc w:val="both"/>
      </w:pPr>
      <w:r w:rsidRPr="00D864B0">
        <w:t xml:space="preserve">In the </w:t>
      </w:r>
      <w:r w:rsidR="001C3EF8" w:rsidRPr="00D864B0">
        <w:t>general linear</w:t>
      </w:r>
      <w:r w:rsidRPr="00D864B0">
        <w:t xml:space="preserve"> model</w:t>
      </w:r>
      <w:r w:rsidR="005F1DF3">
        <w:t xml:space="preserve"> (Model 1)</w:t>
      </w:r>
      <w:r w:rsidR="00CD2B2F" w:rsidRPr="00D864B0">
        <w:t>,</w:t>
      </w:r>
      <w:r w:rsidRPr="00D864B0">
        <w:t xml:space="preserve"> </w:t>
      </w:r>
      <w:r w:rsidR="00FB4745" w:rsidRPr="00D864B0">
        <w:t>only</w:t>
      </w:r>
      <w:r w:rsidR="00A75F1C" w:rsidRPr="00D864B0">
        <w:t xml:space="preserve"> the </w:t>
      </w:r>
      <w:r w:rsidR="00165A5B" w:rsidRPr="00D864B0">
        <w:t>Internet</w:t>
      </w:r>
      <w:r w:rsidRPr="00D864B0">
        <w:t xml:space="preserve"> </w:t>
      </w:r>
      <w:r w:rsidR="00165A5B" w:rsidRPr="00D864B0">
        <w:t xml:space="preserve">Penetration </w:t>
      </w:r>
      <w:r w:rsidR="00A75F1C" w:rsidRPr="00D864B0">
        <w:t xml:space="preserve">and the GDP </w:t>
      </w:r>
      <w:r w:rsidR="002450F5" w:rsidRPr="00D864B0">
        <w:t>ha</w:t>
      </w:r>
      <w:r w:rsidR="00A75F1C" w:rsidRPr="00D864B0">
        <w:t xml:space="preserve">ve </w:t>
      </w:r>
      <w:r w:rsidR="00784F08" w:rsidRPr="00D864B0">
        <w:t xml:space="preserve">significant </w:t>
      </w:r>
      <w:r w:rsidR="002450F5" w:rsidRPr="00D864B0">
        <w:t>effect</w:t>
      </w:r>
      <w:r w:rsidR="00A75F1C" w:rsidRPr="00D864B0">
        <w:t>s</w:t>
      </w:r>
      <w:r w:rsidR="00267E7C" w:rsidRPr="00D864B0">
        <w:t xml:space="preserve"> (the latter only at a 90% level)</w:t>
      </w:r>
      <w:r w:rsidR="00A75F1C" w:rsidRPr="00D864B0">
        <w:t>,</w:t>
      </w:r>
      <w:r w:rsidR="00784F08" w:rsidRPr="00D864B0">
        <w:t xml:space="preserve"> both </w:t>
      </w:r>
      <w:r w:rsidR="00CD2B2F" w:rsidRPr="00D864B0">
        <w:t xml:space="preserve">being </w:t>
      </w:r>
      <w:r w:rsidR="00784F08" w:rsidRPr="00D864B0">
        <w:t>positive</w:t>
      </w:r>
      <w:r w:rsidR="00165A5B" w:rsidRPr="00D864B0">
        <w:t xml:space="preserve">. </w:t>
      </w:r>
      <w:r w:rsidR="003B4172" w:rsidRPr="00D864B0">
        <w:t xml:space="preserve">While there </w:t>
      </w:r>
      <w:r w:rsidR="000C6A44" w:rsidRPr="00D864B0">
        <w:t>is a 0.</w:t>
      </w:r>
      <w:r w:rsidR="00EC53A8" w:rsidRPr="00D864B0">
        <w:t>7</w:t>
      </w:r>
      <w:r w:rsidR="00462803" w:rsidRPr="00D864B0">
        <w:t>5</w:t>
      </w:r>
      <w:r w:rsidR="00EC53A8" w:rsidRPr="00D864B0">
        <w:t xml:space="preserve"> </w:t>
      </w:r>
      <w:r w:rsidR="00165A5B" w:rsidRPr="00D864B0">
        <w:t>correlation between GDP and Internet penetration, the VIF values of the model show that the model does not</w:t>
      </w:r>
      <w:r w:rsidR="00C850DE" w:rsidRPr="00D864B0">
        <w:t xml:space="preserve"> suffer from multicollinearity. </w:t>
      </w:r>
    </w:p>
    <w:p w14:paraId="26E0E21B" w14:textId="1DE88454" w:rsidR="004077A3" w:rsidRPr="00D864B0" w:rsidRDefault="00EB0CAC" w:rsidP="00E433F7">
      <w:pPr>
        <w:jc w:val="both"/>
      </w:pPr>
      <w:r w:rsidRPr="00D864B0">
        <w:t>With the P</w:t>
      </w:r>
      <w:r w:rsidR="00165A5B" w:rsidRPr="00D864B0">
        <w:t>oisson regression</w:t>
      </w:r>
      <w:r w:rsidR="00C850DE" w:rsidRPr="00D864B0">
        <w:t xml:space="preserve"> in column (2) of</w:t>
      </w:r>
      <w:r w:rsidR="001C3EF8" w:rsidRPr="00D864B0">
        <w:t xml:space="preserve"> </w:t>
      </w:r>
      <w:r w:rsidR="001C3EF8" w:rsidRPr="00D864B0">
        <w:fldChar w:fldCharType="begin"/>
      </w:r>
      <w:r w:rsidR="001C3EF8" w:rsidRPr="00D864B0">
        <w:instrText xml:space="preserve"> REF _Ref11839878 \h </w:instrText>
      </w:r>
      <w:r w:rsidR="00E433F7" w:rsidRPr="00D864B0">
        <w:instrText xml:space="preserve"> \* MERGEFORMAT </w:instrText>
      </w:r>
      <w:r w:rsidR="001C3EF8" w:rsidRPr="00D864B0">
        <w:fldChar w:fldCharType="separate"/>
      </w:r>
      <w:r w:rsidR="001C3EF8" w:rsidRPr="00D864B0">
        <w:t xml:space="preserve">Table </w:t>
      </w:r>
      <w:r w:rsidR="001C3EF8" w:rsidRPr="00D864B0">
        <w:rPr>
          <w:noProof/>
        </w:rPr>
        <w:t>2</w:t>
      </w:r>
      <w:r w:rsidR="001C3EF8" w:rsidRPr="00D864B0">
        <w:fldChar w:fldCharType="end"/>
      </w:r>
      <w:r w:rsidR="00165A5B" w:rsidRPr="00D864B0">
        <w:t xml:space="preserve">, all </w:t>
      </w:r>
      <w:r w:rsidR="003B4172" w:rsidRPr="00D864B0">
        <w:t xml:space="preserve">the </w:t>
      </w:r>
      <w:r w:rsidR="00165A5B" w:rsidRPr="00D864B0">
        <w:t xml:space="preserve">variables are highly significant. </w:t>
      </w:r>
      <w:r w:rsidR="004077A3" w:rsidRPr="00D864B0">
        <w:t xml:space="preserve">The VIF values are </w:t>
      </w:r>
      <w:r w:rsidR="005F1DF3">
        <w:t>less than two</w:t>
      </w:r>
      <w:r w:rsidR="004077A3" w:rsidRPr="00D864B0">
        <w:t xml:space="preserve">, so multicollinearity </w:t>
      </w:r>
      <w:r w:rsidR="005F1DF3">
        <w:t xml:space="preserve">in not a concern. </w:t>
      </w:r>
      <w:r w:rsidR="00165A5B" w:rsidRPr="00D864B0">
        <w:t>The sign</w:t>
      </w:r>
      <w:r w:rsidR="002A245B" w:rsidRPr="00D864B0">
        <w:t>s</w:t>
      </w:r>
      <w:r w:rsidR="00165A5B" w:rsidRPr="00D864B0">
        <w:t xml:space="preserve"> of the coefficients are the same</w:t>
      </w:r>
      <w:r w:rsidR="003B4172" w:rsidRPr="00D864B0">
        <w:t xml:space="preserve"> as with the linear model</w:t>
      </w:r>
      <w:r w:rsidR="00402629" w:rsidRPr="00D864B0">
        <w:t xml:space="preserve">: countries with </w:t>
      </w:r>
      <w:r w:rsidR="006D64EA" w:rsidRPr="00D864B0">
        <w:t xml:space="preserve">higher gross income and </w:t>
      </w:r>
      <w:r w:rsidR="00402629" w:rsidRPr="00D864B0">
        <w:t xml:space="preserve">better internet </w:t>
      </w:r>
      <w:r w:rsidR="00A30AA8" w:rsidRPr="00D864B0">
        <w:t xml:space="preserve">access </w:t>
      </w:r>
      <w:r w:rsidR="00402629" w:rsidRPr="00D864B0">
        <w:t>download more</w:t>
      </w:r>
      <w:r w:rsidR="009A1D6E" w:rsidRPr="00D864B0">
        <w:t xml:space="preserve">. Population enters as a highly significant explanatory variable with a negative sign, </w:t>
      </w:r>
      <w:r w:rsidR="00DE1355" w:rsidRPr="00D864B0">
        <w:t xml:space="preserve">which may be the result of </w:t>
      </w:r>
      <w:r w:rsidR="00576C33" w:rsidRPr="00D864B0">
        <w:t>two factors. On the one hand</w:t>
      </w:r>
      <w:r w:rsidR="00FF5354" w:rsidRPr="00D864B0">
        <w:t>,</w:t>
      </w:r>
      <w:r w:rsidR="00576C33" w:rsidRPr="00D864B0">
        <w:t xml:space="preserve"> the knowledge demand of populous </w:t>
      </w:r>
      <w:r w:rsidR="00DE1355" w:rsidRPr="00D864B0">
        <w:t>co</w:t>
      </w:r>
      <w:r w:rsidR="00576C33" w:rsidRPr="00D864B0">
        <w:t>u</w:t>
      </w:r>
      <w:r w:rsidR="00DE1355" w:rsidRPr="00D864B0">
        <w:t xml:space="preserve">ntries </w:t>
      </w:r>
      <w:r w:rsidR="00576C33" w:rsidRPr="00D864B0">
        <w:t xml:space="preserve">like China, India, </w:t>
      </w:r>
      <w:r w:rsidR="00FF5354" w:rsidRPr="00D864B0">
        <w:t xml:space="preserve">and </w:t>
      </w:r>
      <w:r w:rsidR="00576C33" w:rsidRPr="00D864B0">
        <w:t>Indonesia are not best served by a predominantly English language shadow library</w:t>
      </w:r>
      <w:r w:rsidR="00402629" w:rsidRPr="00D864B0">
        <w:t>.</w:t>
      </w:r>
      <w:r w:rsidR="00576C33" w:rsidRPr="00D864B0">
        <w:t xml:space="preserve"> On the other hand</w:t>
      </w:r>
      <w:r w:rsidR="00C54DD9" w:rsidRPr="00D864B0">
        <w:t>,</w:t>
      </w:r>
      <w:r w:rsidR="00462935" w:rsidRPr="00D864B0">
        <w:t xml:space="preserve"> it is possible that the share </w:t>
      </w:r>
      <w:r w:rsidR="00FF5354" w:rsidRPr="00D864B0">
        <w:t xml:space="preserve">of the </w:t>
      </w:r>
      <w:r w:rsidR="00462935" w:rsidRPr="00D864B0">
        <w:t>population working in knowledge</w:t>
      </w:r>
      <w:r w:rsidR="00FF5354" w:rsidRPr="00D864B0">
        <w:t>-</w:t>
      </w:r>
      <w:r w:rsidR="00462935" w:rsidRPr="00D864B0">
        <w:t>intensive domains of society do</w:t>
      </w:r>
      <w:r w:rsidR="00FF5354" w:rsidRPr="00D864B0">
        <w:t>es</w:t>
      </w:r>
      <w:r w:rsidR="00462935" w:rsidRPr="00D864B0">
        <w:t xml:space="preserve"> not scale linearly with population. </w:t>
      </w:r>
      <w:r w:rsidR="00402629" w:rsidRPr="00D864B0">
        <w:t xml:space="preserve"> </w:t>
      </w:r>
    </w:p>
    <w:p w14:paraId="4DA1C204" w14:textId="548EA6CE" w:rsidR="00B837DA" w:rsidRPr="00D864B0" w:rsidRDefault="00165A5B" w:rsidP="00E433F7">
      <w:pPr>
        <w:jc w:val="both"/>
      </w:pPr>
      <w:r w:rsidRPr="00D864B0">
        <w:t xml:space="preserve">One possible downside of </w:t>
      </w:r>
      <w:r w:rsidR="00EB0CAC" w:rsidRPr="00D864B0">
        <w:t>the Poisson regression</w:t>
      </w:r>
      <w:r w:rsidRPr="00D864B0">
        <w:t xml:space="preserve"> </w:t>
      </w:r>
      <w:r w:rsidR="00EB0CAC" w:rsidRPr="00D864B0">
        <w:t xml:space="preserve">is </w:t>
      </w:r>
      <w:r w:rsidRPr="00D864B0">
        <w:t xml:space="preserve">that </w:t>
      </w:r>
      <w:r w:rsidR="00EB0CAC" w:rsidRPr="00D864B0">
        <w:t xml:space="preserve">it </w:t>
      </w:r>
      <w:r w:rsidRPr="00D864B0">
        <w:t>can</w:t>
      </w:r>
      <w:r w:rsidR="003D0523" w:rsidRPr="00D864B0">
        <w:t>not</w:t>
      </w:r>
      <w:r w:rsidRPr="00D864B0">
        <w:t xml:space="preserve"> deal with overdispersion (only one parameter is estimated). This can lead to</w:t>
      </w:r>
      <w:r w:rsidR="00C850DE" w:rsidRPr="00D864B0">
        <w:t xml:space="preserve"> underestimated standard errors, </w:t>
      </w:r>
      <w:r w:rsidRPr="00D864B0">
        <w:t xml:space="preserve">which </w:t>
      </w:r>
      <w:r w:rsidR="00C850DE" w:rsidRPr="00D864B0">
        <w:t xml:space="preserve">we </w:t>
      </w:r>
      <w:r w:rsidRPr="00D864B0">
        <w:t>tested with a Wald test</w:t>
      </w:r>
      <w:r w:rsidR="00B837DA" w:rsidRPr="00D864B0">
        <w:t xml:space="preserve">. </w:t>
      </w:r>
      <w:r w:rsidR="00EC695B" w:rsidRPr="00D864B0">
        <w:t xml:space="preserve">Since </w:t>
      </w:r>
      <w:r w:rsidRPr="00D864B0">
        <w:t>the scale factor</w:t>
      </w:r>
      <w:r w:rsidR="00EC695B" w:rsidRPr="00D864B0">
        <w:t xml:space="preserve"> in the </w:t>
      </w:r>
      <w:r w:rsidR="00EB0CAC" w:rsidRPr="00D864B0">
        <w:t>Poiss</w:t>
      </w:r>
      <w:r w:rsidR="00EC695B" w:rsidRPr="00D864B0">
        <w:t xml:space="preserve">on model is much higher than 1  </w:t>
      </w:r>
      <w:r w:rsidRPr="00D864B0">
        <w:t>(</w:t>
      </w:r>
      <w:r w:rsidR="00FF5354" w:rsidRPr="00D864B0">
        <w:t>residual deviance</w:t>
      </w:r>
      <w:r w:rsidRPr="00D864B0">
        <w:t xml:space="preserve"> / df = </w:t>
      </w:r>
      <w:r w:rsidR="00B213CD" w:rsidRPr="00D864B0">
        <w:t>385842 /186</w:t>
      </w:r>
      <w:r w:rsidRPr="00D864B0">
        <w:t xml:space="preserve">), </w:t>
      </w:r>
      <w:r w:rsidR="00C850DE" w:rsidRPr="00D864B0">
        <w:t xml:space="preserve">we </w:t>
      </w:r>
      <w:r w:rsidRPr="00D864B0">
        <w:t>correct</w:t>
      </w:r>
      <w:r w:rsidR="00C850DE" w:rsidRPr="00D864B0">
        <w:t>ed</w:t>
      </w:r>
      <w:r w:rsidRPr="00D864B0">
        <w:t xml:space="preserve"> for overdispersion</w:t>
      </w:r>
      <w:r w:rsidR="00EC695B" w:rsidRPr="00D864B0">
        <w:t xml:space="preserve"> </w:t>
      </w:r>
      <w:r w:rsidR="00CD699B" w:rsidRPr="00D864B0">
        <w:t xml:space="preserve">by using a </w:t>
      </w:r>
      <w:r w:rsidR="00EB0CAC" w:rsidRPr="00D864B0">
        <w:t>Q</w:t>
      </w:r>
      <w:r w:rsidR="00CD699B" w:rsidRPr="00D864B0">
        <w:t>uasi</w:t>
      </w:r>
      <w:r w:rsidR="00EB0CAC" w:rsidRPr="00D864B0">
        <w:t>P</w:t>
      </w:r>
      <w:r w:rsidR="00CD699B" w:rsidRPr="00D864B0">
        <w:t xml:space="preserve">oisson </w:t>
      </w:r>
      <w:r w:rsidRPr="00D864B0">
        <w:t xml:space="preserve">regression </w:t>
      </w:r>
      <w:r w:rsidR="00CD699B" w:rsidRPr="00D864B0">
        <w:t>model</w:t>
      </w:r>
      <w:r w:rsidR="00EB0CAC" w:rsidRPr="00D864B0">
        <w:t>, presented in</w:t>
      </w:r>
      <w:r w:rsidR="00CD699B" w:rsidRPr="00D864B0">
        <w:t xml:space="preserve"> </w:t>
      </w:r>
      <w:r w:rsidR="005C7235" w:rsidRPr="00D864B0">
        <w:t>co</w:t>
      </w:r>
      <w:r w:rsidR="00C850DE" w:rsidRPr="00D864B0">
        <w:t>lumn (3) of</w:t>
      </w:r>
      <w:r w:rsidR="00B837DA" w:rsidRPr="00D864B0">
        <w:t xml:space="preserve"> </w:t>
      </w:r>
      <w:r w:rsidR="00B837DA" w:rsidRPr="00D864B0">
        <w:fldChar w:fldCharType="begin"/>
      </w:r>
      <w:r w:rsidR="00B837DA" w:rsidRPr="00D864B0">
        <w:instrText xml:space="preserve"> REF _Ref11839878 \h </w:instrText>
      </w:r>
      <w:r w:rsidR="00E433F7" w:rsidRPr="00D864B0">
        <w:instrText xml:space="preserve"> \* MERGEFORMAT </w:instrText>
      </w:r>
      <w:r w:rsidR="00B837DA" w:rsidRPr="00D864B0">
        <w:fldChar w:fldCharType="separate"/>
      </w:r>
      <w:r w:rsidR="00B837DA" w:rsidRPr="00D864B0">
        <w:t xml:space="preserve">Table </w:t>
      </w:r>
      <w:r w:rsidR="00B837DA" w:rsidRPr="00D864B0">
        <w:rPr>
          <w:noProof/>
        </w:rPr>
        <w:t>2</w:t>
      </w:r>
      <w:r w:rsidR="00B837DA" w:rsidRPr="00D864B0">
        <w:fldChar w:fldCharType="end"/>
      </w:r>
      <w:r w:rsidRPr="00D864B0">
        <w:t>.</w:t>
      </w:r>
      <w:r w:rsidR="00170CDD" w:rsidRPr="00D864B0">
        <w:t xml:space="preserve"> </w:t>
      </w:r>
      <w:r w:rsidR="00BB414C" w:rsidRPr="00D864B0">
        <w:t xml:space="preserve">In this last </w:t>
      </w:r>
      <w:r w:rsidR="00224082" w:rsidRPr="00D864B0">
        <w:t>model</w:t>
      </w:r>
      <w:r w:rsidR="00FF5354" w:rsidRPr="00D864B0">
        <w:t>,</w:t>
      </w:r>
      <w:r w:rsidR="00224082" w:rsidRPr="00D864B0">
        <w:t xml:space="preserve"> </w:t>
      </w:r>
      <w:r w:rsidR="006D64EA" w:rsidRPr="00D864B0">
        <w:t>GDP</w:t>
      </w:r>
      <w:r w:rsidR="00BB414C" w:rsidRPr="00D864B0">
        <w:t xml:space="preserve"> and internet penetration </w:t>
      </w:r>
      <w:r w:rsidR="00C92712" w:rsidRPr="00D864B0">
        <w:t>are highly significant, and have</w:t>
      </w:r>
      <w:r w:rsidR="00BB414C" w:rsidRPr="00D864B0">
        <w:t xml:space="preserve"> positive effect</w:t>
      </w:r>
      <w:r w:rsidR="00B837DA" w:rsidRPr="00D864B0">
        <w:t xml:space="preserve">s. </w:t>
      </w:r>
    </w:p>
    <w:p w14:paraId="15332E91" w14:textId="6ED319C9" w:rsidR="00165A5B" w:rsidRPr="00D864B0" w:rsidRDefault="00E73E86" w:rsidP="00E433F7">
      <w:pPr>
        <w:jc w:val="both"/>
      </w:pPr>
      <w:r w:rsidRPr="00D864B0">
        <w:t xml:space="preserve">Taken together, these models suggest </w:t>
      </w:r>
      <w:r w:rsidR="00C92712" w:rsidRPr="00D864B0">
        <w:t xml:space="preserve">a result </w:t>
      </w:r>
      <w:r w:rsidR="008565AE" w:rsidRPr="00D864B0">
        <w:t>which contradicts</w:t>
      </w:r>
      <w:r w:rsidR="00C92712" w:rsidRPr="00D864B0">
        <w:t xml:space="preserve"> our hypothesis that </w:t>
      </w:r>
      <w:r w:rsidR="006D64EA" w:rsidRPr="00D864B0">
        <w:t xml:space="preserve">low(er) income </w:t>
      </w:r>
      <w:r w:rsidR="00C92712" w:rsidRPr="00D864B0">
        <w:t xml:space="preserve">countries may use shadow libraries </w:t>
      </w:r>
      <w:r w:rsidR="008565AE" w:rsidRPr="00D864B0">
        <w:t xml:space="preserve">more </w:t>
      </w:r>
      <w:r w:rsidR="00C92712" w:rsidRPr="00D864B0">
        <w:t>to compensate for infrastructural, and funding limitations.</w:t>
      </w:r>
    </w:p>
    <w:p w14:paraId="71DF9D17" w14:textId="5FEB11C3" w:rsidR="00355767" w:rsidRPr="00D864B0" w:rsidRDefault="00C92712" w:rsidP="00300E3C">
      <w:pPr>
        <w:jc w:val="both"/>
      </w:pPr>
      <w:r w:rsidRPr="00D864B0">
        <w:t xml:space="preserve">To explore further, </w:t>
      </w:r>
      <w:r w:rsidR="00B743A0" w:rsidRPr="00D864B0">
        <w:t xml:space="preserve">we added a number of macroeconomic </w:t>
      </w:r>
      <w:r w:rsidR="00165A5B" w:rsidRPr="00D864B0">
        <w:t xml:space="preserve">variables </w:t>
      </w:r>
      <w:r w:rsidR="00B743A0" w:rsidRPr="00D864B0">
        <w:t>related to tertiary education and research activities</w:t>
      </w:r>
      <w:r w:rsidR="00165A5B" w:rsidRPr="00D864B0">
        <w:t xml:space="preserve">. </w:t>
      </w:r>
      <w:r w:rsidR="00B743A0" w:rsidRPr="00D864B0">
        <w:t xml:space="preserve">We queried </w:t>
      </w:r>
      <w:hyperlink r:id="rId9">
        <w:r w:rsidR="00B743A0" w:rsidRPr="00D864B0">
          <w:t>gross tertiary education enrollment ratio</w:t>
        </w:r>
      </w:hyperlink>
      <w:r w:rsidR="00B743A0" w:rsidRPr="00D864B0">
        <w:t>, the expenditure on tertiary education per student and the percentage of GDP spending on R&amp;D from 201</w:t>
      </w:r>
      <w:r w:rsidR="00E73E86" w:rsidRPr="00D864B0">
        <w:t>5 from the World Bank Open Data dataset</w:t>
      </w:r>
      <w:r w:rsidR="00B743A0" w:rsidRPr="00D864B0">
        <w:t>.</w:t>
      </w:r>
      <w:r w:rsidR="007332C6" w:rsidRPr="00D864B0">
        <w:t xml:space="preserve"> We also included the H index of countries from 2015. </w:t>
      </w:r>
      <w:r w:rsidR="00B743A0" w:rsidRPr="00D864B0">
        <w:t xml:space="preserve"> Due to missing data</w:t>
      </w:r>
      <w:r w:rsidR="00FF5354" w:rsidRPr="00D864B0">
        <w:t>,</w:t>
      </w:r>
      <w:r w:rsidR="00B743A0" w:rsidRPr="00D864B0">
        <w:t xml:space="preserve"> the sample size was reduced </w:t>
      </w:r>
      <w:r w:rsidR="00D46458" w:rsidRPr="00D864B0">
        <w:t xml:space="preserve">from </w:t>
      </w:r>
      <w:r w:rsidR="006846E2" w:rsidRPr="00D864B0">
        <w:t>190</w:t>
      </w:r>
      <w:r w:rsidR="00D46458" w:rsidRPr="00D864B0">
        <w:t xml:space="preserve"> to </w:t>
      </w:r>
      <w:r w:rsidR="006846E2" w:rsidRPr="00D864B0">
        <w:t>86</w:t>
      </w:r>
      <w:r w:rsidR="00300E3C" w:rsidRPr="00D864B0">
        <w:t xml:space="preserve">. </w:t>
      </w:r>
      <w:r w:rsidR="00684831" w:rsidRPr="00D864B0">
        <w:t xml:space="preserve">For this model and all the following </w:t>
      </w:r>
      <w:r w:rsidR="003D0523" w:rsidRPr="00D864B0">
        <w:t>ones,</w:t>
      </w:r>
      <w:r w:rsidR="00684831" w:rsidRPr="00D864B0">
        <w:t xml:space="preserve"> we only include the results of the </w:t>
      </w:r>
      <w:r w:rsidR="008565AE" w:rsidRPr="00D864B0">
        <w:t>Q</w:t>
      </w:r>
      <w:r w:rsidR="00684831" w:rsidRPr="00D864B0">
        <w:t>uasi</w:t>
      </w:r>
      <w:r w:rsidR="008565AE" w:rsidRPr="00D864B0">
        <w:t>P</w:t>
      </w:r>
      <w:r w:rsidR="00684831" w:rsidRPr="00D864B0">
        <w:t xml:space="preserve">oisson regression as this is the best fit for our data. The results are summarized in </w:t>
      </w:r>
      <w:r w:rsidR="00355767" w:rsidRPr="00D864B0">
        <w:fldChar w:fldCharType="begin"/>
      </w:r>
      <w:r w:rsidR="00355767" w:rsidRPr="00D864B0">
        <w:instrText xml:space="preserve"> REF _Ref11753748 \h </w:instrText>
      </w:r>
      <w:r w:rsidR="00E433F7" w:rsidRPr="00D864B0">
        <w:instrText xml:space="preserve"> \* MERGEFORMAT </w:instrText>
      </w:r>
      <w:r w:rsidR="00355767" w:rsidRPr="00D864B0">
        <w:fldChar w:fldCharType="separate"/>
      </w:r>
      <w:r w:rsidR="00355767" w:rsidRPr="00D864B0">
        <w:t xml:space="preserve">Table </w:t>
      </w:r>
      <w:r w:rsidR="00355767" w:rsidRPr="00D864B0">
        <w:rPr>
          <w:noProof/>
        </w:rPr>
        <w:t>3</w:t>
      </w:r>
      <w:r w:rsidR="00355767" w:rsidRPr="00D864B0">
        <w:fldChar w:fldCharType="end"/>
      </w:r>
      <w:r w:rsidR="00355767" w:rsidRPr="00D864B0">
        <w:t>.</w:t>
      </w:r>
    </w:p>
    <w:p w14:paraId="41FC2F6D" w14:textId="77777777" w:rsidR="009571A1" w:rsidRDefault="009571A1" w:rsidP="009571A1">
      <w:pPr>
        <w:pStyle w:val="Caption"/>
        <w:jc w:val="both"/>
      </w:pPr>
      <w:bookmarkStart w:id="7" w:name="_Ref11753748"/>
    </w:p>
    <w:p w14:paraId="1F034529" w14:textId="0DA9B11C" w:rsidR="009571A1" w:rsidRPr="00D864B0" w:rsidRDefault="009571A1" w:rsidP="009571A1">
      <w:pPr>
        <w:pStyle w:val="Caption"/>
        <w:jc w:val="both"/>
      </w:pPr>
      <w:r w:rsidRPr="00D864B0">
        <w:lastRenderedPageBreak/>
        <w:t xml:space="preserve">Table </w:t>
      </w:r>
      <w:fldSimple w:instr=" SEQ Table \* ARABIC ">
        <w:r w:rsidRPr="00D864B0">
          <w:rPr>
            <w:noProof/>
          </w:rPr>
          <w:t>3</w:t>
        </w:r>
      </w:fldSimple>
      <w:r w:rsidRPr="00D864B0">
        <w:t xml:space="preserve"> Global models II. (DV: download per capita)</w:t>
      </w:r>
    </w:p>
    <w:tbl>
      <w:tblPr>
        <w:tblStyle w:val="TableGridLight"/>
        <w:tblW w:w="5000" w:type="pct"/>
        <w:tblLook w:val="0420" w:firstRow="1" w:lastRow="0" w:firstColumn="0" w:lastColumn="0" w:noHBand="0" w:noVBand="1"/>
      </w:tblPr>
      <w:tblGrid>
        <w:gridCol w:w="4452"/>
        <w:gridCol w:w="1632"/>
        <w:gridCol w:w="1633"/>
        <w:gridCol w:w="1633"/>
      </w:tblGrid>
      <w:tr w:rsidR="005548AA" w:rsidRPr="00355708" w14:paraId="10D93FE9" w14:textId="77777777" w:rsidTr="0070354D">
        <w:tc>
          <w:tcPr>
            <w:tcW w:w="1250" w:type="pct"/>
          </w:tcPr>
          <w:p w14:paraId="138991D2" w14:textId="77777777" w:rsidR="00267253" w:rsidRPr="0068187B" w:rsidRDefault="00267253" w:rsidP="0070354D">
            <w:pPr>
              <w:ind w:left="80" w:right="80"/>
              <w:jc w:val="center"/>
              <w:rPr>
                <w:rFonts w:cstheme="minorHAnsi"/>
              </w:rPr>
            </w:pPr>
          </w:p>
        </w:tc>
        <w:tc>
          <w:tcPr>
            <w:tcW w:w="1250" w:type="pct"/>
          </w:tcPr>
          <w:p w14:paraId="1FABD013" w14:textId="77777777" w:rsidR="00267253" w:rsidRPr="0068187B" w:rsidRDefault="00267253" w:rsidP="0070354D">
            <w:pPr>
              <w:ind w:left="80" w:right="80"/>
              <w:jc w:val="center"/>
              <w:rPr>
                <w:rFonts w:cstheme="minorHAnsi"/>
              </w:rPr>
            </w:pPr>
            <w:r w:rsidRPr="0070354D">
              <w:rPr>
                <w:rFonts w:eastAsia="Arial" w:cstheme="minorHAnsi"/>
                <w:color w:val="111111"/>
              </w:rPr>
              <w:t>Model 4</w:t>
            </w:r>
          </w:p>
        </w:tc>
        <w:tc>
          <w:tcPr>
            <w:tcW w:w="1250" w:type="pct"/>
          </w:tcPr>
          <w:p w14:paraId="1D5A37E1" w14:textId="77777777" w:rsidR="00267253" w:rsidRPr="0068187B" w:rsidRDefault="00267253" w:rsidP="0070354D">
            <w:pPr>
              <w:ind w:left="80" w:right="80"/>
              <w:jc w:val="center"/>
              <w:rPr>
                <w:rFonts w:cstheme="minorHAnsi"/>
              </w:rPr>
            </w:pPr>
            <w:r w:rsidRPr="0070354D">
              <w:rPr>
                <w:rFonts w:eastAsia="Arial" w:cstheme="minorHAnsi"/>
                <w:color w:val="111111"/>
              </w:rPr>
              <w:t>Model 5</w:t>
            </w:r>
          </w:p>
        </w:tc>
        <w:tc>
          <w:tcPr>
            <w:tcW w:w="1250" w:type="pct"/>
          </w:tcPr>
          <w:p w14:paraId="291E7773" w14:textId="77777777" w:rsidR="00267253" w:rsidRPr="0068187B" w:rsidRDefault="00267253" w:rsidP="0070354D">
            <w:pPr>
              <w:ind w:left="80" w:right="80"/>
              <w:jc w:val="center"/>
              <w:rPr>
                <w:rFonts w:cstheme="minorHAnsi"/>
              </w:rPr>
            </w:pPr>
            <w:r w:rsidRPr="0070354D">
              <w:rPr>
                <w:rFonts w:eastAsia="Arial" w:cstheme="minorHAnsi"/>
                <w:color w:val="111111"/>
              </w:rPr>
              <w:t>Model 6</w:t>
            </w:r>
          </w:p>
        </w:tc>
      </w:tr>
      <w:tr w:rsidR="005548AA" w:rsidRPr="00355708" w14:paraId="429C2B13" w14:textId="77777777" w:rsidTr="0070354D">
        <w:tc>
          <w:tcPr>
            <w:tcW w:w="1250" w:type="pct"/>
          </w:tcPr>
          <w:p w14:paraId="79758BE8" w14:textId="77777777" w:rsidR="00267253" w:rsidRPr="0068187B" w:rsidRDefault="00267253" w:rsidP="0070354D">
            <w:pPr>
              <w:ind w:left="80" w:right="80"/>
              <w:rPr>
                <w:rFonts w:cstheme="minorHAnsi"/>
              </w:rPr>
            </w:pPr>
            <w:r w:rsidRPr="0070354D">
              <w:rPr>
                <w:rFonts w:eastAsia="Arial" w:cstheme="minorHAnsi"/>
                <w:color w:val="111111"/>
              </w:rPr>
              <w:t>(Intercept)</w:t>
            </w:r>
          </w:p>
        </w:tc>
        <w:tc>
          <w:tcPr>
            <w:tcW w:w="1250" w:type="pct"/>
          </w:tcPr>
          <w:p w14:paraId="2D854150"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2.44     </w:t>
            </w:r>
          </w:p>
        </w:tc>
        <w:tc>
          <w:tcPr>
            <w:tcW w:w="1250" w:type="pct"/>
          </w:tcPr>
          <w:p w14:paraId="6C27619E"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8.15 *** </w:t>
            </w:r>
          </w:p>
        </w:tc>
        <w:tc>
          <w:tcPr>
            <w:tcW w:w="1250" w:type="pct"/>
          </w:tcPr>
          <w:p w14:paraId="3DD8D625"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7.12 ***  </w:t>
            </w:r>
          </w:p>
        </w:tc>
      </w:tr>
      <w:tr w:rsidR="005548AA" w:rsidRPr="00355708" w14:paraId="4C95F6B1" w14:textId="77777777" w:rsidTr="0070354D">
        <w:tc>
          <w:tcPr>
            <w:tcW w:w="1250" w:type="pct"/>
          </w:tcPr>
          <w:p w14:paraId="7C2D4560" w14:textId="77777777" w:rsidR="00267253" w:rsidRPr="0068187B" w:rsidRDefault="00267253" w:rsidP="0070354D">
            <w:pPr>
              <w:ind w:left="80" w:right="80"/>
              <w:rPr>
                <w:rFonts w:cstheme="minorHAnsi"/>
              </w:rPr>
            </w:pPr>
          </w:p>
        </w:tc>
        <w:tc>
          <w:tcPr>
            <w:tcW w:w="1250" w:type="pct"/>
          </w:tcPr>
          <w:p w14:paraId="6FCB6D08"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1.67)    </w:t>
            </w:r>
          </w:p>
        </w:tc>
        <w:tc>
          <w:tcPr>
            <w:tcW w:w="1250" w:type="pct"/>
          </w:tcPr>
          <w:p w14:paraId="6A22C12B"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267)   </w:t>
            </w:r>
          </w:p>
        </w:tc>
        <w:tc>
          <w:tcPr>
            <w:tcW w:w="1250" w:type="pct"/>
          </w:tcPr>
          <w:p w14:paraId="525972CD"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358)    </w:t>
            </w:r>
          </w:p>
        </w:tc>
      </w:tr>
      <w:tr w:rsidR="005548AA" w:rsidRPr="00355708" w14:paraId="01EBB117" w14:textId="77777777" w:rsidTr="0070354D">
        <w:tc>
          <w:tcPr>
            <w:tcW w:w="1250" w:type="pct"/>
          </w:tcPr>
          <w:p w14:paraId="3025C46F" w14:textId="48671043" w:rsidR="00267253" w:rsidRPr="0068187B" w:rsidRDefault="00267253" w:rsidP="0070354D">
            <w:pPr>
              <w:ind w:left="80" w:right="80"/>
              <w:rPr>
                <w:rFonts w:cstheme="minorHAnsi"/>
              </w:rPr>
            </w:pPr>
            <w:r w:rsidRPr="0070354D">
              <w:rPr>
                <w:rFonts w:eastAsia="Arial" w:cstheme="minorHAnsi"/>
                <w:color w:val="111111"/>
              </w:rPr>
              <w:t>log(</w:t>
            </w:r>
            <w:r w:rsidR="005548AA">
              <w:rPr>
                <w:rFonts w:eastAsia="Arial" w:cstheme="minorHAnsi"/>
                <w:color w:val="111111"/>
              </w:rPr>
              <w:t>population per million</w:t>
            </w:r>
            <w:r w:rsidRPr="0070354D">
              <w:rPr>
                <w:rFonts w:eastAsia="Arial" w:cstheme="minorHAnsi"/>
                <w:color w:val="111111"/>
              </w:rPr>
              <w:t>)</w:t>
            </w:r>
          </w:p>
        </w:tc>
        <w:tc>
          <w:tcPr>
            <w:tcW w:w="1250" w:type="pct"/>
          </w:tcPr>
          <w:p w14:paraId="33EDB1E3"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926   </w:t>
            </w:r>
          </w:p>
        </w:tc>
        <w:tc>
          <w:tcPr>
            <w:tcW w:w="1250" w:type="pct"/>
          </w:tcPr>
          <w:p w14:paraId="40CE29F5" w14:textId="77777777" w:rsidR="00267253" w:rsidRPr="0068187B" w:rsidRDefault="00267253" w:rsidP="0070354D">
            <w:pPr>
              <w:ind w:left="80" w:right="80"/>
              <w:jc w:val="right"/>
              <w:rPr>
                <w:rFonts w:cstheme="minorHAnsi"/>
              </w:rPr>
            </w:pPr>
            <w:r w:rsidRPr="0070354D">
              <w:rPr>
                <w:rFonts w:eastAsia="Arial" w:cstheme="minorHAnsi"/>
                <w:color w:val="111111"/>
              </w:rPr>
              <w:t>-0.326 ***</w:t>
            </w:r>
          </w:p>
        </w:tc>
        <w:tc>
          <w:tcPr>
            <w:tcW w:w="1250" w:type="pct"/>
          </w:tcPr>
          <w:p w14:paraId="402C6356"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341 *** </w:t>
            </w:r>
          </w:p>
        </w:tc>
      </w:tr>
      <w:tr w:rsidR="005548AA" w:rsidRPr="00355708" w14:paraId="668DA09F" w14:textId="77777777" w:rsidTr="0070354D">
        <w:tc>
          <w:tcPr>
            <w:tcW w:w="1250" w:type="pct"/>
          </w:tcPr>
          <w:p w14:paraId="49F56079" w14:textId="77777777" w:rsidR="00267253" w:rsidRPr="0068187B" w:rsidRDefault="00267253" w:rsidP="0070354D">
            <w:pPr>
              <w:ind w:left="80" w:right="80"/>
              <w:rPr>
                <w:rFonts w:cstheme="minorHAnsi"/>
              </w:rPr>
            </w:pPr>
          </w:p>
        </w:tc>
        <w:tc>
          <w:tcPr>
            <w:tcW w:w="1250" w:type="pct"/>
          </w:tcPr>
          <w:p w14:paraId="6582E6BC"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875)  </w:t>
            </w:r>
          </w:p>
        </w:tc>
        <w:tc>
          <w:tcPr>
            <w:tcW w:w="1250" w:type="pct"/>
          </w:tcPr>
          <w:p w14:paraId="69DAB6E7"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719)  </w:t>
            </w:r>
          </w:p>
        </w:tc>
        <w:tc>
          <w:tcPr>
            <w:tcW w:w="1250" w:type="pct"/>
          </w:tcPr>
          <w:p w14:paraId="06A79862"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672)   </w:t>
            </w:r>
          </w:p>
        </w:tc>
      </w:tr>
      <w:tr w:rsidR="005548AA" w:rsidRPr="00355708" w14:paraId="357E8D99" w14:textId="77777777" w:rsidTr="0070354D">
        <w:tc>
          <w:tcPr>
            <w:tcW w:w="1250" w:type="pct"/>
          </w:tcPr>
          <w:p w14:paraId="6257D65E" w14:textId="77777777" w:rsidR="00267253" w:rsidRPr="0068187B" w:rsidRDefault="00267253" w:rsidP="0070354D">
            <w:pPr>
              <w:ind w:left="80" w:right="80"/>
              <w:rPr>
                <w:rFonts w:cstheme="minorHAnsi"/>
              </w:rPr>
            </w:pPr>
            <w:r w:rsidRPr="0070354D">
              <w:rPr>
                <w:rFonts w:eastAsia="Arial" w:cstheme="minorHAnsi"/>
                <w:color w:val="111111"/>
              </w:rPr>
              <w:t>log(gdp)</w:t>
            </w:r>
          </w:p>
        </w:tc>
        <w:tc>
          <w:tcPr>
            <w:tcW w:w="1250" w:type="pct"/>
          </w:tcPr>
          <w:p w14:paraId="5EC7AF7C"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583 ** </w:t>
            </w:r>
          </w:p>
        </w:tc>
        <w:tc>
          <w:tcPr>
            <w:tcW w:w="1250" w:type="pct"/>
          </w:tcPr>
          <w:p w14:paraId="2DA411FF"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c>
          <w:tcPr>
            <w:tcW w:w="1250" w:type="pct"/>
          </w:tcPr>
          <w:p w14:paraId="0A533756"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r>
      <w:tr w:rsidR="005548AA" w:rsidRPr="00355708" w14:paraId="0BA39C7F" w14:textId="77777777" w:rsidTr="0070354D">
        <w:tc>
          <w:tcPr>
            <w:tcW w:w="1250" w:type="pct"/>
          </w:tcPr>
          <w:p w14:paraId="530AF8A1" w14:textId="77777777" w:rsidR="00267253" w:rsidRPr="0068187B" w:rsidRDefault="00267253" w:rsidP="0070354D">
            <w:pPr>
              <w:ind w:left="80" w:right="80"/>
              <w:rPr>
                <w:rFonts w:cstheme="minorHAnsi"/>
              </w:rPr>
            </w:pPr>
          </w:p>
        </w:tc>
        <w:tc>
          <w:tcPr>
            <w:tcW w:w="1250" w:type="pct"/>
          </w:tcPr>
          <w:p w14:paraId="66F10E5B"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181)   </w:t>
            </w:r>
          </w:p>
        </w:tc>
        <w:tc>
          <w:tcPr>
            <w:tcW w:w="1250" w:type="pct"/>
          </w:tcPr>
          <w:p w14:paraId="48C0990B"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c>
          <w:tcPr>
            <w:tcW w:w="1250" w:type="pct"/>
          </w:tcPr>
          <w:p w14:paraId="1FBC08A0"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r>
      <w:tr w:rsidR="005548AA" w:rsidRPr="00355708" w14:paraId="131697F8" w14:textId="77777777" w:rsidTr="0070354D">
        <w:tc>
          <w:tcPr>
            <w:tcW w:w="1250" w:type="pct"/>
          </w:tcPr>
          <w:p w14:paraId="1EB77AB9" w14:textId="20C03F71" w:rsidR="00267253" w:rsidRPr="0068187B" w:rsidRDefault="005548AA" w:rsidP="0070354D">
            <w:pPr>
              <w:ind w:left="80" w:right="80"/>
              <w:rPr>
                <w:rFonts w:cstheme="minorHAnsi"/>
              </w:rPr>
            </w:pPr>
            <w:r>
              <w:rPr>
                <w:rFonts w:eastAsia="Arial" w:cstheme="minorHAnsi"/>
                <w:color w:val="111111"/>
              </w:rPr>
              <w:t>Broadband_subscribers</w:t>
            </w:r>
          </w:p>
        </w:tc>
        <w:tc>
          <w:tcPr>
            <w:tcW w:w="1250" w:type="pct"/>
          </w:tcPr>
          <w:p w14:paraId="7FEBC2BA"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1.61     </w:t>
            </w:r>
          </w:p>
        </w:tc>
        <w:tc>
          <w:tcPr>
            <w:tcW w:w="1250" w:type="pct"/>
          </w:tcPr>
          <w:p w14:paraId="129A4A44"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c>
          <w:tcPr>
            <w:tcW w:w="1250" w:type="pct"/>
          </w:tcPr>
          <w:p w14:paraId="441FCD5F"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r>
      <w:tr w:rsidR="005548AA" w:rsidRPr="00355708" w14:paraId="69A0D190" w14:textId="77777777" w:rsidTr="0070354D">
        <w:tc>
          <w:tcPr>
            <w:tcW w:w="1250" w:type="pct"/>
          </w:tcPr>
          <w:p w14:paraId="64D0D27E" w14:textId="77777777" w:rsidR="00267253" w:rsidRPr="0068187B" w:rsidRDefault="00267253" w:rsidP="0070354D">
            <w:pPr>
              <w:ind w:left="80" w:right="80"/>
              <w:rPr>
                <w:rFonts w:cstheme="minorHAnsi"/>
              </w:rPr>
            </w:pPr>
          </w:p>
        </w:tc>
        <w:tc>
          <w:tcPr>
            <w:tcW w:w="1250" w:type="pct"/>
          </w:tcPr>
          <w:p w14:paraId="3A281DF7"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1.43)    </w:t>
            </w:r>
          </w:p>
        </w:tc>
        <w:tc>
          <w:tcPr>
            <w:tcW w:w="1250" w:type="pct"/>
          </w:tcPr>
          <w:p w14:paraId="30125FAD"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c>
          <w:tcPr>
            <w:tcW w:w="1250" w:type="pct"/>
          </w:tcPr>
          <w:p w14:paraId="4BED4C9C"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r>
      <w:tr w:rsidR="005548AA" w:rsidRPr="00355708" w14:paraId="2A778075" w14:textId="77777777" w:rsidTr="0070354D">
        <w:tc>
          <w:tcPr>
            <w:tcW w:w="1250" w:type="pct"/>
          </w:tcPr>
          <w:p w14:paraId="599479CC" w14:textId="397683F7" w:rsidR="00267253" w:rsidRPr="0068187B" w:rsidRDefault="005548AA" w:rsidP="0070354D">
            <w:pPr>
              <w:ind w:left="80" w:right="80"/>
              <w:rPr>
                <w:rFonts w:cstheme="minorHAnsi"/>
              </w:rPr>
            </w:pP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
        </w:tc>
        <w:tc>
          <w:tcPr>
            <w:tcW w:w="1250" w:type="pct"/>
          </w:tcPr>
          <w:p w14:paraId="301163F2"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023   </w:t>
            </w:r>
          </w:p>
        </w:tc>
        <w:tc>
          <w:tcPr>
            <w:tcW w:w="1250" w:type="pct"/>
          </w:tcPr>
          <w:p w14:paraId="263416C7"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102 * </w:t>
            </w:r>
          </w:p>
        </w:tc>
        <w:tc>
          <w:tcPr>
            <w:tcW w:w="1250" w:type="pct"/>
          </w:tcPr>
          <w:p w14:paraId="375A9E4B" w14:textId="77777777" w:rsidR="00267253" w:rsidRPr="0068187B" w:rsidRDefault="00267253" w:rsidP="0070354D">
            <w:pPr>
              <w:ind w:left="80" w:right="80"/>
              <w:jc w:val="right"/>
              <w:rPr>
                <w:rFonts w:cstheme="minorHAnsi"/>
              </w:rPr>
            </w:pPr>
            <w:r w:rsidRPr="0070354D">
              <w:rPr>
                <w:rFonts w:eastAsia="Arial" w:cstheme="minorHAnsi"/>
                <w:color w:val="111111"/>
              </w:rPr>
              <w:t>0.0297 ***</w:t>
            </w:r>
          </w:p>
        </w:tc>
      </w:tr>
      <w:tr w:rsidR="005548AA" w:rsidRPr="00355708" w14:paraId="42C4AD29" w14:textId="77777777" w:rsidTr="0070354D">
        <w:tc>
          <w:tcPr>
            <w:tcW w:w="1250" w:type="pct"/>
          </w:tcPr>
          <w:p w14:paraId="4587E0D8" w14:textId="77777777" w:rsidR="00267253" w:rsidRPr="0068187B" w:rsidRDefault="00267253" w:rsidP="0070354D">
            <w:pPr>
              <w:ind w:left="80" w:right="80"/>
              <w:rPr>
                <w:rFonts w:cstheme="minorHAnsi"/>
              </w:rPr>
            </w:pPr>
          </w:p>
        </w:tc>
        <w:tc>
          <w:tcPr>
            <w:tcW w:w="1250" w:type="pct"/>
          </w:tcPr>
          <w:p w14:paraId="08C99E3B"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043)  </w:t>
            </w:r>
          </w:p>
        </w:tc>
        <w:tc>
          <w:tcPr>
            <w:tcW w:w="1250" w:type="pct"/>
          </w:tcPr>
          <w:p w14:paraId="39C7F628"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0444) </w:t>
            </w:r>
          </w:p>
        </w:tc>
        <w:tc>
          <w:tcPr>
            <w:tcW w:w="1250" w:type="pct"/>
          </w:tcPr>
          <w:p w14:paraId="473B2343"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061)   </w:t>
            </w:r>
          </w:p>
        </w:tc>
      </w:tr>
      <w:tr w:rsidR="005548AA" w:rsidRPr="00355708" w14:paraId="16782024" w14:textId="77777777" w:rsidTr="0070354D">
        <w:tc>
          <w:tcPr>
            <w:tcW w:w="1250" w:type="pct"/>
          </w:tcPr>
          <w:p w14:paraId="0E33E659" w14:textId="4FC3F09A" w:rsidR="00267253" w:rsidRPr="0068187B" w:rsidRDefault="005548AA" w:rsidP="0070354D">
            <w:pPr>
              <w:ind w:left="80" w:right="80"/>
              <w:rPr>
                <w:rFonts w:cstheme="minorHAnsi"/>
              </w:rPr>
            </w:pPr>
            <w:r w:rsidRPr="00D864B0">
              <w:t>Expenditure</w:t>
            </w:r>
            <w:r>
              <w:t>_</w:t>
            </w:r>
            <w:r w:rsidRPr="00D864B0">
              <w:t>tertiary</w:t>
            </w:r>
            <w:r>
              <w:t>_</w:t>
            </w:r>
            <w:r w:rsidRPr="00D864B0">
              <w:t>education</w:t>
            </w:r>
            <w:r>
              <w:t>_</w:t>
            </w:r>
            <w:r w:rsidRPr="00D864B0">
              <w:t>per</w:t>
            </w:r>
            <w:r>
              <w:t>_</w:t>
            </w:r>
            <w:r w:rsidRPr="00D864B0">
              <w:t>student</w:t>
            </w:r>
          </w:p>
        </w:tc>
        <w:tc>
          <w:tcPr>
            <w:tcW w:w="1250" w:type="pct"/>
          </w:tcPr>
          <w:p w14:paraId="78189FBF"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1.37e-05 </w:t>
            </w:r>
          </w:p>
        </w:tc>
        <w:tc>
          <w:tcPr>
            <w:tcW w:w="1250" w:type="pct"/>
          </w:tcPr>
          <w:p w14:paraId="63B56429"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9.11e-06 </w:t>
            </w:r>
          </w:p>
        </w:tc>
        <w:tc>
          <w:tcPr>
            <w:tcW w:w="1250" w:type="pct"/>
          </w:tcPr>
          <w:p w14:paraId="40D069D0"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2.49e-06  </w:t>
            </w:r>
          </w:p>
        </w:tc>
      </w:tr>
      <w:tr w:rsidR="005548AA" w:rsidRPr="00355708" w14:paraId="24070C2E" w14:textId="77777777" w:rsidTr="0070354D">
        <w:tc>
          <w:tcPr>
            <w:tcW w:w="1250" w:type="pct"/>
          </w:tcPr>
          <w:p w14:paraId="1975B4CF" w14:textId="77777777" w:rsidR="00267253" w:rsidRPr="0068187B" w:rsidRDefault="00267253" w:rsidP="0070354D">
            <w:pPr>
              <w:ind w:left="80" w:right="80"/>
              <w:rPr>
                <w:rFonts w:cstheme="minorHAnsi"/>
              </w:rPr>
            </w:pPr>
          </w:p>
        </w:tc>
        <w:tc>
          <w:tcPr>
            <w:tcW w:w="1250" w:type="pct"/>
          </w:tcPr>
          <w:p w14:paraId="53A637B9" w14:textId="77777777" w:rsidR="00267253" w:rsidRPr="0068187B" w:rsidRDefault="00267253" w:rsidP="0070354D">
            <w:pPr>
              <w:ind w:left="80" w:right="80"/>
              <w:jc w:val="right"/>
              <w:rPr>
                <w:rFonts w:cstheme="minorHAnsi"/>
              </w:rPr>
            </w:pPr>
            <w:r w:rsidRPr="0070354D">
              <w:rPr>
                <w:rFonts w:eastAsia="Arial" w:cstheme="minorHAnsi"/>
                <w:color w:val="111111"/>
              </w:rPr>
              <w:t>(1.57e-05)</w:t>
            </w:r>
          </w:p>
        </w:tc>
        <w:tc>
          <w:tcPr>
            <w:tcW w:w="1250" w:type="pct"/>
          </w:tcPr>
          <w:p w14:paraId="2AB49BD6" w14:textId="77777777" w:rsidR="00267253" w:rsidRPr="0068187B" w:rsidRDefault="00267253" w:rsidP="0070354D">
            <w:pPr>
              <w:ind w:left="80" w:right="80"/>
              <w:jc w:val="right"/>
              <w:rPr>
                <w:rFonts w:cstheme="minorHAnsi"/>
              </w:rPr>
            </w:pPr>
            <w:r w:rsidRPr="0070354D">
              <w:rPr>
                <w:rFonts w:eastAsia="Arial" w:cstheme="minorHAnsi"/>
                <w:color w:val="111111"/>
              </w:rPr>
              <w:t>(1.78e-05)</w:t>
            </w:r>
          </w:p>
        </w:tc>
        <w:tc>
          <w:tcPr>
            <w:tcW w:w="1250" w:type="pct"/>
          </w:tcPr>
          <w:p w14:paraId="6DCB1C3C"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1.56e-05) </w:t>
            </w:r>
          </w:p>
        </w:tc>
      </w:tr>
      <w:tr w:rsidR="005548AA" w:rsidRPr="00355708" w14:paraId="7E7AA99B" w14:textId="77777777" w:rsidTr="0070354D">
        <w:tc>
          <w:tcPr>
            <w:tcW w:w="1250" w:type="pct"/>
          </w:tcPr>
          <w:p w14:paraId="3D6B0738" w14:textId="7B3D1955" w:rsidR="00267253" w:rsidRPr="0068187B" w:rsidRDefault="005548AA" w:rsidP="0070354D">
            <w:pPr>
              <w:ind w:left="80" w:right="80"/>
              <w:rPr>
                <w:rFonts w:cstheme="minorHAnsi"/>
              </w:rPr>
            </w:pPr>
            <w:r w:rsidRPr="00D864B0">
              <w:t>Percentage</w:t>
            </w:r>
            <w:r>
              <w:t>_</w:t>
            </w:r>
            <w:r w:rsidRPr="00D864B0">
              <w:t>of</w:t>
            </w:r>
            <w:r>
              <w:t>_</w:t>
            </w:r>
            <w:r w:rsidRPr="00D864B0">
              <w:t>GDP</w:t>
            </w:r>
            <w:r>
              <w:t>_</w:t>
            </w:r>
            <w:r w:rsidRPr="00D864B0">
              <w:t>spending</w:t>
            </w:r>
            <w:r>
              <w:t>_</w:t>
            </w:r>
            <w:r w:rsidRPr="00D864B0">
              <w:t>on</w:t>
            </w:r>
            <w:r>
              <w:t>_</w:t>
            </w:r>
            <w:r w:rsidRPr="00D864B0">
              <w:t>R&amp;D</w:t>
            </w:r>
          </w:p>
        </w:tc>
        <w:tc>
          <w:tcPr>
            <w:tcW w:w="1250" w:type="pct"/>
          </w:tcPr>
          <w:p w14:paraId="4E00C643"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875   </w:t>
            </w:r>
          </w:p>
        </w:tc>
        <w:tc>
          <w:tcPr>
            <w:tcW w:w="1250" w:type="pct"/>
          </w:tcPr>
          <w:p w14:paraId="0EC2C6CB"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148    </w:t>
            </w:r>
          </w:p>
        </w:tc>
        <w:tc>
          <w:tcPr>
            <w:tcW w:w="1250" w:type="pct"/>
          </w:tcPr>
          <w:p w14:paraId="6151140A"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1.56 ***  </w:t>
            </w:r>
          </w:p>
        </w:tc>
      </w:tr>
      <w:tr w:rsidR="005548AA" w:rsidRPr="00355708" w14:paraId="1278F0DF" w14:textId="77777777" w:rsidTr="0070354D">
        <w:tc>
          <w:tcPr>
            <w:tcW w:w="1250" w:type="pct"/>
          </w:tcPr>
          <w:p w14:paraId="42C9A7AE" w14:textId="77777777" w:rsidR="00267253" w:rsidRPr="0068187B" w:rsidRDefault="00267253" w:rsidP="0070354D">
            <w:pPr>
              <w:ind w:left="80" w:right="80"/>
              <w:rPr>
                <w:rFonts w:cstheme="minorHAnsi"/>
              </w:rPr>
            </w:pPr>
          </w:p>
        </w:tc>
        <w:tc>
          <w:tcPr>
            <w:tcW w:w="1250" w:type="pct"/>
          </w:tcPr>
          <w:p w14:paraId="4D32882A"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103)   </w:t>
            </w:r>
          </w:p>
        </w:tc>
        <w:tc>
          <w:tcPr>
            <w:tcW w:w="1250" w:type="pct"/>
          </w:tcPr>
          <w:p w14:paraId="269E97D0"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11)    </w:t>
            </w:r>
          </w:p>
        </w:tc>
        <w:tc>
          <w:tcPr>
            <w:tcW w:w="1250" w:type="pct"/>
          </w:tcPr>
          <w:p w14:paraId="2D32D743"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323)    </w:t>
            </w:r>
          </w:p>
        </w:tc>
      </w:tr>
      <w:tr w:rsidR="005548AA" w:rsidRPr="00355708" w14:paraId="6DBE0F75" w14:textId="77777777" w:rsidTr="0070354D">
        <w:tc>
          <w:tcPr>
            <w:tcW w:w="1250" w:type="pct"/>
          </w:tcPr>
          <w:p w14:paraId="44BD5216" w14:textId="3DD2DFDA" w:rsidR="00267253" w:rsidRPr="0068187B" w:rsidRDefault="005548AA" w:rsidP="0070354D">
            <w:pPr>
              <w:ind w:left="80" w:right="80"/>
              <w:rPr>
                <w:rFonts w:cstheme="minorHAnsi"/>
              </w:rPr>
            </w:pPr>
            <w:r>
              <w:rPr>
                <w:rFonts w:eastAsia="Arial" w:cstheme="minorHAnsi"/>
                <w:color w:val="111111"/>
              </w:rPr>
              <w:t>H</w:t>
            </w:r>
            <w:r w:rsidR="00267253" w:rsidRPr="0070354D">
              <w:rPr>
                <w:rFonts w:eastAsia="Arial" w:cstheme="minorHAnsi"/>
                <w:color w:val="111111"/>
              </w:rPr>
              <w:t>_index</w:t>
            </w:r>
          </w:p>
        </w:tc>
        <w:tc>
          <w:tcPr>
            <w:tcW w:w="1250" w:type="pct"/>
          </w:tcPr>
          <w:p w14:paraId="2E02DCE0"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00156 </w:t>
            </w:r>
          </w:p>
        </w:tc>
        <w:tc>
          <w:tcPr>
            <w:tcW w:w="1250" w:type="pct"/>
          </w:tcPr>
          <w:p w14:paraId="3EE050C5"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00743 </w:t>
            </w:r>
          </w:p>
        </w:tc>
        <w:tc>
          <w:tcPr>
            <w:tcW w:w="1250" w:type="pct"/>
          </w:tcPr>
          <w:p w14:paraId="3E8775C6" w14:textId="77777777" w:rsidR="00267253" w:rsidRPr="0068187B" w:rsidRDefault="00267253" w:rsidP="0070354D">
            <w:pPr>
              <w:ind w:left="80" w:right="80"/>
              <w:jc w:val="right"/>
              <w:rPr>
                <w:rFonts w:cstheme="minorHAnsi"/>
              </w:rPr>
            </w:pPr>
            <w:r w:rsidRPr="0070354D">
              <w:rPr>
                <w:rFonts w:eastAsia="Arial" w:cstheme="minorHAnsi"/>
                <w:color w:val="111111"/>
              </w:rPr>
              <w:t>0.000896 *</w:t>
            </w:r>
          </w:p>
        </w:tc>
      </w:tr>
      <w:tr w:rsidR="005548AA" w:rsidRPr="00355708" w14:paraId="7715D6EF" w14:textId="77777777" w:rsidTr="0070354D">
        <w:tc>
          <w:tcPr>
            <w:tcW w:w="1250" w:type="pct"/>
          </w:tcPr>
          <w:p w14:paraId="2F63F63D" w14:textId="77777777" w:rsidR="00267253" w:rsidRPr="0068187B" w:rsidRDefault="00267253" w:rsidP="0070354D">
            <w:pPr>
              <w:ind w:left="80" w:right="80"/>
              <w:rPr>
                <w:rFonts w:cstheme="minorHAnsi"/>
              </w:rPr>
            </w:pPr>
          </w:p>
        </w:tc>
        <w:tc>
          <w:tcPr>
            <w:tcW w:w="1250" w:type="pct"/>
          </w:tcPr>
          <w:p w14:paraId="28EA4A05" w14:textId="77777777" w:rsidR="00267253" w:rsidRPr="0068187B" w:rsidRDefault="00267253" w:rsidP="0070354D">
            <w:pPr>
              <w:ind w:left="80" w:right="80"/>
              <w:jc w:val="right"/>
              <w:rPr>
                <w:rFonts w:cstheme="minorHAnsi"/>
              </w:rPr>
            </w:pPr>
            <w:r w:rsidRPr="0070354D">
              <w:rPr>
                <w:rFonts w:eastAsia="Arial" w:cstheme="minorHAnsi"/>
                <w:color w:val="111111"/>
              </w:rPr>
              <w:t>(0.000491)</w:t>
            </w:r>
          </w:p>
        </w:tc>
        <w:tc>
          <w:tcPr>
            <w:tcW w:w="1250" w:type="pct"/>
          </w:tcPr>
          <w:p w14:paraId="3F265CB6" w14:textId="77777777" w:rsidR="00267253" w:rsidRPr="0068187B" w:rsidRDefault="00267253" w:rsidP="0070354D">
            <w:pPr>
              <w:ind w:left="80" w:right="80"/>
              <w:jc w:val="right"/>
              <w:rPr>
                <w:rFonts w:cstheme="minorHAnsi"/>
              </w:rPr>
            </w:pPr>
            <w:r w:rsidRPr="0070354D">
              <w:rPr>
                <w:rFonts w:eastAsia="Arial" w:cstheme="minorHAnsi"/>
                <w:color w:val="111111"/>
              </w:rPr>
              <w:t>(0.000446)</w:t>
            </w:r>
          </w:p>
        </w:tc>
        <w:tc>
          <w:tcPr>
            <w:tcW w:w="1250" w:type="pct"/>
          </w:tcPr>
          <w:p w14:paraId="3DBF831D"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00447) </w:t>
            </w:r>
          </w:p>
        </w:tc>
      </w:tr>
      <w:tr w:rsidR="005548AA" w:rsidRPr="00355708" w14:paraId="0F439828" w14:textId="77777777" w:rsidTr="0070354D">
        <w:tc>
          <w:tcPr>
            <w:tcW w:w="1250" w:type="pct"/>
          </w:tcPr>
          <w:p w14:paraId="1BE38224" w14:textId="7588CB56" w:rsidR="00267253" w:rsidRPr="0068187B" w:rsidRDefault="005548AA" w:rsidP="0070354D">
            <w:pPr>
              <w:ind w:left="80" w:right="80"/>
              <w:rPr>
                <w:rFonts w:cstheme="minorHAnsi"/>
              </w:rPr>
            </w:pP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r>
              <w:rPr>
                <w:rFonts w:eastAsia="Arial" w:cstheme="minorHAnsi"/>
                <w:color w:val="111111"/>
              </w:rPr>
              <w:t>:</w:t>
            </w:r>
            <w:r w:rsidRPr="00D864B0">
              <w:t xml:space="preserve"> Percentage</w:t>
            </w:r>
            <w:r>
              <w:t>_</w:t>
            </w:r>
            <w:r w:rsidRPr="00D864B0">
              <w:t>of</w:t>
            </w:r>
            <w:r>
              <w:t>_</w:t>
            </w:r>
            <w:r w:rsidRPr="00D864B0">
              <w:t>GDP</w:t>
            </w:r>
            <w:r>
              <w:t>_</w:t>
            </w:r>
            <w:r w:rsidRPr="00D864B0">
              <w:t>spending</w:t>
            </w:r>
            <w:r>
              <w:t>_</w:t>
            </w:r>
            <w:r w:rsidRPr="00D864B0">
              <w:t>on</w:t>
            </w:r>
            <w:r>
              <w:t>_</w:t>
            </w:r>
            <w:r w:rsidRPr="00D864B0">
              <w:t>R&amp;D</w:t>
            </w:r>
          </w:p>
        </w:tc>
        <w:tc>
          <w:tcPr>
            <w:tcW w:w="1250" w:type="pct"/>
          </w:tcPr>
          <w:p w14:paraId="0204678A"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c>
          <w:tcPr>
            <w:tcW w:w="1250" w:type="pct"/>
          </w:tcPr>
          <w:p w14:paraId="7E04BF0B"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c>
          <w:tcPr>
            <w:tcW w:w="1250" w:type="pct"/>
          </w:tcPr>
          <w:p w14:paraId="172205C2" w14:textId="77777777" w:rsidR="00267253" w:rsidRPr="0068187B" w:rsidRDefault="00267253" w:rsidP="0070354D">
            <w:pPr>
              <w:ind w:left="80" w:right="80"/>
              <w:jc w:val="right"/>
              <w:rPr>
                <w:rFonts w:cstheme="minorHAnsi"/>
              </w:rPr>
            </w:pPr>
            <w:r w:rsidRPr="0070354D">
              <w:rPr>
                <w:rFonts w:eastAsia="Arial" w:cstheme="minorHAnsi"/>
                <w:color w:val="111111"/>
              </w:rPr>
              <w:t>-0.0211 ***</w:t>
            </w:r>
          </w:p>
        </w:tc>
      </w:tr>
      <w:tr w:rsidR="005548AA" w:rsidRPr="00355708" w14:paraId="36061EE6" w14:textId="77777777" w:rsidTr="0070354D">
        <w:tc>
          <w:tcPr>
            <w:tcW w:w="1250" w:type="pct"/>
          </w:tcPr>
          <w:p w14:paraId="2F30DE3F" w14:textId="77777777" w:rsidR="00267253" w:rsidRPr="0068187B" w:rsidRDefault="00267253" w:rsidP="0070354D">
            <w:pPr>
              <w:ind w:left="80" w:right="80"/>
              <w:rPr>
                <w:rFonts w:cstheme="minorHAnsi"/>
              </w:rPr>
            </w:pPr>
          </w:p>
        </w:tc>
        <w:tc>
          <w:tcPr>
            <w:tcW w:w="1250" w:type="pct"/>
          </w:tcPr>
          <w:p w14:paraId="00CAD4B5"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c>
          <w:tcPr>
            <w:tcW w:w="1250" w:type="pct"/>
          </w:tcPr>
          <w:p w14:paraId="004ED19D"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        </w:t>
            </w:r>
          </w:p>
        </w:tc>
        <w:tc>
          <w:tcPr>
            <w:tcW w:w="1250" w:type="pct"/>
          </w:tcPr>
          <w:p w14:paraId="6ACC2DCE"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0.00476)  </w:t>
            </w:r>
          </w:p>
        </w:tc>
      </w:tr>
      <w:tr w:rsidR="005548AA" w:rsidRPr="00355708" w14:paraId="43FB73F2" w14:textId="77777777" w:rsidTr="0070354D">
        <w:tc>
          <w:tcPr>
            <w:tcW w:w="1250" w:type="pct"/>
          </w:tcPr>
          <w:p w14:paraId="23DC30A7" w14:textId="77777777" w:rsidR="00267253" w:rsidRPr="0068187B" w:rsidRDefault="00267253" w:rsidP="0070354D">
            <w:pPr>
              <w:ind w:left="80" w:right="80"/>
              <w:rPr>
                <w:rFonts w:cstheme="minorHAnsi"/>
              </w:rPr>
            </w:pPr>
            <w:r w:rsidRPr="0070354D">
              <w:rPr>
                <w:rFonts w:eastAsia="Arial" w:cstheme="minorHAnsi"/>
                <w:color w:val="111111"/>
              </w:rPr>
              <w:t>N</w:t>
            </w:r>
          </w:p>
        </w:tc>
        <w:tc>
          <w:tcPr>
            <w:tcW w:w="1250" w:type="pct"/>
          </w:tcPr>
          <w:p w14:paraId="51433B00"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86        </w:t>
            </w:r>
          </w:p>
        </w:tc>
        <w:tc>
          <w:tcPr>
            <w:tcW w:w="1250" w:type="pct"/>
          </w:tcPr>
          <w:p w14:paraId="1B3B6204"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86        </w:t>
            </w:r>
          </w:p>
        </w:tc>
        <w:tc>
          <w:tcPr>
            <w:tcW w:w="1250" w:type="pct"/>
          </w:tcPr>
          <w:p w14:paraId="502C0653"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86         </w:t>
            </w:r>
          </w:p>
        </w:tc>
      </w:tr>
      <w:tr w:rsidR="005548AA" w:rsidRPr="00355708" w14:paraId="405A7635" w14:textId="77777777" w:rsidTr="0070354D">
        <w:tc>
          <w:tcPr>
            <w:tcW w:w="1250" w:type="pct"/>
          </w:tcPr>
          <w:p w14:paraId="209BE3EE" w14:textId="77777777" w:rsidR="00267253" w:rsidRPr="0068187B" w:rsidRDefault="00267253" w:rsidP="0070354D">
            <w:pPr>
              <w:ind w:left="80" w:right="80"/>
              <w:rPr>
                <w:rFonts w:cstheme="minorHAnsi"/>
              </w:rPr>
            </w:pPr>
            <w:r w:rsidRPr="0070354D">
              <w:rPr>
                <w:rFonts w:eastAsia="Arial" w:cstheme="minorHAnsi"/>
                <w:color w:val="111111"/>
              </w:rPr>
              <w:t>Null deviance</w:t>
            </w:r>
          </w:p>
        </w:tc>
        <w:tc>
          <w:tcPr>
            <w:tcW w:w="1250" w:type="pct"/>
          </w:tcPr>
          <w:p w14:paraId="1783F336"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4.7e+05  </w:t>
            </w:r>
          </w:p>
        </w:tc>
        <w:tc>
          <w:tcPr>
            <w:tcW w:w="1250" w:type="pct"/>
          </w:tcPr>
          <w:p w14:paraId="3C16189D"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4.7e+05  </w:t>
            </w:r>
          </w:p>
        </w:tc>
        <w:tc>
          <w:tcPr>
            <w:tcW w:w="1250" w:type="pct"/>
          </w:tcPr>
          <w:p w14:paraId="36BB0924"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4.7e+05   </w:t>
            </w:r>
          </w:p>
        </w:tc>
      </w:tr>
      <w:tr w:rsidR="005548AA" w:rsidRPr="00355708" w14:paraId="7DA8D5AE" w14:textId="77777777" w:rsidTr="0070354D">
        <w:tc>
          <w:tcPr>
            <w:tcW w:w="1250" w:type="pct"/>
          </w:tcPr>
          <w:p w14:paraId="697597B5" w14:textId="77777777" w:rsidR="00267253" w:rsidRPr="0068187B" w:rsidRDefault="00267253" w:rsidP="0070354D">
            <w:pPr>
              <w:ind w:left="80" w:right="80"/>
              <w:rPr>
                <w:rFonts w:cstheme="minorHAnsi"/>
              </w:rPr>
            </w:pPr>
            <w:r w:rsidRPr="0070354D">
              <w:rPr>
                <w:rFonts w:eastAsia="Arial" w:cstheme="minorHAnsi"/>
                <w:color w:val="111111"/>
              </w:rPr>
              <w:t>res.deviance</w:t>
            </w:r>
          </w:p>
        </w:tc>
        <w:tc>
          <w:tcPr>
            <w:tcW w:w="1250" w:type="pct"/>
          </w:tcPr>
          <w:p w14:paraId="5F49ED65"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1.97e+05 </w:t>
            </w:r>
          </w:p>
        </w:tc>
        <w:tc>
          <w:tcPr>
            <w:tcW w:w="1250" w:type="pct"/>
          </w:tcPr>
          <w:p w14:paraId="32251216"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2.53e+05 </w:t>
            </w:r>
          </w:p>
        </w:tc>
        <w:tc>
          <w:tcPr>
            <w:tcW w:w="1250" w:type="pct"/>
          </w:tcPr>
          <w:p w14:paraId="53339A07" w14:textId="77777777" w:rsidR="00267253" w:rsidRPr="0068187B" w:rsidRDefault="00267253" w:rsidP="0070354D">
            <w:pPr>
              <w:ind w:left="80" w:right="80"/>
              <w:jc w:val="right"/>
              <w:rPr>
                <w:rFonts w:cstheme="minorHAnsi"/>
              </w:rPr>
            </w:pPr>
            <w:r w:rsidRPr="0070354D">
              <w:rPr>
                <w:rFonts w:eastAsia="Arial" w:cstheme="minorHAnsi"/>
                <w:color w:val="111111"/>
              </w:rPr>
              <w:t xml:space="preserve">1.91e+05  </w:t>
            </w:r>
          </w:p>
        </w:tc>
      </w:tr>
      <w:tr w:rsidR="00267253" w:rsidRPr="00355708" w14:paraId="005DE7E9" w14:textId="77777777" w:rsidTr="0070354D">
        <w:tc>
          <w:tcPr>
            <w:tcW w:w="5000" w:type="pct"/>
            <w:gridSpan w:val="4"/>
          </w:tcPr>
          <w:p w14:paraId="511A7DEE" w14:textId="77777777" w:rsidR="00267253" w:rsidRPr="0068187B" w:rsidRDefault="00267253" w:rsidP="0070354D">
            <w:pPr>
              <w:ind w:left="80" w:right="80"/>
              <w:rPr>
                <w:rFonts w:cstheme="minorHAnsi"/>
              </w:rPr>
            </w:pPr>
            <w:r w:rsidRPr="0070354D">
              <w:rPr>
                <w:rFonts w:eastAsia="Arial" w:cstheme="minorHAnsi"/>
                <w:color w:val="111111"/>
              </w:rPr>
              <w:t xml:space="preserve"> *** p &lt; 0.001;  ** p &lt; 0.01;  * p &lt; 0.05.</w:t>
            </w:r>
          </w:p>
        </w:tc>
      </w:tr>
    </w:tbl>
    <w:p w14:paraId="684E5DEB" w14:textId="77777777" w:rsidR="00267253" w:rsidRPr="00D864B0" w:rsidRDefault="00267253" w:rsidP="0016354B">
      <w:pPr>
        <w:pStyle w:val="Caption"/>
        <w:jc w:val="both"/>
      </w:pPr>
    </w:p>
    <w:bookmarkEnd w:id="7"/>
    <w:p w14:paraId="0746B19B" w14:textId="070AE214" w:rsidR="00684831" w:rsidRPr="00D864B0" w:rsidRDefault="007332C6" w:rsidP="00E433F7">
      <w:pPr>
        <w:jc w:val="both"/>
      </w:pPr>
      <w:r w:rsidRPr="00D864B0">
        <w:t>Incl</w:t>
      </w:r>
      <w:r w:rsidR="00A661E6" w:rsidRPr="00D864B0">
        <w:t>uding these extra variab</w:t>
      </w:r>
      <w:r w:rsidRPr="00D864B0">
        <w:t xml:space="preserve">les in the original model </w:t>
      </w:r>
      <w:r w:rsidR="00BB3D20" w:rsidRPr="00D864B0">
        <w:t>(</w:t>
      </w:r>
      <w:r w:rsidR="00A30AA8" w:rsidRPr="00D864B0">
        <w:fldChar w:fldCharType="begin"/>
      </w:r>
      <w:r w:rsidR="00A30AA8" w:rsidRPr="00D864B0">
        <w:instrText xml:space="preserve"> REF _Ref11753748 \h </w:instrText>
      </w:r>
      <w:r w:rsidR="00A30AA8" w:rsidRPr="00D864B0">
        <w:fldChar w:fldCharType="separate"/>
      </w:r>
      <w:r w:rsidR="00A30AA8" w:rsidRPr="00D864B0">
        <w:t xml:space="preserve">Table </w:t>
      </w:r>
      <w:r w:rsidR="00A30AA8" w:rsidRPr="00D864B0">
        <w:rPr>
          <w:noProof/>
        </w:rPr>
        <w:t>3</w:t>
      </w:r>
      <w:r w:rsidR="00A30AA8" w:rsidRPr="00D864B0">
        <w:fldChar w:fldCharType="end"/>
      </w:r>
      <w:r w:rsidR="00A30AA8" w:rsidRPr="00D864B0">
        <w:t xml:space="preserve"> Model 4</w:t>
      </w:r>
      <w:r w:rsidR="00BB3D20" w:rsidRPr="00D864B0">
        <w:t xml:space="preserve">) </w:t>
      </w:r>
      <w:r w:rsidRPr="00D864B0">
        <w:t>did no</w:t>
      </w:r>
      <w:r w:rsidR="00A661E6" w:rsidRPr="00D864B0">
        <w:t>t produce significant</w:t>
      </w:r>
      <w:r w:rsidR="00AC60FC" w:rsidRPr="00D864B0">
        <w:t xml:space="preserve"> new insights</w:t>
      </w:r>
      <w:r w:rsidR="00A661E6" w:rsidRPr="00D864B0">
        <w:t xml:space="preserve">, as the </w:t>
      </w:r>
      <w:r w:rsidR="00267E7C" w:rsidRPr="00D864B0">
        <w:t xml:space="preserve">GDP </w:t>
      </w:r>
      <w:r w:rsidR="00C64344" w:rsidRPr="00D864B0">
        <w:t>variable</w:t>
      </w:r>
      <w:r w:rsidR="00AC60FC" w:rsidRPr="00D864B0">
        <w:t xml:space="preserve"> seem to </w:t>
      </w:r>
      <w:r w:rsidR="00A661E6" w:rsidRPr="00D864B0">
        <w:t xml:space="preserve">capture much of the effect of higher education and research investment. </w:t>
      </w:r>
      <w:r w:rsidR="00E651B5" w:rsidRPr="00D864B0">
        <w:t xml:space="preserve">In </w:t>
      </w:r>
      <w:r w:rsidR="00267253">
        <w:t>M</w:t>
      </w:r>
      <w:r w:rsidR="00267253" w:rsidRPr="00D864B0">
        <w:t xml:space="preserve">odel </w:t>
      </w:r>
      <w:r w:rsidR="00A30AA8" w:rsidRPr="00D864B0">
        <w:t>5</w:t>
      </w:r>
      <w:r w:rsidR="00E651B5" w:rsidRPr="00D864B0">
        <w:t xml:space="preserve"> we excluded the </w:t>
      </w:r>
      <w:r w:rsidR="00F546EC" w:rsidRPr="00D864B0">
        <w:t xml:space="preserve">GDP </w:t>
      </w:r>
      <w:r w:rsidR="007707D3" w:rsidRPr="00D864B0">
        <w:t>and internet pen</w:t>
      </w:r>
      <w:r w:rsidR="00C64344" w:rsidRPr="00D864B0">
        <w:t xml:space="preserve">etration </w:t>
      </w:r>
      <w:r w:rsidR="00E651B5" w:rsidRPr="00D864B0">
        <w:t>variable</w:t>
      </w:r>
      <w:r w:rsidR="00C64344" w:rsidRPr="00D864B0">
        <w:t>s</w:t>
      </w:r>
      <w:r w:rsidR="00267E7C" w:rsidRPr="00D864B0">
        <w:t>. In the resulting weaker model</w:t>
      </w:r>
      <w:r w:rsidR="00C64344" w:rsidRPr="00D864B0">
        <w:t xml:space="preserve">, </w:t>
      </w:r>
      <w:r w:rsidR="00577412" w:rsidRPr="00D864B0">
        <w:t xml:space="preserve">the share of </w:t>
      </w:r>
      <w:r w:rsidR="00FF5354" w:rsidRPr="00D864B0">
        <w:t xml:space="preserve">the </w:t>
      </w:r>
      <w:r w:rsidR="00577412" w:rsidRPr="00D864B0">
        <w:t>population with tertiary educa</w:t>
      </w:r>
      <w:r w:rsidR="007707D3" w:rsidRPr="00D864B0">
        <w:t xml:space="preserve">tion, and the h-index variable </w:t>
      </w:r>
      <w:r w:rsidR="00577412" w:rsidRPr="00D864B0">
        <w:t>became significant</w:t>
      </w:r>
      <w:r w:rsidR="00267E7C" w:rsidRPr="00D864B0">
        <w:t xml:space="preserve"> (the latter only at a 90% level)</w:t>
      </w:r>
      <w:r w:rsidR="00577412" w:rsidRPr="00D864B0">
        <w:t xml:space="preserve">, </w:t>
      </w:r>
      <w:r w:rsidR="007707D3" w:rsidRPr="00D864B0">
        <w:t xml:space="preserve">with intuitive results: </w:t>
      </w:r>
      <w:r w:rsidR="00130EF1" w:rsidRPr="00D864B0">
        <w:t>a larger share of</w:t>
      </w:r>
      <w:r w:rsidR="007707D3" w:rsidRPr="00D864B0">
        <w:t xml:space="preserve"> highly educated people, and </w:t>
      </w:r>
      <w:r w:rsidR="00130EF1" w:rsidRPr="00D864B0">
        <w:t xml:space="preserve">more relevant </w:t>
      </w:r>
      <w:r w:rsidR="007707D3" w:rsidRPr="00D864B0">
        <w:t xml:space="preserve">scientific output results in higher shadow library use. </w:t>
      </w:r>
      <w:r w:rsidR="00267E7C" w:rsidRPr="00D864B0">
        <w:t xml:space="preserve">Interestingly, the share of active tertiary education students, a </w:t>
      </w:r>
      <w:r w:rsidR="00B213CD" w:rsidRPr="00D864B0">
        <w:t xml:space="preserve">potential </w:t>
      </w:r>
      <w:r w:rsidR="00267E7C" w:rsidRPr="00D864B0">
        <w:t xml:space="preserve">source </w:t>
      </w:r>
      <w:r w:rsidR="00B213CD" w:rsidRPr="00D864B0">
        <w:t xml:space="preserve">of </w:t>
      </w:r>
      <w:r w:rsidR="00267E7C" w:rsidRPr="00D864B0">
        <w:t xml:space="preserve">shadow library traffic, was not significant. </w:t>
      </w:r>
      <w:r w:rsidR="007707D3" w:rsidRPr="00D864B0">
        <w:t xml:space="preserve">In the last model we </w:t>
      </w:r>
      <w:r w:rsidR="00E651B5" w:rsidRPr="00D864B0">
        <w:t xml:space="preserve">introduced </w:t>
      </w:r>
      <w:r w:rsidR="009511FC" w:rsidRPr="00D864B0">
        <w:t xml:space="preserve">a new interaction term between the </w:t>
      </w:r>
      <w:r w:rsidR="007707D3" w:rsidRPr="00D864B0">
        <w:t xml:space="preserve">share of population with </w:t>
      </w:r>
      <w:r w:rsidR="009511FC" w:rsidRPr="00D864B0">
        <w:t>tertiary educ</w:t>
      </w:r>
      <w:r w:rsidR="00E651B5" w:rsidRPr="00D864B0">
        <w:t>ation and RD expendi</w:t>
      </w:r>
      <w:r w:rsidR="009511FC" w:rsidRPr="00D864B0">
        <w:t>ture</w:t>
      </w:r>
      <w:r w:rsidR="00540305" w:rsidRPr="00D864B0">
        <w:t xml:space="preserve">, because </w:t>
      </w:r>
      <w:r w:rsidR="00D363E4" w:rsidRPr="00D864B0">
        <w:t xml:space="preserve">these two activities are </w:t>
      </w:r>
      <w:r w:rsidR="00E651B5" w:rsidRPr="00D864B0">
        <w:t xml:space="preserve">two most </w:t>
      </w:r>
      <w:r w:rsidR="00267E7C" w:rsidRPr="00D864B0">
        <w:t xml:space="preserve">obvious </w:t>
      </w:r>
      <w:r w:rsidR="00E651B5" w:rsidRPr="00D864B0">
        <w:t>sources of shadow library use</w:t>
      </w:r>
      <w:r w:rsidR="00540305" w:rsidRPr="00D864B0">
        <w:t>, but they may be independent from each other</w:t>
      </w:r>
      <w:r w:rsidR="00E651B5" w:rsidRPr="00D864B0">
        <w:t xml:space="preserve">. In </w:t>
      </w:r>
      <w:r w:rsidR="00A30AA8" w:rsidRPr="00D864B0">
        <w:t xml:space="preserve">Model 6 </w:t>
      </w:r>
      <w:r w:rsidR="00E651B5" w:rsidRPr="00D864B0">
        <w:t xml:space="preserve">both </w:t>
      </w:r>
      <w:r w:rsidR="00D363E4" w:rsidRPr="00D864B0">
        <w:t>va</w:t>
      </w:r>
      <w:r w:rsidR="003E3CE4" w:rsidRPr="00D864B0">
        <w:t>riables turn highly significant</w:t>
      </w:r>
      <w:r w:rsidR="009511FC" w:rsidRPr="00D864B0">
        <w:t xml:space="preserve">, </w:t>
      </w:r>
      <w:r w:rsidR="00181669" w:rsidRPr="00D864B0">
        <w:t>suggesting that both the size of</w:t>
      </w:r>
      <w:r w:rsidR="00FF5354" w:rsidRPr="00D864B0">
        <w:t xml:space="preserve"> the</w:t>
      </w:r>
      <w:r w:rsidR="00181669" w:rsidRPr="00D864B0">
        <w:t xml:space="preserve"> </w:t>
      </w:r>
      <w:r w:rsidR="003E3CE4" w:rsidRPr="00D864B0">
        <w:t xml:space="preserve">highly educated </w:t>
      </w:r>
      <w:r w:rsidR="00181669" w:rsidRPr="00D864B0">
        <w:t xml:space="preserve">population and the RD activities contribute </w:t>
      </w:r>
      <w:r w:rsidR="005E1365" w:rsidRPr="00D864B0">
        <w:t>po</w:t>
      </w:r>
      <w:r w:rsidR="00181669" w:rsidRPr="00D864B0">
        <w:t xml:space="preserve">sitively to </w:t>
      </w:r>
      <w:r w:rsidR="001B7553" w:rsidRPr="00D864B0">
        <w:t>shadow library demand, albeit a</w:t>
      </w:r>
      <w:r w:rsidR="005E1365" w:rsidRPr="00D864B0">
        <w:t>t a diminishing rate, as the interaction term has a negative sign</w:t>
      </w:r>
      <w:r w:rsidR="008629EC" w:rsidRPr="00D864B0">
        <w:t xml:space="preserve">. </w:t>
      </w:r>
      <w:r w:rsidR="00055FA7" w:rsidRPr="00D864B0">
        <w:t>W</w:t>
      </w:r>
      <w:r w:rsidR="001B7553" w:rsidRPr="00D864B0">
        <w:t xml:space="preserve">e found no effect of </w:t>
      </w:r>
      <w:r w:rsidR="008629EC" w:rsidRPr="00D864B0">
        <w:t>public spending o</w:t>
      </w:r>
      <w:r w:rsidR="00A30AA8" w:rsidRPr="00D864B0">
        <w:t>n</w:t>
      </w:r>
      <w:r w:rsidR="008629EC" w:rsidRPr="00D864B0">
        <w:t xml:space="preserve"> tertiary students</w:t>
      </w:r>
      <w:r w:rsidR="001B7553" w:rsidRPr="00D864B0">
        <w:t xml:space="preserve">, which could have differentiated between countries with </w:t>
      </w:r>
      <w:r w:rsidR="00654094" w:rsidRPr="00D864B0">
        <w:t xml:space="preserve">publicly and privately funded higher education </w:t>
      </w:r>
      <w:r w:rsidR="00E61C3A" w:rsidRPr="00D864B0">
        <w:t>systems</w:t>
      </w:r>
      <w:r w:rsidR="00654094" w:rsidRPr="00D864B0">
        <w:t xml:space="preserve">. </w:t>
      </w:r>
      <w:r w:rsidR="00AB4494" w:rsidRPr="00D864B0">
        <w:t xml:space="preserve">These models </w:t>
      </w:r>
      <w:r w:rsidR="00A319FB" w:rsidRPr="00D864B0">
        <w:t xml:space="preserve">refine the effect of </w:t>
      </w:r>
      <w:r w:rsidR="006D64EA" w:rsidRPr="00D864B0">
        <w:t>GDP</w:t>
      </w:r>
      <w:r w:rsidR="00A319FB" w:rsidRPr="00D864B0">
        <w:t xml:space="preserve"> and </w:t>
      </w:r>
      <w:r w:rsidR="00055FA7" w:rsidRPr="00D864B0">
        <w:t>i</w:t>
      </w:r>
      <w:r w:rsidR="003D1D2A" w:rsidRPr="00D864B0">
        <w:t xml:space="preserve">dentify research and </w:t>
      </w:r>
      <w:r w:rsidR="00055FA7" w:rsidRPr="00D864B0">
        <w:t>tertia</w:t>
      </w:r>
      <w:r w:rsidR="00AB4494" w:rsidRPr="00D864B0">
        <w:t xml:space="preserve">ry education </w:t>
      </w:r>
      <w:r w:rsidR="003D1D2A" w:rsidRPr="00D864B0">
        <w:t>as major drivers of shadow library use</w:t>
      </w:r>
      <w:r w:rsidR="00AB4494" w:rsidRPr="00D864B0">
        <w:t xml:space="preserve">. </w:t>
      </w:r>
    </w:p>
    <w:p w14:paraId="4445483C" w14:textId="478FC027" w:rsidR="00165A5B" w:rsidRPr="00D864B0" w:rsidRDefault="0014447A" w:rsidP="00E433F7">
      <w:pPr>
        <w:jc w:val="both"/>
      </w:pPr>
      <w:r w:rsidRPr="00D864B0">
        <w:t xml:space="preserve">Lastly, </w:t>
      </w:r>
      <w:r w:rsidR="00165A5B" w:rsidRPr="00D864B0">
        <w:t xml:space="preserve">we </w:t>
      </w:r>
      <w:r w:rsidRPr="00D864B0">
        <w:t>explored the effect of regional differences, because the descriptive</w:t>
      </w:r>
      <w:r w:rsidR="006846E2" w:rsidRPr="00D864B0">
        <w:t xml:space="preserve"> statistics</w:t>
      </w:r>
      <w:r w:rsidRPr="00D864B0">
        <w:t xml:space="preserve"> suggest (see</w:t>
      </w:r>
      <w:r w:rsidR="008C0E63" w:rsidRPr="00D864B0">
        <w:t xml:space="preserve"> </w:t>
      </w:r>
      <w:r w:rsidR="008C0E63" w:rsidRPr="00D864B0">
        <w:fldChar w:fldCharType="begin"/>
      </w:r>
      <w:r w:rsidR="008C0E63" w:rsidRPr="00D864B0">
        <w:instrText xml:space="preserve"> REF _Ref11756940 \h </w:instrText>
      </w:r>
      <w:r w:rsidR="00E433F7" w:rsidRPr="00D864B0">
        <w:instrText xml:space="preserve"> \* MERGEFORMAT </w:instrText>
      </w:r>
      <w:r w:rsidR="008C0E63" w:rsidRPr="00D864B0">
        <w:fldChar w:fldCharType="separate"/>
      </w:r>
      <w:r w:rsidR="008C0E63" w:rsidRPr="00D864B0">
        <w:t>Fig</w:t>
      </w:r>
      <w:r w:rsidR="009571A1">
        <w:t>s</w:t>
      </w:r>
      <w:r w:rsidR="008C0E63" w:rsidRPr="00D864B0">
        <w:t xml:space="preserve"> </w:t>
      </w:r>
      <w:r w:rsidR="008C0E63" w:rsidRPr="00D864B0">
        <w:rPr>
          <w:noProof/>
        </w:rPr>
        <w:t>3</w:t>
      </w:r>
      <w:r w:rsidR="008C0E63" w:rsidRPr="00D864B0">
        <w:fldChar w:fldCharType="end"/>
      </w:r>
      <w:r w:rsidR="009571A1">
        <w:t>a and 3b</w:t>
      </w:r>
      <w:r w:rsidRPr="00D864B0">
        <w:t xml:space="preserve">) that there </w:t>
      </w:r>
      <w:r w:rsidR="00C77CB9" w:rsidRPr="00D864B0">
        <w:t xml:space="preserve">are substantial regional </w:t>
      </w:r>
      <w:r w:rsidRPr="00D864B0">
        <w:t>dif</w:t>
      </w:r>
      <w:r w:rsidR="00C77CB9" w:rsidRPr="00D864B0">
        <w:t>feren</w:t>
      </w:r>
      <w:r w:rsidRPr="00D864B0">
        <w:t xml:space="preserve">ces. </w:t>
      </w:r>
      <w:r w:rsidR="00C77CB9" w:rsidRPr="00D864B0">
        <w:t xml:space="preserve"> </w:t>
      </w:r>
      <w:r w:rsidR="0007417F" w:rsidRPr="00D864B0">
        <w:t>O</w:t>
      </w:r>
      <w:r w:rsidR="00C77CB9" w:rsidRPr="00D864B0">
        <w:t>ur last glo</w:t>
      </w:r>
      <w:r w:rsidR="0007417F" w:rsidRPr="00D864B0">
        <w:t>bal model</w:t>
      </w:r>
      <w:r w:rsidR="00C77CB9" w:rsidRPr="00D864B0">
        <w:t xml:space="preserve"> </w:t>
      </w:r>
      <w:r w:rsidR="0007417F" w:rsidRPr="00D864B0">
        <w:t xml:space="preserve">is a </w:t>
      </w:r>
      <w:r w:rsidR="00165A5B" w:rsidRPr="00D864B0">
        <w:t xml:space="preserve">varying intercept and </w:t>
      </w:r>
      <w:r w:rsidR="00C7624A" w:rsidRPr="00D864B0">
        <w:lastRenderedPageBreak/>
        <w:t>slope (random effects) model</w:t>
      </w:r>
      <w:r w:rsidR="00756E94" w:rsidRPr="00D864B0">
        <w:t xml:space="preserve">. </w:t>
      </w:r>
      <w:r w:rsidR="00165A5B" w:rsidRPr="00D864B0">
        <w:t>T</w:t>
      </w:r>
      <w:r w:rsidR="00F0688C" w:rsidRPr="00D864B0">
        <w:t>he model contains the intercept,</w:t>
      </w:r>
      <w:r w:rsidR="00165A5B" w:rsidRPr="00D864B0">
        <w:t xml:space="preserve"> </w:t>
      </w:r>
      <w:r w:rsidR="00E41FC9" w:rsidRPr="00D864B0">
        <w:t xml:space="preserve">and the </w:t>
      </w:r>
      <w:r w:rsidR="00F0688C" w:rsidRPr="00D864B0">
        <w:t>GDP varying with the continent</w:t>
      </w:r>
      <w:r w:rsidR="00A30AA8" w:rsidRPr="00D864B0">
        <w:t xml:space="preserve">, </w:t>
      </w:r>
      <w:r w:rsidR="00F01B3A" w:rsidRPr="00D864B0">
        <w:t>w</w:t>
      </w:r>
      <w:r w:rsidR="00A30AA8" w:rsidRPr="00D864B0">
        <w:t>hile the effect of the population and internet penetration is fixed.</w:t>
      </w:r>
      <w:r w:rsidR="00F01B3A" w:rsidRPr="00D864B0">
        <w:t xml:space="preserve"> The DV is download per capita.</w:t>
      </w:r>
    </w:p>
    <w:p w14:paraId="30F0EC61" w14:textId="0A268A84" w:rsidR="00165A5B" w:rsidRDefault="002B51AD" w:rsidP="00E433F7">
      <w:pPr>
        <w:jc w:val="both"/>
      </w:pPr>
      <w:r>
        <w:t xml:space="preserve">Table 4 shows the following </w:t>
      </w:r>
      <w:r w:rsidR="00165A5B" w:rsidRPr="00D864B0">
        <w:t>coefficients</w:t>
      </w:r>
      <w:r w:rsidR="00267253">
        <w:t>.</w:t>
      </w:r>
    </w:p>
    <w:p w14:paraId="72F4EDE2" w14:textId="1C66ADBD" w:rsidR="009571A1" w:rsidRPr="00D864B0" w:rsidRDefault="009571A1" w:rsidP="009571A1">
      <w:pPr>
        <w:pStyle w:val="Caption"/>
        <w:jc w:val="both"/>
      </w:pPr>
      <w:r w:rsidRPr="00D864B0">
        <w:t xml:space="preserve">Table </w:t>
      </w:r>
      <w:r>
        <w:fldChar w:fldCharType="begin"/>
      </w:r>
      <w:r>
        <w:instrText xml:space="preserve"> SEQ Table \* ARABIC </w:instrText>
      </w:r>
      <w:r>
        <w:fldChar w:fldCharType="separate"/>
      </w:r>
      <w:r w:rsidRPr="00D864B0">
        <w:rPr>
          <w:noProof/>
        </w:rPr>
        <w:t>4</w:t>
      </w:r>
      <w:r>
        <w:rPr>
          <w:noProof/>
        </w:rPr>
        <w:fldChar w:fldCharType="end"/>
      </w:r>
      <w:r w:rsidRPr="00D864B0">
        <w:t xml:space="preserve"> Global models III. Random effects model by continent (DV: download per capita)</w:t>
      </w:r>
    </w:p>
    <w:tbl>
      <w:tblPr>
        <w:tblStyle w:val="TableGridLight"/>
        <w:tblW w:w="5000" w:type="pct"/>
        <w:tblLook w:val="04A0" w:firstRow="1" w:lastRow="0" w:firstColumn="1" w:lastColumn="0" w:noHBand="0" w:noVBand="1"/>
      </w:tblPr>
      <w:tblGrid>
        <w:gridCol w:w="1682"/>
        <w:gridCol w:w="1917"/>
        <w:gridCol w:w="1917"/>
        <w:gridCol w:w="1917"/>
        <w:gridCol w:w="1917"/>
      </w:tblGrid>
      <w:tr w:rsidR="005548AA" w:rsidRPr="00355708" w14:paraId="050ABA2C" w14:textId="77777777" w:rsidTr="0070354D">
        <w:tc>
          <w:tcPr>
            <w:tcW w:w="899" w:type="pct"/>
          </w:tcPr>
          <w:p w14:paraId="1746BB1E" w14:textId="77777777" w:rsidR="005548AA" w:rsidRPr="0070354D" w:rsidRDefault="005548AA" w:rsidP="00F91337">
            <w:pPr>
              <w:wordWrap w:val="0"/>
              <w:rPr>
                <w:rFonts w:eastAsia="Times New Roman" w:cstheme="minorHAnsi"/>
                <w:color w:val="000000"/>
                <w:bdr w:val="none" w:sz="0" w:space="0" w:color="auto" w:frame="1"/>
              </w:rPr>
            </w:pPr>
          </w:p>
        </w:tc>
        <w:tc>
          <w:tcPr>
            <w:tcW w:w="1025" w:type="pct"/>
          </w:tcPr>
          <w:p w14:paraId="0F851B02"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log(1+ gdp_scaled)</w:t>
            </w:r>
          </w:p>
        </w:tc>
        <w:tc>
          <w:tcPr>
            <w:tcW w:w="1025" w:type="pct"/>
          </w:tcPr>
          <w:p w14:paraId="0069DC8B"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Intercept)</w:t>
            </w:r>
          </w:p>
        </w:tc>
        <w:tc>
          <w:tcPr>
            <w:tcW w:w="1025" w:type="pct"/>
          </w:tcPr>
          <w:p w14:paraId="783E788A" w14:textId="55E05FCE"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Population</w:t>
            </w:r>
            <w:r>
              <w:rPr>
                <w:rFonts w:eastAsia="Times New Roman" w:cstheme="minorHAnsi"/>
                <w:color w:val="000000"/>
                <w:bdr w:val="none" w:sz="0" w:space="0" w:color="auto" w:frame="1"/>
              </w:rPr>
              <w:t>_per_</w:t>
            </w:r>
            <w:r w:rsidRPr="0070354D">
              <w:rPr>
                <w:rFonts w:eastAsia="Times New Roman" w:cstheme="minorHAnsi"/>
                <w:color w:val="000000"/>
                <w:bdr w:val="none" w:sz="0" w:space="0" w:color="auto" w:frame="1"/>
              </w:rPr>
              <w:t>million</w:t>
            </w:r>
            <w:r>
              <w:rPr>
                <w:rFonts w:eastAsia="Times New Roman" w:cstheme="minorHAnsi"/>
                <w:color w:val="000000"/>
                <w:bdr w:val="none" w:sz="0" w:space="0" w:color="auto" w:frame="1"/>
              </w:rPr>
              <w:t xml:space="preserve"> (</w:t>
            </w:r>
            <w:r w:rsidRPr="0070354D">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c>
          <w:tcPr>
            <w:tcW w:w="1025" w:type="pct"/>
          </w:tcPr>
          <w:p w14:paraId="0FA3413F" w14:textId="35E21912"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broadband_subscribers</w:t>
            </w:r>
            <w:r>
              <w:rPr>
                <w:rFonts w:eastAsia="Times New Roman" w:cstheme="minorHAnsi"/>
                <w:color w:val="000000"/>
                <w:bdr w:val="none" w:sz="0" w:space="0" w:color="auto" w:frame="1"/>
              </w:rPr>
              <w:t xml:space="preserve"> (</w:t>
            </w:r>
            <w:r w:rsidRPr="0070354D">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r>
      <w:tr w:rsidR="005548AA" w:rsidRPr="00355708" w14:paraId="50846B80" w14:textId="77777777" w:rsidTr="0070354D">
        <w:tc>
          <w:tcPr>
            <w:tcW w:w="899" w:type="pct"/>
          </w:tcPr>
          <w:p w14:paraId="0794EAE0"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Africa</w:t>
            </w:r>
          </w:p>
        </w:tc>
        <w:tc>
          <w:tcPr>
            <w:tcW w:w="1025" w:type="pct"/>
          </w:tcPr>
          <w:p w14:paraId="77035263"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1.1025678</w:t>
            </w:r>
          </w:p>
        </w:tc>
        <w:tc>
          <w:tcPr>
            <w:tcW w:w="1025" w:type="pct"/>
          </w:tcPr>
          <w:p w14:paraId="557C96F3"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8.248046</w:t>
            </w:r>
          </w:p>
        </w:tc>
        <w:tc>
          <w:tcPr>
            <w:tcW w:w="1025" w:type="pct"/>
          </w:tcPr>
          <w:p w14:paraId="27B7D334"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200811</w:t>
            </w:r>
          </w:p>
        </w:tc>
        <w:tc>
          <w:tcPr>
            <w:tcW w:w="1025" w:type="pct"/>
          </w:tcPr>
          <w:p w14:paraId="522E2D15"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2780263</w:t>
            </w:r>
          </w:p>
        </w:tc>
      </w:tr>
      <w:tr w:rsidR="005548AA" w:rsidRPr="00355708" w14:paraId="76385E56" w14:textId="77777777" w:rsidTr="0070354D">
        <w:tc>
          <w:tcPr>
            <w:tcW w:w="899" w:type="pct"/>
          </w:tcPr>
          <w:p w14:paraId="031CE46C"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Americas</w:t>
            </w:r>
          </w:p>
        </w:tc>
        <w:tc>
          <w:tcPr>
            <w:tcW w:w="1025" w:type="pct"/>
          </w:tcPr>
          <w:p w14:paraId="0673AB53"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2314024</w:t>
            </w:r>
          </w:p>
        </w:tc>
        <w:tc>
          <w:tcPr>
            <w:tcW w:w="1025" w:type="pct"/>
          </w:tcPr>
          <w:p w14:paraId="1E804974"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7.858342</w:t>
            </w:r>
          </w:p>
        </w:tc>
        <w:tc>
          <w:tcPr>
            <w:tcW w:w="1025" w:type="pct"/>
          </w:tcPr>
          <w:p w14:paraId="3A8E9763"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200811</w:t>
            </w:r>
          </w:p>
        </w:tc>
        <w:tc>
          <w:tcPr>
            <w:tcW w:w="1025" w:type="pct"/>
          </w:tcPr>
          <w:p w14:paraId="0B527AA9"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2780263</w:t>
            </w:r>
          </w:p>
        </w:tc>
      </w:tr>
      <w:tr w:rsidR="005548AA" w:rsidRPr="00355708" w14:paraId="023BD8E0" w14:textId="77777777" w:rsidTr="0070354D">
        <w:tc>
          <w:tcPr>
            <w:tcW w:w="899" w:type="pct"/>
          </w:tcPr>
          <w:p w14:paraId="6B880B3E"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Asia</w:t>
            </w:r>
          </w:p>
        </w:tc>
        <w:tc>
          <w:tcPr>
            <w:tcW w:w="1025" w:type="pct"/>
          </w:tcPr>
          <w:p w14:paraId="5D24290E"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5302122</w:t>
            </w:r>
          </w:p>
        </w:tc>
        <w:tc>
          <w:tcPr>
            <w:tcW w:w="1025" w:type="pct"/>
          </w:tcPr>
          <w:p w14:paraId="4F47EEB4"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7.981479</w:t>
            </w:r>
          </w:p>
        </w:tc>
        <w:tc>
          <w:tcPr>
            <w:tcW w:w="1025" w:type="pct"/>
          </w:tcPr>
          <w:p w14:paraId="159D4975"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200811</w:t>
            </w:r>
          </w:p>
        </w:tc>
        <w:tc>
          <w:tcPr>
            <w:tcW w:w="1025" w:type="pct"/>
          </w:tcPr>
          <w:p w14:paraId="4E17CDB8"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2780263</w:t>
            </w:r>
          </w:p>
        </w:tc>
      </w:tr>
      <w:tr w:rsidR="005548AA" w:rsidRPr="00355708" w14:paraId="13E05A0C" w14:textId="77777777" w:rsidTr="0070354D">
        <w:tc>
          <w:tcPr>
            <w:tcW w:w="899" w:type="pct"/>
          </w:tcPr>
          <w:p w14:paraId="4CFBB25C"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Europe</w:t>
            </w:r>
          </w:p>
        </w:tc>
        <w:tc>
          <w:tcPr>
            <w:tcW w:w="1025" w:type="pct"/>
          </w:tcPr>
          <w:p w14:paraId="6EF65AF9"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1876811</w:t>
            </w:r>
          </w:p>
        </w:tc>
        <w:tc>
          <w:tcPr>
            <w:tcW w:w="1025" w:type="pct"/>
          </w:tcPr>
          <w:p w14:paraId="7C0CF458"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8.645233</w:t>
            </w:r>
          </w:p>
        </w:tc>
        <w:tc>
          <w:tcPr>
            <w:tcW w:w="1025" w:type="pct"/>
          </w:tcPr>
          <w:p w14:paraId="1806D7C5"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200811</w:t>
            </w:r>
          </w:p>
        </w:tc>
        <w:tc>
          <w:tcPr>
            <w:tcW w:w="1025" w:type="pct"/>
          </w:tcPr>
          <w:p w14:paraId="59906786"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2780263</w:t>
            </w:r>
          </w:p>
        </w:tc>
      </w:tr>
      <w:tr w:rsidR="005548AA" w:rsidRPr="00355708" w14:paraId="2F688135" w14:textId="77777777" w:rsidTr="0070354D">
        <w:tc>
          <w:tcPr>
            <w:tcW w:w="899" w:type="pct"/>
          </w:tcPr>
          <w:p w14:paraId="20EB3416"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North_America</w:t>
            </w:r>
          </w:p>
        </w:tc>
        <w:tc>
          <w:tcPr>
            <w:tcW w:w="1025" w:type="pct"/>
          </w:tcPr>
          <w:p w14:paraId="7A39EC88"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898888</w:t>
            </w:r>
          </w:p>
        </w:tc>
        <w:tc>
          <w:tcPr>
            <w:tcW w:w="1025" w:type="pct"/>
          </w:tcPr>
          <w:p w14:paraId="1B34149F"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8.455814</w:t>
            </w:r>
          </w:p>
        </w:tc>
        <w:tc>
          <w:tcPr>
            <w:tcW w:w="1025" w:type="pct"/>
          </w:tcPr>
          <w:p w14:paraId="3807CAF0"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200811</w:t>
            </w:r>
          </w:p>
        </w:tc>
        <w:tc>
          <w:tcPr>
            <w:tcW w:w="1025" w:type="pct"/>
          </w:tcPr>
          <w:p w14:paraId="1E01355A"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2780263</w:t>
            </w:r>
          </w:p>
        </w:tc>
      </w:tr>
      <w:tr w:rsidR="005548AA" w:rsidRPr="00355708" w14:paraId="68315677" w14:textId="77777777" w:rsidTr="0070354D">
        <w:tc>
          <w:tcPr>
            <w:tcW w:w="899" w:type="pct"/>
          </w:tcPr>
          <w:p w14:paraId="57319AFB"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Oceania</w:t>
            </w:r>
          </w:p>
        </w:tc>
        <w:tc>
          <w:tcPr>
            <w:tcW w:w="1025" w:type="pct"/>
          </w:tcPr>
          <w:p w14:paraId="25136906"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1.2764129</w:t>
            </w:r>
          </w:p>
        </w:tc>
        <w:tc>
          <w:tcPr>
            <w:tcW w:w="1025" w:type="pct"/>
          </w:tcPr>
          <w:p w14:paraId="74B0DCD9"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7.672324</w:t>
            </w:r>
          </w:p>
        </w:tc>
        <w:tc>
          <w:tcPr>
            <w:tcW w:w="1025" w:type="pct"/>
          </w:tcPr>
          <w:p w14:paraId="40157096"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200811</w:t>
            </w:r>
          </w:p>
        </w:tc>
        <w:tc>
          <w:tcPr>
            <w:tcW w:w="1025" w:type="pct"/>
          </w:tcPr>
          <w:p w14:paraId="118CF8CC" w14:textId="77777777" w:rsidR="005548AA" w:rsidRPr="0070354D" w:rsidRDefault="005548AA"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2780263</w:t>
            </w:r>
          </w:p>
        </w:tc>
      </w:tr>
    </w:tbl>
    <w:p w14:paraId="2BFABE72" w14:textId="77777777" w:rsidR="00952253" w:rsidRPr="00D864B0" w:rsidRDefault="00952253" w:rsidP="00E433F7">
      <w:pPr>
        <w:jc w:val="both"/>
        <w:rPr>
          <w:sz w:val="14"/>
          <w:szCs w:val="14"/>
        </w:rPr>
      </w:pPr>
    </w:p>
    <w:p w14:paraId="1FBA5DE9" w14:textId="65F706BE" w:rsidR="00165A5B" w:rsidRPr="00D864B0" w:rsidRDefault="00123A13" w:rsidP="00E433F7">
      <w:pPr>
        <w:jc w:val="both"/>
      </w:pPr>
      <w:r w:rsidRPr="00D864B0">
        <w:t>From the table above</w:t>
      </w:r>
      <w:r w:rsidR="00E37781" w:rsidRPr="00D864B0">
        <w:t>,</w:t>
      </w:r>
      <w:r w:rsidRPr="00D864B0">
        <w:t xml:space="preserve"> the varying intercept points to higher European and North American download bas</w:t>
      </w:r>
      <w:r w:rsidR="00F66ACF" w:rsidRPr="00D864B0">
        <w:t>e</w:t>
      </w:r>
      <w:r w:rsidRPr="00D864B0">
        <w:t xml:space="preserve">lines. More interesting is </w:t>
      </w:r>
      <w:r w:rsidR="003A3EAE" w:rsidRPr="00D864B0">
        <w:t xml:space="preserve">the </w:t>
      </w:r>
      <w:r w:rsidRPr="00D864B0">
        <w:t xml:space="preserve">huge difference in the effect of </w:t>
      </w:r>
      <w:r w:rsidR="006D64EA" w:rsidRPr="00D864B0">
        <w:t>GDP</w:t>
      </w:r>
      <w:r w:rsidRPr="00D864B0">
        <w:t xml:space="preserve">. </w:t>
      </w:r>
      <w:r w:rsidR="00764A2C" w:rsidRPr="00D864B0">
        <w:t xml:space="preserve">The impact of </w:t>
      </w:r>
      <w:r w:rsidR="006D64EA" w:rsidRPr="00D864B0">
        <w:t xml:space="preserve">gross income </w:t>
      </w:r>
      <w:r w:rsidR="00764A2C" w:rsidRPr="00D864B0">
        <w:t xml:space="preserve">on downloading is much higher for countries in </w:t>
      </w:r>
      <w:r w:rsidRPr="00D864B0">
        <w:t xml:space="preserve">the African continent </w:t>
      </w:r>
      <w:r w:rsidR="009C75BF" w:rsidRPr="00D864B0">
        <w:t>than</w:t>
      </w:r>
      <w:r w:rsidR="00E37781" w:rsidRPr="00D864B0">
        <w:t>,</w:t>
      </w:r>
      <w:r w:rsidR="009C75BF" w:rsidRPr="00D864B0">
        <w:t xml:space="preserve"> </w:t>
      </w:r>
      <w:r w:rsidR="00E41FC9" w:rsidRPr="00D864B0">
        <w:t>for example</w:t>
      </w:r>
      <w:r w:rsidR="00E37781" w:rsidRPr="00D864B0">
        <w:t>,</w:t>
      </w:r>
      <w:r w:rsidR="00E41FC9" w:rsidRPr="00D864B0">
        <w:t xml:space="preserve"> </w:t>
      </w:r>
      <w:r w:rsidR="009C75BF" w:rsidRPr="00D864B0">
        <w:t>in Europe.</w:t>
      </w:r>
    </w:p>
    <w:p w14:paraId="2D3EAA4E" w14:textId="7606986C" w:rsidR="00D320CB" w:rsidRPr="00D864B0" w:rsidRDefault="00574C8E" w:rsidP="00D320CB">
      <w:r w:rsidRPr="00D864B0">
        <w:t>I</w:t>
      </w:r>
      <w:r w:rsidR="00BE4974" w:rsidRPr="00D864B0">
        <w:t>t is possible that the cause of th</w:t>
      </w:r>
      <w:r w:rsidR="003A3EAE" w:rsidRPr="00D864B0">
        <w:t>ese</w:t>
      </w:r>
      <w:r w:rsidR="00BE4974" w:rsidRPr="00D864B0">
        <w:t xml:space="preserve"> differences </w:t>
      </w:r>
      <w:r w:rsidR="00B213CD" w:rsidRPr="00D864B0">
        <w:t xml:space="preserve">is </w:t>
      </w:r>
      <w:r w:rsidR="00BE4974" w:rsidRPr="00D864B0">
        <w:t xml:space="preserve">geographical in nature, because, for example, shadow library related practices propagate via </w:t>
      </w:r>
      <w:r w:rsidRPr="00D864B0">
        <w:t xml:space="preserve">physical proximity and </w:t>
      </w:r>
      <w:r w:rsidR="00B23B82" w:rsidRPr="00D864B0">
        <w:t xml:space="preserve">the </w:t>
      </w:r>
      <w:r w:rsidRPr="00D864B0">
        <w:t>close trust relationship</w:t>
      </w:r>
      <w:r w:rsidR="00E37781" w:rsidRPr="00D864B0">
        <w:t>s</w:t>
      </w:r>
      <w:r w:rsidRPr="00D864B0">
        <w:t xml:space="preserve"> of individuals. While this may be the case, it is hard to test that hypothesis with current data. On the other hand, geographic location may also be a proxy for </w:t>
      </w:r>
      <w:r w:rsidR="00CD5449" w:rsidRPr="00D864B0">
        <w:t xml:space="preserve">the </w:t>
      </w:r>
      <w:r w:rsidR="009745F0" w:rsidRPr="00D864B0">
        <w:t>level of development and in that case</w:t>
      </w:r>
      <w:r w:rsidR="00E61C3A" w:rsidRPr="00D864B0">
        <w:t>,</w:t>
      </w:r>
      <w:r w:rsidR="009745F0" w:rsidRPr="00D864B0">
        <w:t xml:space="preserve"> we can conduct a similar analysis using </w:t>
      </w:r>
      <w:r w:rsidR="003A3D12" w:rsidRPr="00D864B0">
        <w:t>the World Bank’s income categories</w:t>
      </w:r>
      <w:r w:rsidR="00E41FC9" w:rsidRPr="00D864B0">
        <w:t xml:space="preserve"> instead of geographic location, a</w:t>
      </w:r>
      <w:r w:rsidR="00646700" w:rsidRPr="00D864B0">
        <w:t>s well as</w:t>
      </w:r>
      <w:r w:rsidR="00E41FC9" w:rsidRPr="00D864B0">
        <w:t xml:space="preserve"> test for the effect of </w:t>
      </w:r>
      <w:r w:rsidR="00FC6C4B" w:rsidRPr="00D864B0">
        <w:t xml:space="preserve">GDP, </w:t>
      </w:r>
      <w:r w:rsidR="00E41FC9" w:rsidRPr="00D864B0">
        <w:t xml:space="preserve">R&amp;D and </w:t>
      </w:r>
      <w:r w:rsidR="00FC6C4B" w:rsidRPr="00D864B0">
        <w:t xml:space="preserve">educated population </w:t>
      </w:r>
      <w:r w:rsidR="00E41FC9" w:rsidRPr="00D864B0">
        <w:t xml:space="preserve">in different </w:t>
      </w:r>
      <w:r w:rsidR="006D64EA" w:rsidRPr="00D864B0">
        <w:t>income</w:t>
      </w:r>
      <w:r w:rsidR="00E41FC9" w:rsidRPr="00D864B0">
        <w:t xml:space="preserve"> categories.</w:t>
      </w:r>
      <w:r w:rsidR="007E10E0" w:rsidRPr="00D864B0">
        <w:fldChar w:fldCharType="begin"/>
      </w:r>
      <w:r w:rsidR="007E10E0" w:rsidRPr="00D864B0">
        <w:instrText xml:space="preserve"> REF _Ref11764294 \h </w:instrText>
      </w:r>
      <w:r w:rsidR="00E433F7" w:rsidRPr="00D864B0">
        <w:instrText xml:space="preserve"> \* MERGEFORMAT </w:instrText>
      </w:r>
      <w:r w:rsidR="007E10E0" w:rsidRPr="00D864B0">
        <w:fldChar w:fldCharType="separate"/>
      </w:r>
    </w:p>
    <w:p w14:paraId="140E5917" w14:textId="024768B8" w:rsidR="008516C6" w:rsidRDefault="00D320CB" w:rsidP="00E433F7">
      <w:pPr>
        <w:jc w:val="both"/>
      </w:pPr>
      <w:r w:rsidRPr="00D864B0">
        <w:t>Table</w:t>
      </w:r>
      <w:r w:rsidR="002B51AD">
        <w:t>s</w:t>
      </w:r>
      <w:r w:rsidRPr="00D864B0">
        <w:rPr>
          <w:noProof/>
        </w:rPr>
        <w:t xml:space="preserve"> 5</w:t>
      </w:r>
      <w:r w:rsidR="007E10E0" w:rsidRPr="00D864B0">
        <w:fldChar w:fldCharType="end"/>
      </w:r>
      <w:r w:rsidR="007E10E0" w:rsidRPr="00D864B0">
        <w:t xml:space="preserve"> </w:t>
      </w:r>
      <w:r w:rsidR="00FC6C4B" w:rsidRPr="00D864B0">
        <w:t xml:space="preserve">and 6 show </w:t>
      </w:r>
      <w:r w:rsidR="009745F0" w:rsidRPr="00D864B0">
        <w:t xml:space="preserve">the outcome of </w:t>
      </w:r>
      <w:r w:rsidR="00FC6C4B" w:rsidRPr="00D864B0">
        <w:t xml:space="preserve">these </w:t>
      </w:r>
      <w:r w:rsidR="009745F0" w:rsidRPr="00D864B0">
        <w:t>model</w:t>
      </w:r>
      <w:r w:rsidR="00FC6C4B" w:rsidRPr="00D864B0">
        <w:t>s</w:t>
      </w:r>
      <w:r w:rsidR="009745F0" w:rsidRPr="00D864B0">
        <w:t>.</w:t>
      </w:r>
    </w:p>
    <w:p w14:paraId="53F5D226" w14:textId="6C601BFF" w:rsidR="009571A1" w:rsidRPr="00D864B0" w:rsidRDefault="009571A1" w:rsidP="009571A1">
      <w:pPr>
        <w:pStyle w:val="Caption"/>
        <w:rPr>
          <w:bdr w:val="none" w:sz="0" w:space="0" w:color="auto" w:frame="1"/>
        </w:rPr>
      </w:pPr>
      <w:r w:rsidRPr="00D864B0">
        <w:t xml:space="preserve">Table </w:t>
      </w:r>
      <w:fldSimple w:instr=" SEQ Table \* ARABIC ">
        <w:r w:rsidRPr="00D864B0">
          <w:rPr>
            <w:noProof/>
          </w:rPr>
          <w:t>5</w:t>
        </w:r>
      </w:fldSimple>
      <w:r>
        <w:t>.</w:t>
      </w:r>
      <w:r w:rsidRPr="00D864B0">
        <w:t xml:space="preserve"> Global models IV. GDP random effects model by income category. (DV: download per capita rounded, quasipoission)</w:t>
      </w:r>
    </w:p>
    <w:tbl>
      <w:tblPr>
        <w:tblStyle w:val="TableGridLight"/>
        <w:tblW w:w="5003" w:type="pct"/>
        <w:tblLook w:val="04A0" w:firstRow="1" w:lastRow="0" w:firstColumn="1" w:lastColumn="0" w:noHBand="0" w:noVBand="1"/>
      </w:tblPr>
      <w:tblGrid>
        <w:gridCol w:w="2341"/>
        <w:gridCol w:w="1918"/>
        <w:gridCol w:w="1413"/>
        <w:gridCol w:w="1796"/>
        <w:gridCol w:w="1888"/>
      </w:tblGrid>
      <w:tr w:rsidR="00355708" w:rsidRPr="00355708" w14:paraId="3F4F0553" w14:textId="77777777" w:rsidTr="0070354D">
        <w:tc>
          <w:tcPr>
            <w:tcW w:w="1251" w:type="pct"/>
          </w:tcPr>
          <w:p w14:paraId="76CABA00" w14:textId="77777777" w:rsidR="00355708" w:rsidRPr="0070354D" w:rsidRDefault="00355708" w:rsidP="00355708">
            <w:pPr>
              <w:wordWrap w:val="0"/>
              <w:rPr>
                <w:rFonts w:eastAsia="Times New Roman" w:cstheme="minorHAnsi"/>
                <w:color w:val="000000"/>
                <w:bdr w:val="none" w:sz="0" w:space="0" w:color="auto" w:frame="1"/>
              </w:rPr>
            </w:pPr>
          </w:p>
        </w:tc>
        <w:tc>
          <w:tcPr>
            <w:tcW w:w="1025" w:type="pct"/>
          </w:tcPr>
          <w:p w14:paraId="5A4E9AF8" w14:textId="77777777" w:rsidR="00355708" w:rsidRPr="0070354D" w:rsidRDefault="00355708" w:rsidP="00355708">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log(1+gdp_scaled)</w:t>
            </w:r>
          </w:p>
        </w:tc>
        <w:tc>
          <w:tcPr>
            <w:tcW w:w="755" w:type="pct"/>
          </w:tcPr>
          <w:p w14:paraId="149BF76F" w14:textId="77777777" w:rsidR="00355708" w:rsidRPr="0070354D" w:rsidRDefault="00355708" w:rsidP="00355708">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Intercept)</w:t>
            </w:r>
          </w:p>
        </w:tc>
        <w:tc>
          <w:tcPr>
            <w:tcW w:w="960" w:type="pct"/>
          </w:tcPr>
          <w:p w14:paraId="3E7020E9" w14:textId="036DC4CE" w:rsidR="00355708" w:rsidRPr="0070354D" w:rsidRDefault="00355708" w:rsidP="00355708">
            <w:pPr>
              <w:wordWrap w:val="0"/>
              <w:rPr>
                <w:rFonts w:eastAsia="Times New Roman" w:cstheme="minorHAnsi"/>
                <w:color w:val="000000"/>
                <w:bdr w:val="none" w:sz="0" w:space="0" w:color="auto" w:frame="1"/>
              </w:rPr>
            </w:pPr>
            <w:r w:rsidRPr="00FA136F">
              <w:rPr>
                <w:rFonts w:eastAsia="Times New Roman" w:cstheme="minorHAnsi"/>
                <w:color w:val="000000"/>
                <w:bdr w:val="none" w:sz="0" w:space="0" w:color="auto" w:frame="1"/>
              </w:rPr>
              <w:t>Population</w:t>
            </w:r>
            <w:r>
              <w:rPr>
                <w:rFonts w:eastAsia="Times New Roman" w:cstheme="minorHAnsi"/>
                <w:color w:val="000000"/>
                <w:bdr w:val="none" w:sz="0" w:space="0" w:color="auto" w:frame="1"/>
              </w:rPr>
              <w:t xml:space="preserve"> per </w:t>
            </w:r>
            <w:r w:rsidRPr="00FA136F">
              <w:rPr>
                <w:rFonts w:eastAsia="Times New Roman" w:cstheme="minorHAnsi"/>
                <w:color w:val="000000"/>
                <w:bdr w:val="none" w:sz="0" w:space="0" w:color="auto" w:frame="1"/>
              </w:rPr>
              <w:t>million</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c>
          <w:tcPr>
            <w:tcW w:w="1009" w:type="pct"/>
          </w:tcPr>
          <w:p w14:paraId="6EAB5E56" w14:textId="7437CCB7" w:rsidR="00355708" w:rsidRPr="0070354D" w:rsidRDefault="00355708">
            <w:pPr>
              <w:wordWrap w:val="0"/>
              <w:rPr>
                <w:rFonts w:eastAsia="Times New Roman" w:cstheme="minorHAnsi"/>
                <w:color w:val="000000"/>
                <w:bdr w:val="none" w:sz="0" w:space="0" w:color="auto" w:frame="1"/>
              </w:rPr>
            </w:pPr>
            <w:r w:rsidRPr="00FA136F">
              <w:rPr>
                <w:rFonts w:eastAsia="Times New Roman" w:cstheme="minorHAnsi"/>
                <w:color w:val="000000"/>
                <w:bdr w:val="none" w:sz="0" w:space="0" w:color="auto" w:frame="1"/>
              </w:rPr>
              <w:t>Broadband</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ubscribers</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p>
        </w:tc>
      </w:tr>
      <w:tr w:rsidR="00355708" w:rsidRPr="00355708" w14:paraId="4F42B5C6" w14:textId="77777777" w:rsidTr="0070354D">
        <w:tc>
          <w:tcPr>
            <w:tcW w:w="1251" w:type="pct"/>
          </w:tcPr>
          <w:p w14:paraId="558C1333"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High_income</w:t>
            </w:r>
          </w:p>
        </w:tc>
        <w:tc>
          <w:tcPr>
            <w:tcW w:w="1025" w:type="pct"/>
          </w:tcPr>
          <w:p w14:paraId="79C96164"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003871827</w:t>
            </w:r>
          </w:p>
        </w:tc>
        <w:tc>
          <w:tcPr>
            <w:tcW w:w="755" w:type="pct"/>
          </w:tcPr>
          <w:p w14:paraId="3DAA3FAD"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0688303</w:t>
            </w:r>
          </w:p>
        </w:tc>
        <w:tc>
          <w:tcPr>
            <w:tcW w:w="960" w:type="pct"/>
          </w:tcPr>
          <w:p w14:paraId="47599D8C"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1200297</w:t>
            </w:r>
          </w:p>
        </w:tc>
        <w:tc>
          <w:tcPr>
            <w:tcW w:w="1009" w:type="pct"/>
          </w:tcPr>
          <w:p w14:paraId="53FDEB8F"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071157</w:t>
            </w:r>
          </w:p>
        </w:tc>
      </w:tr>
      <w:tr w:rsidR="00355708" w:rsidRPr="00355708" w14:paraId="580470BC" w14:textId="77777777" w:rsidTr="0070354D">
        <w:tc>
          <w:tcPr>
            <w:tcW w:w="1251" w:type="pct"/>
          </w:tcPr>
          <w:p w14:paraId="4D444B30"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Upper_middle_income</w:t>
            </w:r>
          </w:p>
        </w:tc>
        <w:tc>
          <w:tcPr>
            <w:tcW w:w="1025" w:type="pct"/>
          </w:tcPr>
          <w:p w14:paraId="50055D9B"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105214527</w:t>
            </w:r>
          </w:p>
        </w:tc>
        <w:tc>
          <w:tcPr>
            <w:tcW w:w="755" w:type="pct"/>
          </w:tcPr>
          <w:p w14:paraId="78E4F618"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06604125</w:t>
            </w:r>
          </w:p>
        </w:tc>
        <w:tc>
          <w:tcPr>
            <w:tcW w:w="960" w:type="pct"/>
          </w:tcPr>
          <w:p w14:paraId="02C2016A"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1200297</w:t>
            </w:r>
          </w:p>
        </w:tc>
        <w:tc>
          <w:tcPr>
            <w:tcW w:w="1009" w:type="pct"/>
          </w:tcPr>
          <w:p w14:paraId="67BCFB60"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071157</w:t>
            </w:r>
          </w:p>
        </w:tc>
      </w:tr>
      <w:tr w:rsidR="00355708" w:rsidRPr="00355708" w14:paraId="2EECA3B1" w14:textId="77777777" w:rsidTr="0070354D">
        <w:tc>
          <w:tcPr>
            <w:tcW w:w="1251" w:type="pct"/>
          </w:tcPr>
          <w:p w14:paraId="3D65CB7E"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Lower_middle_income</w:t>
            </w:r>
          </w:p>
        </w:tc>
        <w:tc>
          <w:tcPr>
            <w:tcW w:w="1025" w:type="pct"/>
          </w:tcPr>
          <w:p w14:paraId="053C6988"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97072298</w:t>
            </w:r>
          </w:p>
        </w:tc>
        <w:tc>
          <w:tcPr>
            <w:tcW w:w="755" w:type="pct"/>
          </w:tcPr>
          <w:p w14:paraId="79A94831"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07077302</w:t>
            </w:r>
          </w:p>
        </w:tc>
        <w:tc>
          <w:tcPr>
            <w:tcW w:w="960" w:type="pct"/>
          </w:tcPr>
          <w:p w14:paraId="6E436C12"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1200297</w:t>
            </w:r>
          </w:p>
        </w:tc>
        <w:tc>
          <w:tcPr>
            <w:tcW w:w="1009" w:type="pct"/>
          </w:tcPr>
          <w:p w14:paraId="2B95DA83"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071157</w:t>
            </w:r>
          </w:p>
        </w:tc>
      </w:tr>
      <w:tr w:rsidR="00355708" w:rsidRPr="00355708" w14:paraId="2C0297B1" w14:textId="77777777" w:rsidTr="0070354D">
        <w:tc>
          <w:tcPr>
            <w:tcW w:w="1251" w:type="pct"/>
          </w:tcPr>
          <w:p w14:paraId="47507772"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Low_income</w:t>
            </w:r>
          </w:p>
        </w:tc>
        <w:tc>
          <w:tcPr>
            <w:tcW w:w="1025" w:type="pct"/>
          </w:tcPr>
          <w:p w14:paraId="75032874"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48602516</w:t>
            </w:r>
          </w:p>
        </w:tc>
        <w:tc>
          <w:tcPr>
            <w:tcW w:w="755" w:type="pct"/>
          </w:tcPr>
          <w:p w14:paraId="1533D464"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17360155</w:t>
            </w:r>
          </w:p>
        </w:tc>
        <w:tc>
          <w:tcPr>
            <w:tcW w:w="960" w:type="pct"/>
          </w:tcPr>
          <w:p w14:paraId="0067C9B0"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1200297</w:t>
            </w:r>
          </w:p>
        </w:tc>
        <w:tc>
          <w:tcPr>
            <w:tcW w:w="1009" w:type="pct"/>
          </w:tcPr>
          <w:p w14:paraId="28B111BF" w14:textId="77777777" w:rsidR="00355708" w:rsidRPr="0070354D" w:rsidRDefault="00355708" w:rsidP="00F91337">
            <w:pPr>
              <w:wordWrap w:val="0"/>
              <w:rPr>
                <w:rFonts w:eastAsia="Times New Roman" w:cstheme="minorHAnsi"/>
                <w:color w:val="000000"/>
                <w:bdr w:val="none" w:sz="0" w:space="0" w:color="auto" w:frame="1"/>
              </w:rPr>
            </w:pPr>
            <w:r w:rsidRPr="0070354D">
              <w:rPr>
                <w:rFonts w:eastAsia="Times New Roman" w:cstheme="minorHAnsi"/>
                <w:color w:val="000000"/>
                <w:bdr w:val="none" w:sz="0" w:space="0" w:color="auto" w:frame="1"/>
              </w:rPr>
              <w:t>0.3071157</w:t>
            </w:r>
          </w:p>
        </w:tc>
      </w:tr>
    </w:tbl>
    <w:p w14:paraId="349941AA" w14:textId="798B1F79" w:rsidR="00E61C3A" w:rsidRDefault="00E61C3A" w:rsidP="00E433F7">
      <w:pPr>
        <w:pStyle w:val="Caption"/>
        <w:jc w:val="both"/>
      </w:pPr>
      <w:bookmarkStart w:id="8" w:name="_Ref11764294"/>
    </w:p>
    <w:p w14:paraId="6A8F9E45" w14:textId="77777777" w:rsidR="00F91337" w:rsidRDefault="00F91337" w:rsidP="007950A5">
      <w:pPr>
        <w:pStyle w:val="Caption"/>
        <w:jc w:val="both"/>
      </w:pPr>
      <w:bookmarkStart w:id="9" w:name="_Ref41430709"/>
    </w:p>
    <w:p w14:paraId="7959AA98" w14:textId="77777777" w:rsidR="00F91337" w:rsidRDefault="00F91337" w:rsidP="007950A5">
      <w:pPr>
        <w:pStyle w:val="Caption"/>
        <w:jc w:val="both"/>
      </w:pPr>
    </w:p>
    <w:p w14:paraId="48D6A9B3" w14:textId="17376B51" w:rsidR="007950A5" w:rsidRDefault="007950A5" w:rsidP="007950A5">
      <w:pPr>
        <w:pStyle w:val="Caption"/>
        <w:jc w:val="both"/>
      </w:pPr>
      <w:r w:rsidRPr="00D864B0">
        <w:t xml:space="preserve">Table </w:t>
      </w:r>
      <w:r>
        <w:fldChar w:fldCharType="begin"/>
      </w:r>
      <w:r>
        <w:instrText xml:space="preserve"> SEQ Table \* ARABIC </w:instrText>
      </w:r>
      <w:r>
        <w:fldChar w:fldCharType="separate"/>
      </w:r>
      <w:r w:rsidRPr="00D864B0">
        <w:rPr>
          <w:noProof/>
        </w:rPr>
        <w:t>6</w:t>
      </w:r>
      <w:r>
        <w:rPr>
          <w:noProof/>
        </w:rPr>
        <w:fldChar w:fldCharType="end"/>
      </w:r>
      <w:bookmarkEnd w:id="9"/>
      <w:r>
        <w:t>.</w:t>
      </w:r>
      <w:r w:rsidRPr="00D864B0">
        <w:t xml:space="preserve"> Global models V. R&amp;D and education random effects model</w:t>
      </w:r>
      <w:r w:rsidRPr="00D864B0">
        <w:rPr>
          <w:noProof/>
        </w:rPr>
        <w:t xml:space="preserve"> by income category </w:t>
      </w:r>
      <w:r w:rsidRPr="00D864B0">
        <w:t>(DV: download per capita rounded, quasipoission)</w:t>
      </w:r>
    </w:p>
    <w:tbl>
      <w:tblPr>
        <w:tblStyle w:val="TableGrid"/>
        <w:tblW w:w="5079" w:type="pct"/>
        <w:tblLook w:val="04A0" w:firstRow="1" w:lastRow="0" w:firstColumn="1" w:lastColumn="0" w:noHBand="0" w:noVBand="1"/>
      </w:tblPr>
      <w:tblGrid>
        <w:gridCol w:w="1705"/>
        <w:gridCol w:w="1559"/>
        <w:gridCol w:w="1560"/>
        <w:gridCol w:w="1558"/>
        <w:gridCol w:w="1560"/>
        <w:gridCol w:w="1556"/>
      </w:tblGrid>
      <w:tr w:rsidR="00355708" w:rsidRPr="00355708" w14:paraId="00AEBE93" w14:textId="77777777" w:rsidTr="0070354D">
        <w:tc>
          <w:tcPr>
            <w:tcW w:w="898" w:type="pct"/>
          </w:tcPr>
          <w:p w14:paraId="5CC6D821" w14:textId="77777777" w:rsidR="00355708" w:rsidRPr="0070354D" w:rsidRDefault="00355708" w:rsidP="00355708">
            <w:pPr>
              <w:wordWrap w:val="0"/>
              <w:rPr>
                <w:rFonts w:eastAsia="Times New Roman" w:cstheme="minorHAnsi"/>
                <w:color w:val="000000"/>
                <w:sz w:val="16"/>
                <w:szCs w:val="16"/>
                <w:bdr w:val="none" w:sz="0" w:space="0" w:color="auto" w:frame="1"/>
              </w:rPr>
            </w:pPr>
          </w:p>
        </w:tc>
        <w:tc>
          <w:tcPr>
            <w:tcW w:w="821" w:type="pct"/>
          </w:tcPr>
          <w:p w14:paraId="6AD5E84F" w14:textId="77777777" w:rsidR="00355708" w:rsidRDefault="00355708" w:rsidP="00355708">
            <w:pPr>
              <w:wordWrap w:val="0"/>
              <w:rPr>
                <w:rFonts w:eastAsia="Arial" w:cstheme="minorHAnsi"/>
                <w:color w:val="111111"/>
                <w:sz w:val="16"/>
                <w:szCs w:val="16"/>
              </w:rPr>
            </w:pPr>
            <w:r w:rsidRPr="0070354D">
              <w:rPr>
                <w:rFonts w:eastAsia="Arial" w:cstheme="minorHAnsi"/>
                <w:color w:val="111111"/>
                <w:sz w:val="16"/>
                <w:szCs w:val="16"/>
              </w:rPr>
              <w:t xml:space="preserve">Tertiary education </w:t>
            </w:r>
          </w:p>
          <w:p w14:paraId="2B7A2A9B" w14:textId="77777777" w:rsidR="00355708" w:rsidRDefault="00355708" w:rsidP="00355708">
            <w:pPr>
              <w:wordWrap w:val="0"/>
              <w:rPr>
                <w:rFonts w:eastAsia="Arial" w:cstheme="minorHAnsi"/>
                <w:color w:val="111111"/>
                <w:sz w:val="16"/>
                <w:szCs w:val="16"/>
              </w:rPr>
            </w:pPr>
            <w:r w:rsidRPr="0070354D">
              <w:rPr>
                <w:rFonts w:eastAsia="Arial" w:cstheme="minorHAnsi"/>
                <w:color w:val="111111"/>
                <w:sz w:val="16"/>
                <w:szCs w:val="16"/>
              </w:rPr>
              <w:t xml:space="preserve">enrollment ratio </w:t>
            </w:r>
          </w:p>
          <w:p w14:paraId="535E4ACB" w14:textId="1B446F9A"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Arial" w:cstheme="minorHAnsi"/>
                <w:color w:val="111111"/>
                <w:sz w:val="16"/>
                <w:szCs w:val="16"/>
              </w:rPr>
              <w:t>(scaled)</w:t>
            </w:r>
          </w:p>
        </w:tc>
        <w:tc>
          <w:tcPr>
            <w:tcW w:w="821" w:type="pct"/>
          </w:tcPr>
          <w:p w14:paraId="20F6FBFC" w14:textId="77777777" w:rsidR="00355708" w:rsidRDefault="00355708" w:rsidP="00355708">
            <w:pPr>
              <w:wordWrap w:val="0"/>
              <w:rPr>
                <w:sz w:val="16"/>
                <w:szCs w:val="16"/>
              </w:rPr>
            </w:pPr>
            <w:r w:rsidRPr="0070354D">
              <w:rPr>
                <w:sz w:val="16"/>
                <w:szCs w:val="16"/>
              </w:rPr>
              <w:t xml:space="preserve">Percentage of GDP </w:t>
            </w:r>
          </w:p>
          <w:p w14:paraId="636841A9" w14:textId="4955CB11" w:rsidR="00355708" w:rsidRPr="0070354D" w:rsidRDefault="00355708" w:rsidP="00355708">
            <w:pPr>
              <w:wordWrap w:val="0"/>
              <w:rPr>
                <w:rFonts w:eastAsia="Times New Roman" w:cstheme="minorHAnsi"/>
                <w:color w:val="000000"/>
                <w:sz w:val="16"/>
                <w:szCs w:val="16"/>
                <w:bdr w:val="none" w:sz="0" w:space="0" w:color="auto" w:frame="1"/>
              </w:rPr>
            </w:pPr>
            <w:r w:rsidRPr="00355708">
              <w:rPr>
                <w:sz w:val="16"/>
                <w:szCs w:val="16"/>
              </w:rPr>
              <w:t>S</w:t>
            </w:r>
            <w:r w:rsidRPr="0070354D">
              <w:rPr>
                <w:sz w:val="16"/>
                <w:szCs w:val="16"/>
              </w:rPr>
              <w:t>pending</w:t>
            </w:r>
            <w:r>
              <w:rPr>
                <w:sz w:val="16"/>
                <w:szCs w:val="16"/>
              </w:rPr>
              <w:t xml:space="preserve"> </w:t>
            </w:r>
            <w:r w:rsidRPr="0070354D">
              <w:rPr>
                <w:sz w:val="16"/>
                <w:szCs w:val="16"/>
              </w:rPr>
              <w:t>on R&amp;D (scaled)</w:t>
            </w:r>
          </w:p>
        </w:tc>
        <w:tc>
          <w:tcPr>
            <w:tcW w:w="820" w:type="pct"/>
          </w:tcPr>
          <w:p w14:paraId="31ABCA29"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Intercept)</w:t>
            </w:r>
          </w:p>
        </w:tc>
        <w:tc>
          <w:tcPr>
            <w:tcW w:w="821" w:type="pct"/>
          </w:tcPr>
          <w:p w14:paraId="70F4C1BE" w14:textId="77777777" w:rsidR="00355708"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 xml:space="preserve">Population per </w:t>
            </w:r>
          </w:p>
          <w:p w14:paraId="2677519A" w14:textId="6F71847E"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million (scaled)</w:t>
            </w:r>
          </w:p>
        </w:tc>
        <w:tc>
          <w:tcPr>
            <w:tcW w:w="819" w:type="pct"/>
          </w:tcPr>
          <w:p w14:paraId="0BA6883F" w14:textId="77777777" w:rsidR="00355708"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Broadband subscribers</w:t>
            </w:r>
          </w:p>
          <w:p w14:paraId="4A823818" w14:textId="3AB6A361"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 xml:space="preserve"> (scaled)</w:t>
            </w:r>
          </w:p>
        </w:tc>
      </w:tr>
      <w:tr w:rsidR="00355708" w:rsidRPr="00355708" w14:paraId="15B157FA" w14:textId="77777777" w:rsidTr="0070354D">
        <w:tc>
          <w:tcPr>
            <w:tcW w:w="898" w:type="pct"/>
          </w:tcPr>
          <w:p w14:paraId="4AD1B650" w14:textId="56DC1409"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lastRenderedPageBreak/>
              <w:t>High income</w:t>
            </w:r>
          </w:p>
        </w:tc>
        <w:tc>
          <w:tcPr>
            <w:tcW w:w="821" w:type="pct"/>
          </w:tcPr>
          <w:p w14:paraId="6A4BFBA5"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010932241</w:t>
            </w:r>
          </w:p>
        </w:tc>
        <w:tc>
          <w:tcPr>
            <w:tcW w:w="821" w:type="pct"/>
          </w:tcPr>
          <w:p w14:paraId="0001D36B"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05358038</w:t>
            </w:r>
          </w:p>
        </w:tc>
        <w:tc>
          <w:tcPr>
            <w:tcW w:w="820" w:type="pct"/>
          </w:tcPr>
          <w:p w14:paraId="6118679E"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8.543931</w:t>
            </w:r>
          </w:p>
        </w:tc>
        <w:tc>
          <w:tcPr>
            <w:tcW w:w="821" w:type="pct"/>
          </w:tcPr>
          <w:p w14:paraId="004BF7A3"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2996871</w:t>
            </w:r>
          </w:p>
        </w:tc>
        <w:tc>
          <w:tcPr>
            <w:tcW w:w="819" w:type="pct"/>
          </w:tcPr>
          <w:p w14:paraId="7D67E461"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4264995</w:t>
            </w:r>
          </w:p>
        </w:tc>
      </w:tr>
      <w:tr w:rsidR="00355708" w:rsidRPr="00355708" w14:paraId="16EA84F3" w14:textId="77777777" w:rsidTr="0070354D">
        <w:tc>
          <w:tcPr>
            <w:tcW w:w="898" w:type="pct"/>
          </w:tcPr>
          <w:p w14:paraId="4F88C18D" w14:textId="24A6E2E0"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Upper middle income</w:t>
            </w:r>
          </w:p>
        </w:tc>
        <w:tc>
          <w:tcPr>
            <w:tcW w:w="821" w:type="pct"/>
          </w:tcPr>
          <w:p w14:paraId="4C760CBF"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001022486</w:t>
            </w:r>
          </w:p>
        </w:tc>
        <w:tc>
          <w:tcPr>
            <w:tcW w:w="821" w:type="pct"/>
          </w:tcPr>
          <w:p w14:paraId="67D3E303"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35217880</w:t>
            </w:r>
          </w:p>
        </w:tc>
        <w:tc>
          <w:tcPr>
            <w:tcW w:w="820" w:type="pct"/>
          </w:tcPr>
          <w:p w14:paraId="46B8CBF2"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8.230012</w:t>
            </w:r>
          </w:p>
        </w:tc>
        <w:tc>
          <w:tcPr>
            <w:tcW w:w="821" w:type="pct"/>
          </w:tcPr>
          <w:p w14:paraId="3A74E54C"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2996871</w:t>
            </w:r>
          </w:p>
        </w:tc>
        <w:tc>
          <w:tcPr>
            <w:tcW w:w="819" w:type="pct"/>
          </w:tcPr>
          <w:p w14:paraId="318D5B0B"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4264995</w:t>
            </w:r>
          </w:p>
        </w:tc>
      </w:tr>
      <w:tr w:rsidR="00355708" w:rsidRPr="00355708" w14:paraId="1A2CC530" w14:textId="77777777" w:rsidTr="0070354D">
        <w:tc>
          <w:tcPr>
            <w:tcW w:w="898" w:type="pct"/>
          </w:tcPr>
          <w:p w14:paraId="3DFB0A7C" w14:textId="77BDDEF8"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Lower middle income</w:t>
            </w:r>
          </w:p>
        </w:tc>
        <w:tc>
          <w:tcPr>
            <w:tcW w:w="821" w:type="pct"/>
          </w:tcPr>
          <w:p w14:paraId="62CE1754"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050455057</w:t>
            </w:r>
          </w:p>
        </w:tc>
        <w:tc>
          <w:tcPr>
            <w:tcW w:w="821" w:type="pct"/>
          </w:tcPr>
          <w:p w14:paraId="1761DB04"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1.63851738</w:t>
            </w:r>
          </w:p>
        </w:tc>
        <w:tc>
          <w:tcPr>
            <w:tcW w:w="820" w:type="pct"/>
          </w:tcPr>
          <w:p w14:paraId="201BF8B4"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8.360397</w:t>
            </w:r>
          </w:p>
        </w:tc>
        <w:tc>
          <w:tcPr>
            <w:tcW w:w="821" w:type="pct"/>
          </w:tcPr>
          <w:p w14:paraId="6C20D978"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2996871</w:t>
            </w:r>
          </w:p>
        </w:tc>
        <w:tc>
          <w:tcPr>
            <w:tcW w:w="819" w:type="pct"/>
          </w:tcPr>
          <w:p w14:paraId="4343C6C1"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4264995</w:t>
            </w:r>
          </w:p>
        </w:tc>
      </w:tr>
      <w:tr w:rsidR="00355708" w:rsidRPr="00355708" w14:paraId="3E17A308" w14:textId="77777777" w:rsidTr="0070354D">
        <w:tc>
          <w:tcPr>
            <w:tcW w:w="898" w:type="pct"/>
          </w:tcPr>
          <w:p w14:paraId="42958B91" w14:textId="159D1299"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Low income</w:t>
            </w:r>
          </w:p>
        </w:tc>
        <w:tc>
          <w:tcPr>
            <w:tcW w:w="821" w:type="pct"/>
          </w:tcPr>
          <w:p w14:paraId="7E181E4D"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2.797771598</w:t>
            </w:r>
          </w:p>
        </w:tc>
        <w:tc>
          <w:tcPr>
            <w:tcW w:w="821" w:type="pct"/>
          </w:tcPr>
          <w:p w14:paraId="7E4F6E00"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1.45719062</w:t>
            </w:r>
          </w:p>
        </w:tc>
        <w:tc>
          <w:tcPr>
            <w:tcW w:w="820" w:type="pct"/>
          </w:tcPr>
          <w:p w14:paraId="483BE3EB"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9.857220</w:t>
            </w:r>
          </w:p>
        </w:tc>
        <w:tc>
          <w:tcPr>
            <w:tcW w:w="821" w:type="pct"/>
          </w:tcPr>
          <w:p w14:paraId="3CA39A32"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2996871</w:t>
            </w:r>
          </w:p>
        </w:tc>
        <w:tc>
          <w:tcPr>
            <w:tcW w:w="819" w:type="pct"/>
          </w:tcPr>
          <w:p w14:paraId="6B5F3240" w14:textId="77777777" w:rsidR="00355708" w:rsidRPr="0070354D" w:rsidRDefault="00355708" w:rsidP="00355708">
            <w:pPr>
              <w:wordWrap w:val="0"/>
              <w:rPr>
                <w:rFonts w:eastAsia="Times New Roman" w:cstheme="minorHAnsi"/>
                <w:color w:val="000000"/>
                <w:sz w:val="16"/>
                <w:szCs w:val="16"/>
                <w:bdr w:val="none" w:sz="0" w:space="0" w:color="auto" w:frame="1"/>
              </w:rPr>
            </w:pPr>
            <w:r w:rsidRPr="0070354D">
              <w:rPr>
                <w:rFonts w:eastAsia="Times New Roman" w:cstheme="minorHAnsi"/>
                <w:color w:val="000000"/>
                <w:sz w:val="16"/>
                <w:szCs w:val="16"/>
                <w:bdr w:val="none" w:sz="0" w:space="0" w:color="auto" w:frame="1"/>
              </w:rPr>
              <w:t>0.4264995</w:t>
            </w:r>
          </w:p>
        </w:tc>
      </w:tr>
    </w:tbl>
    <w:p w14:paraId="2601A47C" w14:textId="77777777" w:rsidR="00355708" w:rsidRPr="0068187B" w:rsidRDefault="00355708" w:rsidP="0070354D"/>
    <w:bookmarkEnd w:id="8"/>
    <w:p w14:paraId="42B97803" w14:textId="43BBE660" w:rsidR="009745F0" w:rsidRPr="00D864B0" w:rsidRDefault="00FC6C4B" w:rsidP="00E433F7">
      <w:pPr>
        <w:jc w:val="both"/>
      </w:pPr>
      <w:r w:rsidRPr="00D864B0">
        <w:t xml:space="preserve">Both </w:t>
      </w:r>
      <w:r w:rsidR="00D10993" w:rsidRPr="00D864B0">
        <w:t>model</w:t>
      </w:r>
      <w:r w:rsidRPr="00D864B0">
        <w:t>s</w:t>
      </w:r>
      <w:r w:rsidR="00D10993" w:rsidRPr="00D864B0">
        <w:t xml:space="preserve"> point to interesting findings. </w:t>
      </w:r>
      <w:r w:rsidR="00A74A4D" w:rsidRPr="00D864B0">
        <w:t xml:space="preserve">The effect of GDP is very different in the four </w:t>
      </w:r>
      <w:r w:rsidR="006D64EA" w:rsidRPr="00D864B0">
        <w:t xml:space="preserve">income </w:t>
      </w:r>
      <w:r w:rsidR="00D10993" w:rsidRPr="00D864B0">
        <w:t>categories</w:t>
      </w:r>
      <w:r w:rsidR="00354E97" w:rsidRPr="00D864B0">
        <w:t>.</w:t>
      </w:r>
      <w:r w:rsidR="00A74A4D" w:rsidRPr="00D864B0">
        <w:t xml:space="preserve"> In low</w:t>
      </w:r>
      <w:r w:rsidR="002306D3" w:rsidRPr="00D864B0">
        <w:t>-</w:t>
      </w:r>
      <w:r w:rsidR="00A74A4D" w:rsidRPr="00D864B0">
        <w:t>income countr</w:t>
      </w:r>
      <w:r w:rsidR="00354E97" w:rsidRPr="00D864B0">
        <w:t>i</w:t>
      </w:r>
      <w:r w:rsidR="00A74A4D" w:rsidRPr="00D864B0">
        <w:t>es</w:t>
      </w:r>
      <w:r w:rsidR="002306D3" w:rsidRPr="00D864B0">
        <w:t>,</w:t>
      </w:r>
      <w:r w:rsidR="00A74A4D" w:rsidRPr="00D864B0">
        <w:t xml:space="preserve"> increasing GDP causes much larger shadow library use than in high</w:t>
      </w:r>
      <w:r w:rsidR="00282644" w:rsidRPr="00D864B0">
        <w:t>-</w:t>
      </w:r>
      <w:r w:rsidR="00A74A4D" w:rsidRPr="00D864B0">
        <w:t xml:space="preserve">income countries. </w:t>
      </w:r>
      <w:r w:rsidR="006C66B7" w:rsidRPr="00D864B0">
        <w:t xml:space="preserve">The model in </w:t>
      </w:r>
      <w:r w:rsidR="008D66E6" w:rsidRPr="00D864B0">
        <w:fldChar w:fldCharType="begin"/>
      </w:r>
      <w:r w:rsidR="008D66E6" w:rsidRPr="00D864B0">
        <w:instrText xml:space="preserve"> REF _Ref41430709 \h </w:instrText>
      </w:r>
      <w:r w:rsidR="008D66E6" w:rsidRPr="00D864B0">
        <w:fldChar w:fldCharType="separate"/>
      </w:r>
      <w:r w:rsidR="008D66E6" w:rsidRPr="00D864B0">
        <w:t xml:space="preserve">Table </w:t>
      </w:r>
      <w:r w:rsidR="008D66E6" w:rsidRPr="00D864B0">
        <w:rPr>
          <w:noProof/>
        </w:rPr>
        <w:t>6</w:t>
      </w:r>
      <w:r w:rsidR="008D66E6" w:rsidRPr="00D864B0">
        <w:fldChar w:fldCharType="end"/>
      </w:r>
      <w:r w:rsidR="008D66E6" w:rsidRPr="00D864B0">
        <w:t xml:space="preserve"> </w:t>
      </w:r>
      <w:r w:rsidR="006C66B7" w:rsidRPr="00D864B0">
        <w:t>suggests that in low</w:t>
      </w:r>
      <w:r w:rsidR="002306D3" w:rsidRPr="00D864B0">
        <w:t>-</w:t>
      </w:r>
      <w:r w:rsidR="006C66B7" w:rsidRPr="00D864B0">
        <w:t>income countries</w:t>
      </w:r>
      <w:r w:rsidR="00A5769C" w:rsidRPr="00D864B0">
        <w:t xml:space="preserve"> </w:t>
      </w:r>
      <w:r w:rsidR="00F57FA9" w:rsidRPr="00D864B0">
        <w:t>extra investment in tertiary education</w:t>
      </w:r>
      <w:r w:rsidR="006C66B7" w:rsidRPr="00D864B0">
        <w:t xml:space="preserve"> </w:t>
      </w:r>
      <w:r w:rsidR="00A5769C" w:rsidRPr="00D864B0">
        <w:t xml:space="preserve">and </w:t>
      </w:r>
      <w:r w:rsidR="006C66B7" w:rsidRPr="00D864B0">
        <w:t>R&amp;D activit</w:t>
      </w:r>
      <w:r w:rsidR="00F57FA9" w:rsidRPr="00D864B0">
        <w:t>ies</w:t>
      </w:r>
      <w:r w:rsidR="006C66B7" w:rsidRPr="00D864B0">
        <w:t xml:space="preserve"> </w:t>
      </w:r>
      <w:r w:rsidR="00F57FA9" w:rsidRPr="00D864B0">
        <w:t xml:space="preserve">generates relatively larger </w:t>
      </w:r>
      <w:r w:rsidR="00150A49" w:rsidRPr="00D864B0">
        <w:t>shadow librar</w:t>
      </w:r>
      <w:r w:rsidR="00F57FA9" w:rsidRPr="00D864B0">
        <w:t>y usage</w:t>
      </w:r>
      <w:r w:rsidR="00150A49" w:rsidRPr="00D864B0">
        <w:t xml:space="preserve"> </w:t>
      </w:r>
      <w:r w:rsidR="00F57FA9" w:rsidRPr="00D864B0">
        <w:t xml:space="preserve">than similar investment </w:t>
      </w:r>
      <w:r w:rsidR="00150A49" w:rsidRPr="00D864B0">
        <w:t>in high</w:t>
      </w:r>
      <w:r w:rsidR="00282644" w:rsidRPr="00D864B0">
        <w:t>-</w:t>
      </w:r>
      <w:r w:rsidR="00150A49" w:rsidRPr="00D864B0">
        <w:t>income countries. In the latter group</w:t>
      </w:r>
      <w:r w:rsidR="002306D3" w:rsidRPr="00D864B0">
        <w:t>,</w:t>
      </w:r>
      <w:r w:rsidR="00150A49" w:rsidRPr="00D864B0">
        <w:t xml:space="preserve"> </w:t>
      </w:r>
      <w:r w:rsidR="009B123D" w:rsidRPr="00D864B0">
        <w:t>ext</w:t>
      </w:r>
      <w:r w:rsidR="00A5769C" w:rsidRPr="00D864B0">
        <w:t xml:space="preserve">ra investment into </w:t>
      </w:r>
      <w:r w:rsidR="00150A49" w:rsidRPr="00D864B0">
        <w:t xml:space="preserve">R&amp;D </w:t>
      </w:r>
      <w:r w:rsidR="00F57FA9" w:rsidRPr="00D864B0">
        <w:t xml:space="preserve">and tertiary education </w:t>
      </w:r>
      <w:r w:rsidR="009B123D" w:rsidRPr="00D864B0">
        <w:t xml:space="preserve">is associated with </w:t>
      </w:r>
      <w:r w:rsidR="00150A49" w:rsidRPr="00D864B0">
        <w:t xml:space="preserve">relatively </w:t>
      </w:r>
      <w:r w:rsidR="009B123D" w:rsidRPr="00D864B0">
        <w:t>lower download volumes, while in low</w:t>
      </w:r>
      <w:r w:rsidR="002306D3" w:rsidRPr="00D864B0">
        <w:t>-</w:t>
      </w:r>
      <w:r w:rsidR="009B123D" w:rsidRPr="00D864B0">
        <w:t>income countries the effect is exactly the opposite: higher investment into knowledge</w:t>
      </w:r>
      <w:r w:rsidR="002306D3" w:rsidRPr="00D864B0">
        <w:t>-</w:t>
      </w:r>
      <w:r w:rsidR="009B123D" w:rsidRPr="00D864B0">
        <w:t xml:space="preserve">intensive social </w:t>
      </w:r>
      <w:r w:rsidR="00150A49" w:rsidRPr="00D864B0">
        <w:t>activities</w:t>
      </w:r>
      <w:r w:rsidR="009B123D" w:rsidRPr="00D864B0">
        <w:t xml:space="preserve"> generates more demand for black market </w:t>
      </w:r>
      <w:r w:rsidR="00A5769C" w:rsidRPr="00D864B0">
        <w:t>knowledge</w:t>
      </w:r>
      <w:r w:rsidR="009B123D" w:rsidRPr="00D864B0">
        <w:t xml:space="preserve">. </w:t>
      </w:r>
      <w:r w:rsidR="00246BC2" w:rsidRPr="00D864B0">
        <w:t xml:space="preserve">The reason for that is straightforward. In </w:t>
      </w:r>
      <w:r w:rsidR="006D64EA" w:rsidRPr="00D864B0">
        <w:t xml:space="preserve">high GDP </w:t>
      </w:r>
      <w:r w:rsidR="0096003A" w:rsidRPr="00D864B0">
        <w:t>countries</w:t>
      </w:r>
      <w:r w:rsidR="00246BC2" w:rsidRPr="00D864B0">
        <w:t>, extra money spent o</w:t>
      </w:r>
      <w:r w:rsidR="003A3EAE" w:rsidRPr="00D864B0">
        <w:t>n</w:t>
      </w:r>
      <w:r w:rsidR="00246BC2" w:rsidRPr="00D864B0">
        <w:t xml:space="preserve"> knowledge</w:t>
      </w:r>
      <w:r w:rsidR="002306D3" w:rsidRPr="00D864B0">
        <w:t>-</w:t>
      </w:r>
      <w:r w:rsidR="00246BC2" w:rsidRPr="00D864B0">
        <w:t xml:space="preserve">intensive </w:t>
      </w:r>
      <w:r w:rsidR="0096003A" w:rsidRPr="00D864B0">
        <w:t>activities</w:t>
      </w:r>
      <w:r w:rsidR="00246BC2" w:rsidRPr="00D864B0">
        <w:t xml:space="preserve"> is more likely to include </w:t>
      </w:r>
      <w:r w:rsidR="0012029C" w:rsidRPr="00D864B0">
        <w:t>spending on</w:t>
      </w:r>
      <w:r w:rsidR="00246BC2" w:rsidRPr="00D864B0">
        <w:t xml:space="preserve"> </w:t>
      </w:r>
      <w:r w:rsidR="0096003A" w:rsidRPr="00D864B0">
        <w:t>infrastructures</w:t>
      </w:r>
      <w:r w:rsidR="00246BC2" w:rsidRPr="00D864B0">
        <w:t xml:space="preserve"> of </w:t>
      </w:r>
      <w:r w:rsidR="00E61C3A" w:rsidRPr="00D864B0">
        <w:t xml:space="preserve">legal </w:t>
      </w:r>
      <w:r w:rsidR="00246BC2" w:rsidRPr="00D864B0">
        <w:t xml:space="preserve">access, lessening the need for grey market </w:t>
      </w:r>
      <w:r w:rsidR="00A5769C" w:rsidRPr="00D864B0">
        <w:t>venues</w:t>
      </w:r>
      <w:r w:rsidR="00246BC2" w:rsidRPr="00D864B0">
        <w:t>. On the other hand, in low</w:t>
      </w:r>
      <w:r w:rsidR="002306D3" w:rsidRPr="00D864B0">
        <w:t>-</w:t>
      </w:r>
      <w:r w:rsidR="00246BC2" w:rsidRPr="00D864B0">
        <w:t xml:space="preserve">income </w:t>
      </w:r>
      <w:r w:rsidR="0096003A" w:rsidRPr="00D864B0">
        <w:t>countries</w:t>
      </w:r>
      <w:r w:rsidR="00246BC2" w:rsidRPr="00D864B0">
        <w:t xml:space="preserve"> where infrastructure </w:t>
      </w:r>
      <w:r w:rsidR="0096003A" w:rsidRPr="00D864B0">
        <w:t>is p</w:t>
      </w:r>
      <w:r w:rsidR="00A5769C" w:rsidRPr="00D864B0">
        <w:t>robably the mo</w:t>
      </w:r>
      <w:r w:rsidR="00246BC2" w:rsidRPr="00D864B0">
        <w:t xml:space="preserve">st lacking, </w:t>
      </w:r>
      <w:r w:rsidR="00474D71" w:rsidRPr="00D864B0">
        <w:t>any step to increase knowledge</w:t>
      </w:r>
      <w:r w:rsidR="002306D3" w:rsidRPr="00D864B0">
        <w:t>-</w:t>
      </w:r>
      <w:r w:rsidR="00474D71" w:rsidRPr="00D864B0">
        <w:t>intensive</w:t>
      </w:r>
      <w:r w:rsidR="0096003A" w:rsidRPr="00D864B0">
        <w:t xml:space="preserve"> domains </w:t>
      </w:r>
      <w:r w:rsidR="00150A49" w:rsidRPr="00D864B0">
        <w:t xml:space="preserve">and knowledge-hungry populations </w:t>
      </w:r>
      <w:r w:rsidR="0096003A" w:rsidRPr="00D864B0">
        <w:t>is likely to hit infra</w:t>
      </w:r>
      <w:r w:rsidR="00474D71" w:rsidRPr="00D864B0">
        <w:t>s</w:t>
      </w:r>
      <w:r w:rsidR="0096003A" w:rsidRPr="00D864B0">
        <w:t>tructu</w:t>
      </w:r>
      <w:r w:rsidR="00474D71" w:rsidRPr="00D864B0">
        <w:t xml:space="preserve">ral </w:t>
      </w:r>
      <w:r w:rsidR="0096003A" w:rsidRPr="00D864B0">
        <w:t>constraints</w:t>
      </w:r>
      <w:r w:rsidR="00474D71" w:rsidRPr="00D864B0">
        <w:t xml:space="preserve">, leaving some of the demand at the </w:t>
      </w:r>
      <w:r w:rsidR="0096003A" w:rsidRPr="00D864B0">
        <w:t>mercy</w:t>
      </w:r>
      <w:r w:rsidR="00474D71" w:rsidRPr="00D864B0">
        <w:t xml:space="preserve"> of access provided by shadow libraries</w:t>
      </w:r>
      <w:r w:rsidR="00BF1D8A" w:rsidRPr="00D864B0">
        <w:t>.</w:t>
      </w:r>
    </w:p>
    <w:p w14:paraId="6CB640C2" w14:textId="3A7CB7D8" w:rsidR="00165C2B" w:rsidRPr="00D864B0" w:rsidRDefault="0096003A" w:rsidP="00E433F7">
      <w:pPr>
        <w:jc w:val="both"/>
      </w:pPr>
      <w:r w:rsidRPr="00D864B0">
        <w:t>At first sight</w:t>
      </w:r>
      <w:r w:rsidR="007306BB" w:rsidRPr="00D864B0">
        <w:t>,</w:t>
      </w:r>
      <w:r w:rsidRPr="00D864B0">
        <w:t xml:space="preserve"> the global models did</w:t>
      </w:r>
      <w:r w:rsidR="00150752" w:rsidRPr="00D864B0">
        <w:t xml:space="preserve"> not support our first hypothesis</w:t>
      </w:r>
      <w:r w:rsidR="002306D3" w:rsidRPr="00D864B0">
        <w:t>:</w:t>
      </w:r>
      <w:r w:rsidR="00150752" w:rsidRPr="00D864B0">
        <w:t xml:space="preserve"> that </w:t>
      </w:r>
      <w:r w:rsidR="00E13807" w:rsidRPr="00D864B0">
        <w:t xml:space="preserve">countries with </w:t>
      </w:r>
      <w:r w:rsidR="002306D3" w:rsidRPr="00D864B0">
        <w:t>fewer</w:t>
      </w:r>
      <w:r w:rsidR="00E13807" w:rsidRPr="00D864B0">
        <w:t xml:space="preserve"> resources to spend </w:t>
      </w:r>
      <w:r w:rsidR="0084672A" w:rsidRPr="00D864B0">
        <w:t xml:space="preserve">on </w:t>
      </w:r>
      <w:r w:rsidR="00E13807" w:rsidRPr="00D864B0">
        <w:t xml:space="preserve">research and higher education would be more intense users of shadow libraries to offset their infrastructural </w:t>
      </w:r>
      <w:r w:rsidR="005208DB" w:rsidRPr="00D864B0">
        <w:t>limitations. On the</w:t>
      </w:r>
      <w:r w:rsidRPr="00D864B0">
        <w:t xml:space="preserve"> contrary, our </w:t>
      </w:r>
      <w:r w:rsidR="00795FA7" w:rsidRPr="00D864B0">
        <w:t xml:space="preserve">early </w:t>
      </w:r>
      <w:r w:rsidRPr="00D864B0">
        <w:t>findings suggested</w:t>
      </w:r>
      <w:r w:rsidR="005208DB" w:rsidRPr="00D864B0">
        <w:t xml:space="preserve"> that </w:t>
      </w:r>
      <w:r w:rsidR="006D64EA" w:rsidRPr="00D864B0">
        <w:t xml:space="preserve">as </w:t>
      </w:r>
      <w:r w:rsidR="002B7880" w:rsidRPr="00D864B0">
        <w:t>countries</w:t>
      </w:r>
      <w:r w:rsidR="006D64EA" w:rsidRPr="00D864B0">
        <w:t xml:space="preserve">’ GDP per capita, tertiary enrollment, or research expenditure grows, they </w:t>
      </w:r>
      <w:r w:rsidR="002B7880" w:rsidRPr="00D864B0">
        <w:t>also</w:t>
      </w:r>
      <w:r w:rsidR="002306D3" w:rsidRPr="00D864B0">
        <w:t xml:space="preserve"> make</w:t>
      </w:r>
      <w:r w:rsidR="000D7F10" w:rsidRPr="00D864B0">
        <w:t xml:space="preserve"> </w:t>
      </w:r>
      <w:r w:rsidR="002306D3" w:rsidRPr="00D864B0">
        <w:t>use of</w:t>
      </w:r>
      <w:r w:rsidR="002B7880" w:rsidRPr="00D864B0">
        <w:t xml:space="preserve"> shadow librar</w:t>
      </w:r>
      <w:r w:rsidR="002306D3" w:rsidRPr="00D864B0">
        <w:t>ies</w:t>
      </w:r>
      <w:r w:rsidR="002B7880" w:rsidRPr="00D864B0">
        <w:t xml:space="preserve"> </w:t>
      </w:r>
      <w:r w:rsidR="006D64EA" w:rsidRPr="00D864B0">
        <w:t>more intensely</w:t>
      </w:r>
      <w:r w:rsidR="002B7880" w:rsidRPr="00D864B0">
        <w:t>.</w:t>
      </w:r>
      <w:r w:rsidR="00720A43" w:rsidRPr="00D864B0">
        <w:t xml:space="preserve"> At the aggregation level of individual coun</w:t>
      </w:r>
      <w:r w:rsidR="009447EF" w:rsidRPr="00D864B0">
        <w:t xml:space="preserve">tries this is hardly surprising: access to knowledge is only one element in the complex infrastructural mix which then produces demand for the knowledge shadow libraries may offer. </w:t>
      </w:r>
    </w:p>
    <w:p w14:paraId="3D207106" w14:textId="0D2FD26D" w:rsidR="00165C2B" w:rsidRPr="00D864B0" w:rsidRDefault="00165C2B" w:rsidP="00E433F7">
      <w:pPr>
        <w:jc w:val="both"/>
      </w:pPr>
      <w:r w:rsidRPr="00D864B0">
        <w:t xml:space="preserve">We arrive </w:t>
      </w:r>
      <w:r w:rsidR="002306D3" w:rsidRPr="00D864B0">
        <w:t>at</w:t>
      </w:r>
      <w:r w:rsidRPr="00D864B0">
        <w:t xml:space="preserve"> more nuanced conditions</w:t>
      </w:r>
      <w:r w:rsidR="002306D3" w:rsidRPr="00D864B0">
        <w:t xml:space="preserve"> when </w:t>
      </w:r>
      <w:r w:rsidRPr="00D864B0">
        <w:t xml:space="preserve">we start to disaggregate the impact of </w:t>
      </w:r>
      <w:r w:rsidR="006D64EA" w:rsidRPr="00D864B0">
        <w:t>gross income</w:t>
      </w:r>
      <w:r w:rsidR="00771ED2" w:rsidRPr="00D864B0">
        <w:t xml:space="preserve"> through finding various proxies of general development.</w:t>
      </w:r>
      <w:r w:rsidRPr="00D864B0">
        <w:t xml:space="preserve"> The intuition behind this approach is that </w:t>
      </w:r>
      <w:r w:rsidR="00553E20" w:rsidRPr="00D864B0">
        <w:t xml:space="preserve">investment into </w:t>
      </w:r>
      <w:r w:rsidR="00771ED2" w:rsidRPr="00D864B0">
        <w:t>knowledge</w:t>
      </w:r>
      <w:r w:rsidR="002306D3" w:rsidRPr="00D864B0">
        <w:t>-</w:t>
      </w:r>
      <w:r w:rsidR="00771ED2" w:rsidRPr="00D864B0">
        <w:t xml:space="preserve">intensive </w:t>
      </w:r>
      <w:r w:rsidR="00834F9C" w:rsidRPr="00D864B0">
        <w:t xml:space="preserve">societal domains, </w:t>
      </w:r>
      <w:r w:rsidR="002306D3" w:rsidRPr="00D864B0">
        <w:t>such as</w:t>
      </w:r>
      <w:r w:rsidR="00650061" w:rsidRPr="00D864B0">
        <w:t xml:space="preserve"> </w:t>
      </w:r>
      <w:r w:rsidR="00834F9C" w:rsidRPr="00D864B0">
        <w:t>R&amp;D and higher education</w:t>
      </w:r>
      <w:r w:rsidR="002306D3" w:rsidRPr="00D864B0">
        <w:t>,</w:t>
      </w:r>
      <w:r w:rsidR="00834F9C" w:rsidRPr="00D864B0">
        <w:t xml:space="preserve"> serve</w:t>
      </w:r>
      <w:r w:rsidR="00AA2C7E" w:rsidRPr="00D864B0">
        <w:t>s</w:t>
      </w:r>
      <w:r w:rsidR="00834F9C" w:rsidRPr="00D864B0">
        <w:t xml:space="preserve"> different purposes and ha</w:t>
      </w:r>
      <w:r w:rsidR="002306D3" w:rsidRPr="00D864B0">
        <w:t>s</w:t>
      </w:r>
      <w:r w:rsidR="00834F9C" w:rsidRPr="00D864B0">
        <w:t xml:space="preserve"> different effects at different stages of development. In low</w:t>
      </w:r>
      <w:r w:rsidR="002306D3" w:rsidRPr="00D864B0">
        <w:t>-</w:t>
      </w:r>
      <w:r w:rsidR="00834F9C" w:rsidRPr="00D864B0">
        <w:t>income countries</w:t>
      </w:r>
      <w:r w:rsidR="002306D3" w:rsidRPr="00D864B0">
        <w:t>,</w:t>
      </w:r>
      <w:r w:rsidR="00834F9C" w:rsidRPr="00D864B0">
        <w:t xml:space="preserve"> higher investment may lead to </w:t>
      </w:r>
      <w:r w:rsidR="00D52816" w:rsidRPr="00D864B0">
        <w:t>fast</w:t>
      </w:r>
      <w:r w:rsidR="002306D3" w:rsidRPr="00D864B0">
        <w:t>-</w:t>
      </w:r>
      <w:r w:rsidR="00D52816" w:rsidRPr="00D864B0">
        <w:t xml:space="preserve">growing </w:t>
      </w:r>
      <w:r w:rsidR="00834F9C" w:rsidRPr="00D864B0">
        <w:t>knowledge absorption capacity</w:t>
      </w:r>
      <w:r w:rsidR="001A69E7" w:rsidRPr="00D864B0">
        <w:t xml:space="preserve">, which may not be met with appropriate infrastructural </w:t>
      </w:r>
      <w:r w:rsidR="0084672A" w:rsidRPr="00D864B0">
        <w:t>support</w:t>
      </w:r>
      <w:r w:rsidR="001A69E7" w:rsidRPr="00D864B0">
        <w:t>. This means that low</w:t>
      </w:r>
      <w:r w:rsidR="002306D3" w:rsidRPr="00D864B0">
        <w:t>-</w:t>
      </w:r>
      <w:r w:rsidR="001A69E7" w:rsidRPr="00D864B0">
        <w:t xml:space="preserve">income countries </w:t>
      </w:r>
      <w:r w:rsidR="00B97F52" w:rsidRPr="00D864B0">
        <w:t>generate</w:t>
      </w:r>
      <w:r w:rsidR="001A69E7" w:rsidRPr="00D864B0">
        <w:t xml:space="preserve"> </w:t>
      </w:r>
      <w:r w:rsidR="00B97F52" w:rsidRPr="00D864B0">
        <w:t xml:space="preserve">less </w:t>
      </w:r>
      <w:r w:rsidR="001A69E7" w:rsidRPr="00D864B0">
        <w:t>shadow library usage</w:t>
      </w:r>
      <w:r w:rsidR="00B97F52" w:rsidRPr="00D864B0">
        <w:t xml:space="preserve"> in general, </w:t>
      </w:r>
      <w:r w:rsidR="001A69E7" w:rsidRPr="00D864B0">
        <w:t>but within that group, larger investment into knowledge</w:t>
      </w:r>
      <w:r w:rsidR="000D7F10" w:rsidRPr="00D864B0">
        <w:t>-</w:t>
      </w:r>
      <w:r w:rsidR="001A69E7" w:rsidRPr="00D864B0">
        <w:t>intensive activities ha</w:t>
      </w:r>
      <w:r w:rsidR="00762124" w:rsidRPr="00D864B0">
        <w:t>s</w:t>
      </w:r>
      <w:r w:rsidR="001A69E7" w:rsidRPr="00D864B0">
        <w:t xml:space="preserve"> greater positive impact o</w:t>
      </w:r>
      <w:r w:rsidR="00650061" w:rsidRPr="00D864B0">
        <w:t>n usage. In high</w:t>
      </w:r>
      <w:r w:rsidR="000D7F10" w:rsidRPr="00D864B0">
        <w:t>-</w:t>
      </w:r>
      <w:r w:rsidR="00650061" w:rsidRPr="00D864B0">
        <w:t>income count</w:t>
      </w:r>
      <w:r w:rsidR="001A69E7" w:rsidRPr="00D864B0">
        <w:t>ries the logic is the opposite. While they have larger per capita demand, larger investment in knowledge</w:t>
      </w:r>
      <w:r w:rsidR="000D7F10" w:rsidRPr="00D864B0">
        <w:t>-i</w:t>
      </w:r>
      <w:r w:rsidR="001A69E7" w:rsidRPr="00D864B0">
        <w:t>ntensive activities does not increase black</w:t>
      </w:r>
      <w:r w:rsidR="000D7F10" w:rsidRPr="00D864B0">
        <w:t>-</w:t>
      </w:r>
      <w:r w:rsidR="001A69E7" w:rsidRPr="00D864B0">
        <w:t>market demand</w:t>
      </w:r>
      <w:r w:rsidR="00AA2C7E" w:rsidRPr="00D864B0">
        <w:t xml:space="preserve"> further</w:t>
      </w:r>
      <w:r w:rsidR="001A69E7" w:rsidRPr="00D864B0">
        <w:t>. On the contrary, since extra investment most probably creates better infrastructural conditions</w:t>
      </w:r>
      <w:r w:rsidR="007306BB" w:rsidRPr="00D864B0">
        <w:t>,</w:t>
      </w:r>
      <w:r w:rsidR="001A69E7" w:rsidRPr="00D864B0">
        <w:t xml:space="preserve"> rather than extra knowledge absorption capacity, </w:t>
      </w:r>
      <w:r w:rsidR="00627B63" w:rsidRPr="00D864B0">
        <w:t>larger investment leads to relatively lower black</w:t>
      </w:r>
      <w:r w:rsidR="00AA2C7E" w:rsidRPr="00D864B0">
        <w:t>-</w:t>
      </w:r>
      <w:r w:rsidR="00627B63" w:rsidRPr="00D864B0">
        <w:t>market demand.</w:t>
      </w:r>
    </w:p>
    <w:p w14:paraId="417710D4" w14:textId="2FE20BA0" w:rsidR="008A0669" w:rsidRPr="00D864B0" w:rsidRDefault="00627B63" w:rsidP="00E433F7">
      <w:pPr>
        <w:jc w:val="both"/>
      </w:pPr>
      <w:r w:rsidRPr="00D864B0">
        <w:t xml:space="preserve">In summary, </w:t>
      </w:r>
      <w:r w:rsidR="00F21BCA" w:rsidRPr="00D864B0">
        <w:t xml:space="preserve">having access to a virtually unconstrained source of knowledge </w:t>
      </w:r>
      <w:r w:rsidR="000D7F10" w:rsidRPr="00D864B0">
        <w:t>does not mean</w:t>
      </w:r>
      <w:r w:rsidR="00431321" w:rsidRPr="00D864B0">
        <w:t xml:space="preserve"> </w:t>
      </w:r>
      <w:r w:rsidR="00206202" w:rsidRPr="00D864B0">
        <w:t xml:space="preserve">automatically </w:t>
      </w:r>
      <w:r w:rsidR="000D7F10" w:rsidRPr="00D864B0">
        <w:t xml:space="preserve">receiving </w:t>
      </w:r>
      <w:r w:rsidR="00431321" w:rsidRPr="00D864B0">
        <w:t xml:space="preserve">all </w:t>
      </w:r>
      <w:r w:rsidR="00E026CC" w:rsidRPr="00D864B0">
        <w:t>potential be</w:t>
      </w:r>
      <w:r w:rsidR="00270EB7" w:rsidRPr="00D864B0">
        <w:t>nef</w:t>
      </w:r>
      <w:r w:rsidR="00431321" w:rsidRPr="00D864B0">
        <w:t xml:space="preserve">its. The impact of </w:t>
      </w:r>
      <w:r w:rsidR="006D64EA" w:rsidRPr="00D864B0">
        <w:t xml:space="preserve">higher income </w:t>
      </w:r>
      <w:r w:rsidR="00431321" w:rsidRPr="00D864B0">
        <w:t>manifests itself in t</w:t>
      </w:r>
      <w:r w:rsidR="007306BB" w:rsidRPr="00D864B0">
        <w:t>w</w:t>
      </w:r>
      <w:r w:rsidR="00431321" w:rsidRPr="00D864B0">
        <w:t>o forms. On the one hand</w:t>
      </w:r>
      <w:r w:rsidR="007306BB" w:rsidRPr="00D864B0">
        <w:t>,</w:t>
      </w:r>
      <w:r w:rsidR="00431321" w:rsidRPr="00D864B0">
        <w:t xml:space="preserve"> </w:t>
      </w:r>
      <w:r w:rsidR="006D64EA" w:rsidRPr="00D864B0">
        <w:t xml:space="preserve">it </w:t>
      </w:r>
      <w:r w:rsidR="006001AA" w:rsidRPr="00D864B0">
        <w:t xml:space="preserve">creates knowledge demand through </w:t>
      </w:r>
      <w:r w:rsidR="006D64EA" w:rsidRPr="00D864B0">
        <w:t xml:space="preserve">the prominence of </w:t>
      </w:r>
      <w:r w:rsidR="008A0669" w:rsidRPr="00D864B0">
        <w:t>knowledge</w:t>
      </w:r>
      <w:r w:rsidR="000D7F10" w:rsidRPr="00D864B0">
        <w:t>-</w:t>
      </w:r>
      <w:r w:rsidR="008A0669" w:rsidRPr="00D864B0">
        <w:t>intensive institutions, and knowledge</w:t>
      </w:r>
      <w:r w:rsidR="000D7F10" w:rsidRPr="00D864B0">
        <w:t>-</w:t>
      </w:r>
      <w:r w:rsidR="008A0669" w:rsidRPr="00D864B0">
        <w:t xml:space="preserve">demanding social strata. </w:t>
      </w:r>
      <w:r w:rsidR="001D0BCD" w:rsidRPr="00D864B0">
        <w:t xml:space="preserve">While </w:t>
      </w:r>
      <w:r w:rsidR="006D64EA" w:rsidRPr="00D864B0">
        <w:t xml:space="preserve">higher income certainly expands the </w:t>
      </w:r>
      <w:r w:rsidR="006001AA" w:rsidRPr="00D864B0">
        <w:t>knowledge absorption capacity</w:t>
      </w:r>
      <w:r w:rsidR="006D64EA" w:rsidRPr="00D864B0">
        <w:t xml:space="preserve"> of countries</w:t>
      </w:r>
      <w:r w:rsidR="006001AA" w:rsidRPr="00D864B0">
        <w:t xml:space="preserve">, </w:t>
      </w:r>
      <w:r w:rsidR="001D0BCD" w:rsidRPr="00D864B0">
        <w:t>it may not establish</w:t>
      </w:r>
      <w:r w:rsidR="00410933" w:rsidRPr="00D864B0">
        <w:t xml:space="preserve"> </w:t>
      </w:r>
      <w:r w:rsidR="001D0BCD" w:rsidRPr="00D864B0">
        <w:t xml:space="preserve">the </w:t>
      </w:r>
      <w:r w:rsidR="00410933" w:rsidRPr="00D864B0">
        <w:t xml:space="preserve">adequate </w:t>
      </w:r>
      <w:r w:rsidR="001D0BCD" w:rsidRPr="00D864B0">
        <w:t>institution</w:t>
      </w:r>
      <w:r w:rsidR="00410933" w:rsidRPr="00D864B0">
        <w:t>al frameworks</w:t>
      </w:r>
      <w:r w:rsidR="001D0BCD" w:rsidRPr="00D864B0">
        <w:t xml:space="preserve"> to service that demand</w:t>
      </w:r>
      <w:r w:rsidR="000D7F10" w:rsidRPr="00D864B0">
        <w:t xml:space="preserve"> at the same pace</w:t>
      </w:r>
      <w:r w:rsidR="001D0BCD" w:rsidRPr="00D864B0">
        <w:t>. T</w:t>
      </w:r>
      <w:r w:rsidR="00BC3CB5" w:rsidRPr="00D864B0">
        <w:t>he infrastructure</w:t>
      </w:r>
      <w:r w:rsidR="008104E9" w:rsidRPr="00D864B0">
        <w:t xml:space="preserve"> of legal access may </w:t>
      </w:r>
      <w:r w:rsidR="0005780E" w:rsidRPr="00D864B0">
        <w:t xml:space="preserve">be </w:t>
      </w:r>
      <w:r w:rsidR="00DA20DC" w:rsidRPr="00D864B0">
        <w:t xml:space="preserve">lagging behind the growth of this demand, </w:t>
      </w:r>
      <w:r w:rsidR="00206202" w:rsidRPr="00D864B0">
        <w:lastRenderedPageBreak/>
        <w:t xml:space="preserve">which creates ideal </w:t>
      </w:r>
      <w:r w:rsidR="006F26D2" w:rsidRPr="00D864B0">
        <w:t xml:space="preserve">conditions for shadow library use. </w:t>
      </w:r>
      <w:r w:rsidR="00762124" w:rsidRPr="00D864B0">
        <w:t xml:space="preserve">It seems that only at higher-income levels does the extra investment in knowledge-intensive domains create </w:t>
      </w:r>
      <w:r w:rsidR="00B54A2E" w:rsidRPr="00D864B0">
        <w:t xml:space="preserve">the adequate access infrastructures which ultimately </w:t>
      </w:r>
      <w:r w:rsidR="007306BB" w:rsidRPr="00D864B0">
        <w:t xml:space="preserve">moderate </w:t>
      </w:r>
      <w:r w:rsidR="006F26D2" w:rsidRPr="00D864B0">
        <w:t>shadow library use</w:t>
      </w:r>
      <w:r w:rsidR="00142A93" w:rsidRPr="00D864B0">
        <w:t xml:space="preserve">. </w:t>
      </w:r>
    </w:p>
    <w:p w14:paraId="7B1FDD66" w14:textId="3620B816" w:rsidR="00142A93" w:rsidRPr="00D864B0" w:rsidRDefault="000D7F10" w:rsidP="00E433F7">
      <w:pPr>
        <w:jc w:val="both"/>
      </w:pPr>
      <w:r w:rsidRPr="00D864B0">
        <w:t>In its original form</w:t>
      </w:r>
      <w:r w:rsidR="00AA5368" w:rsidRPr="00D864B0">
        <w:t>,</w:t>
      </w:r>
      <w:r w:rsidRPr="00D864B0">
        <w:t xml:space="preserve"> o</w:t>
      </w:r>
      <w:r w:rsidR="00142A93" w:rsidRPr="00D864B0">
        <w:t>ur hypothesis</w:t>
      </w:r>
      <w:r w:rsidRPr="00D864B0">
        <w:t xml:space="preserve"> </w:t>
      </w:r>
      <w:r w:rsidR="00142A93" w:rsidRPr="00D864B0">
        <w:t xml:space="preserve">is </w:t>
      </w:r>
      <w:r w:rsidR="000D7017" w:rsidRPr="00D864B0">
        <w:t>only supported among high</w:t>
      </w:r>
      <w:r w:rsidRPr="00D864B0">
        <w:t>-</w:t>
      </w:r>
      <w:r w:rsidR="000D7017" w:rsidRPr="00D864B0">
        <w:t xml:space="preserve">income countries. But the larger impact of </w:t>
      </w:r>
      <w:r w:rsidR="00FB7FEE" w:rsidRPr="00D864B0">
        <w:t>R&amp;D and educational investment on downloads in low</w:t>
      </w:r>
      <w:r w:rsidR="002306D3" w:rsidRPr="00D864B0">
        <w:t>-</w:t>
      </w:r>
      <w:r w:rsidR="00FB7FEE" w:rsidRPr="00D864B0">
        <w:t xml:space="preserve">income countries </w:t>
      </w:r>
      <w:r w:rsidR="00A3113F" w:rsidRPr="00D864B0">
        <w:t xml:space="preserve">also lends support to this hypothesis, albeit is a slightly different form. </w:t>
      </w:r>
      <w:r w:rsidR="00C20438" w:rsidRPr="00D864B0">
        <w:t>I</w:t>
      </w:r>
      <w:r w:rsidR="002C7AFE" w:rsidRPr="00D864B0">
        <w:t>n</w:t>
      </w:r>
      <w:r w:rsidR="00C20438" w:rsidRPr="00D864B0">
        <w:t xml:space="preserve"> low</w:t>
      </w:r>
      <w:r w:rsidR="002306D3" w:rsidRPr="00D864B0">
        <w:t>-</w:t>
      </w:r>
      <w:r w:rsidR="00C20438" w:rsidRPr="00D864B0">
        <w:t>income countries</w:t>
      </w:r>
      <w:r w:rsidRPr="00D864B0">
        <w:t>,</w:t>
      </w:r>
      <w:r w:rsidR="00C20438" w:rsidRPr="00D864B0">
        <w:t xml:space="preserve"> </w:t>
      </w:r>
      <w:r w:rsidR="00A3113F" w:rsidRPr="00D864B0">
        <w:t xml:space="preserve">the per capita download </w:t>
      </w:r>
      <w:r w:rsidR="00C20438" w:rsidRPr="00D864B0">
        <w:t xml:space="preserve">starts at a </w:t>
      </w:r>
      <w:r w:rsidR="00A3113F" w:rsidRPr="00D864B0">
        <w:t>lower base</w:t>
      </w:r>
      <w:r w:rsidR="00C20438" w:rsidRPr="00D864B0">
        <w:t xml:space="preserve">, because </w:t>
      </w:r>
      <w:r w:rsidR="00A3113F" w:rsidRPr="00D864B0">
        <w:t>the knowledge absorption capacity of these countries is limited</w:t>
      </w:r>
      <w:r w:rsidRPr="00D864B0">
        <w:t>. However,</w:t>
      </w:r>
      <w:r w:rsidR="00A3113F" w:rsidRPr="00D864B0">
        <w:t xml:space="preserve"> </w:t>
      </w:r>
      <w:r w:rsidR="000E47B5" w:rsidRPr="00D864B0">
        <w:t xml:space="preserve">any </w:t>
      </w:r>
      <w:r w:rsidR="00410933" w:rsidRPr="00D864B0">
        <w:t>extra income</w:t>
      </w:r>
      <w:r w:rsidR="00C20438" w:rsidRPr="00D864B0">
        <w:t xml:space="preserve"> </w:t>
      </w:r>
      <w:r w:rsidR="00410933" w:rsidRPr="00D864B0">
        <w:t xml:space="preserve">produces </w:t>
      </w:r>
      <w:r w:rsidR="000E47B5" w:rsidRPr="00D864B0">
        <w:t xml:space="preserve">growth in that </w:t>
      </w:r>
      <w:r w:rsidR="00410933" w:rsidRPr="00D864B0">
        <w:t xml:space="preserve">absorption </w:t>
      </w:r>
      <w:r w:rsidR="000E47B5" w:rsidRPr="00D864B0">
        <w:t>capacity</w:t>
      </w:r>
      <w:r w:rsidR="00410933" w:rsidRPr="00D864B0">
        <w:t xml:space="preserve">, which in turn </w:t>
      </w:r>
      <w:r w:rsidR="000E47B5" w:rsidRPr="00D864B0">
        <w:t xml:space="preserve">creates </w:t>
      </w:r>
      <w:r w:rsidR="00731125" w:rsidRPr="00D864B0">
        <w:t xml:space="preserve">comparatively </w:t>
      </w:r>
      <w:r w:rsidR="000E47B5" w:rsidRPr="00D864B0">
        <w:t>larger</w:t>
      </w:r>
      <w:r w:rsidR="00731125" w:rsidRPr="00D864B0">
        <w:t xml:space="preserve"> demand </w:t>
      </w:r>
      <w:r w:rsidRPr="00D864B0">
        <w:t>for</w:t>
      </w:r>
      <w:r w:rsidR="00731125" w:rsidRPr="00D864B0">
        <w:t xml:space="preserve"> shadow libraries.</w:t>
      </w:r>
    </w:p>
    <w:p w14:paraId="0C7919D5" w14:textId="2BB8D2FB" w:rsidR="0050409E" w:rsidRPr="00D864B0" w:rsidRDefault="0050409E" w:rsidP="00E433F7">
      <w:pPr>
        <w:jc w:val="both"/>
      </w:pPr>
      <w:r w:rsidRPr="00D864B0">
        <w:t>At this stage</w:t>
      </w:r>
      <w:r w:rsidR="000D7F10" w:rsidRPr="00D864B0">
        <w:t>,</w:t>
      </w:r>
      <w:r w:rsidRPr="00D864B0">
        <w:t xml:space="preserve"> we should point to some of the limitations in our data</w:t>
      </w:r>
      <w:r w:rsidR="000D7F10" w:rsidRPr="00D864B0">
        <w:t xml:space="preserve"> that</w:t>
      </w:r>
      <w:r w:rsidRPr="00D864B0">
        <w:t xml:space="preserve"> may affect these findings. First, data may be skewed by the use of VPNs by users whose ISP blocks access to LibGen. Second, in countries with low bandwidth</w:t>
      </w:r>
      <w:r w:rsidR="001945AC" w:rsidRPr="00D864B0">
        <w:t>,</w:t>
      </w:r>
      <w:r w:rsidRPr="00D864B0">
        <w:t xml:space="preserve"> local copies of shadow libraries may serve much of the demand, </w:t>
      </w:r>
      <w:r w:rsidR="001945AC" w:rsidRPr="00D864B0">
        <w:t xml:space="preserve">therefore the </w:t>
      </w:r>
      <w:r w:rsidRPr="00D864B0">
        <w:t xml:space="preserve">download figures </w:t>
      </w:r>
      <w:r w:rsidR="001945AC" w:rsidRPr="00D864B0">
        <w:t xml:space="preserve">underestimate </w:t>
      </w:r>
      <w:r w:rsidRPr="00D864B0">
        <w:t>the</w:t>
      </w:r>
      <w:r w:rsidR="00543835" w:rsidRPr="00D864B0">
        <w:t xml:space="preserve"> actual </w:t>
      </w:r>
      <w:r w:rsidRPr="00D864B0">
        <w:t>use of this resource.</w:t>
      </w:r>
    </w:p>
    <w:p w14:paraId="75A3B39F" w14:textId="77777777" w:rsidR="00547568" w:rsidRPr="00D864B0" w:rsidRDefault="00547568" w:rsidP="00E433F7">
      <w:pPr>
        <w:jc w:val="both"/>
        <w:rPr>
          <w:b/>
        </w:rPr>
      </w:pPr>
    </w:p>
    <w:p w14:paraId="528C91A9" w14:textId="4E87157A" w:rsidR="00547568" w:rsidRPr="00D864B0" w:rsidRDefault="00547568" w:rsidP="0070354D">
      <w:pPr>
        <w:pStyle w:val="Heading1"/>
        <w:ind w:left="360"/>
      </w:pPr>
      <w:r w:rsidRPr="00D864B0">
        <w:t>European models</w:t>
      </w:r>
    </w:p>
    <w:p w14:paraId="7B451A58" w14:textId="77777777" w:rsidR="008B60E0" w:rsidRPr="00D864B0" w:rsidRDefault="008B60E0" w:rsidP="00E433F7">
      <w:pPr>
        <w:jc w:val="both"/>
      </w:pPr>
    </w:p>
    <w:p w14:paraId="3DB7797C" w14:textId="5BABC7F4" w:rsidR="00666BBB" w:rsidRDefault="0040254B" w:rsidP="00E433F7">
      <w:pPr>
        <w:jc w:val="both"/>
      </w:pPr>
      <w:r w:rsidRPr="00D864B0">
        <w:t xml:space="preserve">In </w:t>
      </w:r>
      <w:r w:rsidR="00547568" w:rsidRPr="00D864B0">
        <w:t xml:space="preserve">this </w:t>
      </w:r>
      <w:r w:rsidRPr="00D864B0">
        <w:t>section we focus only on downloads f</w:t>
      </w:r>
      <w:r w:rsidR="00B22EAE" w:rsidRPr="00D864B0">
        <w:t>rom</w:t>
      </w:r>
      <w:r w:rsidRPr="00D864B0">
        <w:t xml:space="preserve"> </w:t>
      </w:r>
      <w:r w:rsidR="001C3088" w:rsidRPr="00D864B0">
        <w:t>within the European Union</w:t>
      </w:r>
      <w:r w:rsidR="00C644F4">
        <w:t xml:space="preserve"> (Fig 4)</w:t>
      </w:r>
      <w:r w:rsidR="001C3088" w:rsidRPr="00D864B0">
        <w:t>. This allows us to address many</w:t>
      </w:r>
      <w:r w:rsidR="00B22EAE" w:rsidRPr="00D864B0">
        <w:t xml:space="preserve"> of the</w:t>
      </w:r>
      <w:r w:rsidR="001C3088" w:rsidRPr="00D864B0">
        <w:t xml:space="preserve"> limitations of global models. First, we can zoom in</w:t>
      </w:r>
      <w:r w:rsidR="00AA5368" w:rsidRPr="00D864B0">
        <w:t xml:space="preserve"> </w:t>
      </w:r>
      <w:r w:rsidR="005344CD" w:rsidRPr="00D864B0">
        <w:t xml:space="preserve">to regional levels. Geolocation </w:t>
      </w:r>
      <w:r w:rsidR="00327BFB" w:rsidRPr="00D864B0">
        <w:t>tends to work</w:t>
      </w:r>
      <w:r w:rsidR="005344CD" w:rsidRPr="00D864B0">
        <w:t xml:space="preserve"> better in Europe, </w:t>
      </w:r>
      <w:r w:rsidR="00327BFB" w:rsidRPr="00D864B0">
        <w:t xml:space="preserve">so we can be more confident </w:t>
      </w:r>
      <w:r w:rsidR="009D7D38" w:rsidRPr="00D864B0">
        <w:t xml:space="preserve">of the geographic location of a particular download and </w:t>
      </w:r>
      <w:r w:rsidR="00F04AD1" w:rsidRPr="00D864B0">
        <w:t xml:space="preserve">focus on </w:t>
      </w:r>
      <w:r w:rsidR="009D7D38" w:rsidRPr="00D864B0">
        <w:t xml:space="preserve">sub-national </w:t>
      </w:r>
      <w:r w:rsidR="00101C7F" w:rsidRPr="00D864B0">
        <w:t>socio-economic units</w:t>
      </w:r>
      <w:r w:rsidR="009D7D38" w:rsidRPr="00D864B0">
        <w:t xml:space="preserve">. </w:t>
      </w:r>
      <w:r w:rsidR="009F555A" w:rsidRPr="00D864B0">
        <w:t xml:space="preserve">Second, </w:t>
      </w:r>
      <w:r w:rsidR="005903C9" w:rsidRPr="00D864B0">
        <w:t xml:space="preserve">due to a number of </w:t>
      </w:r>
      <w:r w:rsidR="00756ACC" w:rsidRPr="00D864B0">
        <w:t xml:space="preserve">datasets produced by </w:t>
      </w:r>
      <w:r w:rsidR="00F04AD1" w:rsidRPr="00D864B0">
        <w:t xml:space="preserve">the European statistical agency </w:t>
      </w:r>
      <w:r w:rsidR="00756ACC" w:rsidRPr="00D864B0">
        <w:t xml:space="preserve">Eurostat, </w:t>
      </w:r>
      <w:r w:rsidR="005903C9" w:rsidRPr="00D864B0">
        <w:t xml:space="preserve">we have a much better </w:t>
      </w:r>
      <w:r w:rsidR="00762124" w:rsidRPr="00D864B0">
        <w:t>selection</w:t>
      </w:r>
      <w:r w:rsidR="005903C9" w:rsidRPr="00D864B0">
        <w:t xml:space="preserve"> of institutional, economic, and attitudinal variables. </w:t>
      </w:r>
      <w:r w:rsidR="00756ACC" w:rsidRPr="00D864B0">
        <w:t xml:space="preserve">Third, </w:t>
      </w:r>
      <w:r w:rsidR="00A35B0C" w:rsidRPr="00D864B0">
        <w:t xml:space="preserve">as </w:t>
      </w:r>
      <w:r w:rsidR="00756ACC" w:rsidRPr="00D864B0">
        <w:t xml:space="preserve">the authors </w:t>
      </w:r>
      <w:r w:rsidR="00A35B0C" w:rsidRPr="00D864B0">
        <w:t>are</w:t>
      </w:r>
      <w:r w:rsidR="00756ACC" w:rsidRPr="00D864B0">
        <w:t xml:space="preserve"> from the </w:t>
      </w:r>
      <w:r w:rsidR="00A35B0C" w:rsidRPr="00D864B0">
        <w:t xml:space="preserve">European </w:t>
      </w:r>
      <w:r w:rsidR="00756ACC" w:rsidRPr="00D864B0">
        <w:t xml:space="preserve">Union, we have </w:t>
      </w:r>
      <w:r w:rsidR="00762124" w:rsidRPr="00D864B0">
        <w:t xml:space="preserve">the advantage of being familiar with the home field </w:t>
      </w:r>
      <w:r w:rsidR="00F80FB0" w:rsidRPr="00D864B0">
        <w:t>to interpret results</w:t>
      </w:r>
      <w:r w:rsidR="00666BBB" w:rsidRPr="00D864B0">
        <w:t>.</w:t>
      </w:r>
    </w:p>
    <w:p w14:paraId="6AB38659" w14:textId="6B562174" w:rsidR="00C644F4" w:rsidRDefault="00C644F4" w:rsidP="00E433F7">
      <w:pPr>
        <w:jc w:val="both"/>
      </w:pPr>
    </w:p>
    <w:p w14:paraId="0E8546D5" w14:textId="77777777" w:rsidR="00C644F4" w:rsidRPr="00D864B0" w:rsidRDefault="00C644F4" w:rsidP="00C644F4">
      <w:pPr>
        <w:pStyle w:val="Caption"/>
      </w:pPr>
      <w:r w:rsidRPr="00D864B0">
        <w:t>Fig</w:t>
      </w:r>
      <w:r>
        <w:t xml:space="preserve"> </w:t>
      </w:r>
      <w:fldSimple w:instr=" SEQ Figure \* ARABIC ">
        <w:r w:rsidRPr="00D864B0">
          <w:rPr>
            <w:noProof/>
          </w:rPr>
          <w:t>4</w:t>
        </w:r>
      </w:fldSimple>
      <w:r w:rsidRPr="00D864B0">
        <w:t>: European download locations</w:t>
      </w:r>
    </w:p>
    <w:p w14:paraId="624E57EC" w14:textId="77777777" w:rsidR="00C644F4" w:rsidRPr="00D864B0" w:rsidRDefault="00C644F4" w:rsidP="00E433F7">
      <w:pPr>
        <w:jc w:val="both"/>
      </w:pPr>
    </w:p>
    <w:p w14:paraId="4714E54D" w14:textId="7A5E559C" w:rsidR="006D64EA" w:rsidRPr="00D864B0" w:rsidRDefault="003B15C2" w:rsidP="00D52E6E">
      <w:pPr>
        <w:jc w:val="both"/>
        <w:rPr>
          <w:bCs/>
        </w:rPr>
      </w:pPr>
      <w:r w:rsidRPr="00D864B0">
        <w:rPr>
          <w:bCs/>
        </w:rPr>
        <w:t>The European Union is the world</w:t>
      </w:r>
      <w:r w:rsidR="00830B86" w:rsidRPr="00D864B0">
        <w:rPr>
          <w:bCs/>
        </w:rPr>
        <w:t>’</w:t>
      </w:r>
      <w:r w:rsidRPr="00D864B0">
        <w:rPr>
          <w:bCs/>
        </w:rPr>
        <w:t>s largest harmonized statistical data collection area</w:t>
      </w:r>
      <w:r w:rsidR="00F80FB0" w:rsidRPr="00D864B0">
        <w:rPr>
          <w:bCs/>
        </w:rPr>
        <w:t xml:space="preserve"> with four levels of </w:t>
      </w:r>
      <w:r w:rsidR="00847944" w:rsidRPr="00D864B0">
        <w:rPr>
          <w:bCs/>
        </w:rPr>
        <w:t>statistical aggregation starting from national (NUTS0) level to very small territorial units</w:t>
      </w:r>
      <w:r w:rsidR="00A35B0C" w:rsidRPr="00D864B0">
        <w:rPr>
          <w:bCs/>
        </w:rPr>
        <w:t>,</w:t>
      </w:r>
      <w:r w:rsidR="00847944" w:rsidRPr="00D864B0">
        <w:rPr>
          <w:bCs/>
        </w:rPr>
        <w:t xml:space="preserve"> down to NUTS3 level. </w:t>
      </w:r>
      <w:r w:rsidRPr="00D864B0">
        <w:rPr>
          <w:bCs/>
        </w:rPr>
        <w:t xml:space="preserve"> </w:t>
      </w:r>
      <w:r w:rsidR="00103D52" w:rsidRPr="00D864B0">
        <w:rPr>
          <w:bCs/>
        </w:rPr>
        <w:t xml:space="preserve">W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sidRPr="00D864B0">
        <w:rPr>
          <w:bCs/>
        </w:rPr>
        <w:t xml:space="preserve">we can </w:t>
      </w:r>
      <w:r w:rsidR="00103D52" w:rsidRPr="00D864B0">
        <w:rPr>
          <w:bCs/>
        </w:rPr>
        <w:t>usually work with 1</w:t>
      </w:r>
      <w:r w:rsidR="00847944" w:rsidRPr="00D864B0">
        <w:rPr>
          <w:bCs/>
        </w:rPr>
        <w:t>40</w:t>
      </w:r>
      <w:r w:rsidR="00103D52" w:rsidRPr="00D864B0">
        <w:rPr>
          <w:bCs/>
        </w:rPr>
        <w:t>-</w:t>
      </w:r>
      <w:r w:rsidR="00847944" w:rsidRPr="00D864B0">
        <w:rPr>
          <w:bCs/>
        </w:rPr>
        <w:t xml:space="preserve">260 </w:t>
      </w:r>
      <w:r w:rsidR="00103D52" w:rsidRPr="00D864B0">
        <w:rPr>
          <w:bCs/>
        </w:rPr>
        <w:t xml:space="preserve">territories. </w:t>
      </w:r>
      <w:r w:rsidRPr="00D864B0">
        <w:rPr>
          <w:bCs/>
        </w:rPr>
        <w:t>T</w:t>
      </w:r>
      <w:r w:rsidR="00103D52" w:rsidRPr="00D864B0">
        <w:rPr>
          <w:bCs/>
        </w:rPr>
        <w:t>he Eurobarometer</w:t>
      </w:r>
      <w:r w:rsidR="00A35B0C" w:rsidRPr="00D864B0">
        <w:rPr>
          <w:bCs/>
        </w:rPr>
        <w:t>,</w:t>
      </w:r>
      <w:r w:rsidR="00103D52" w:rsidRPr="00D864B0">
        <w:rPr>
          <w:bCs/>
        </w:rPr>
        <w:t xml:space="preserve"> or the European Social Survey</w:t>
      </w:r>
      <w:r w:rsidR="00A35B0C" w:rsidRPr="00D864B0">
        <w:rPr>
          <w:bCs/>
        </w:rPr>
        <w:t>,</w:t>
      </w:r>
      <w:r w:rsidR="00103D52" w:rsidRPr="00D864B0">
        <w:rPr>
          <w:bCs/>
        </w:rPr>
        <w:t xml:space="preserve"> is designed to represent NUTS</w:t>
      </w:r>
      <w:r w:rsidR="00CA4E54" w:rsidRPr="00D864B0">
        <w:rPr>
          <w:bCs/>
        </w:rPr>
        <w:t>0</w:t>
      </w:r>
      <w:r w:rsidR="00103D52" w:rsidRPr="00D864B0">
        <w:rPr>
          <w:bCs/>
        </w:rPr>
        <w:t xml:space="preserve"> (country) levels</w:t>
      </w:r>
      <w:r w:rsidR="00A35B0C" w:rsidRPr="00D864B0">
        <w:rPr>
          <w:bCs/>
        </w:rPr>
        <w:t>,</w:t>
      </w:r>
      <w:r w:rsidR="00103D52" w:rsidRPr="00D864B0">
        <w:rPr>
          <w:bCs/>
        </w:rPr>
        <w:t xml:space="preserve"> but </w:t>
      </w:r>
      <w:r w:rsidR="00762124" w:rsidRPr="00D864B0">
        <w:rPr>
          <w:bCs/>
        </w:rPr>
        <w:t xml:space="preserve">data </w:t>
      </w:r>
      <w:r w:rsidR="00103D52" w:rsidRPr="00D864B0">
        <w:rPr>
          <w:bCs/>
        </w:rPr>
        <w:t>can be re-aggregated at NUTS2 levels with relatively little bias.</w:t>
      </w:r>
      <w:r w:rsidR="000E04ED" w:rsidRPr="00D864B0">
        <w:rPr>
          <w:bCs/>
        </w:rPr>
        <w:t xml:space="preserve"> </w:t>
      </w:r>
      <w:r w:rsidR="00103D52" w:rsidRPr="00D864B0">
        <w:rPr>
          <w:bCs/>
        </w:rPr>
        <w:t>The NUTS2 level is a good compromise between NUTS</w:t>
      </w:r>
      <w:r w:rsidR="00CA4E54" w:rsidRPr="00D864B0">
        <w:rPr>
          <w:bCs/>
        </w:rPr>
        <w:t>0</w:t>
      </w:r>
      <w:r w:rsidR="00103D52" w:rsidRPr="00D864B0">
        <w:rPr>
          <w:bCs/>
        </w:rPr>
        <w:t xml:space="preserve"> (country) and the much smaller NUTS3 levels. While NUTS3 levels allow the comparison of </w:t>
      </w:r>
      <w:r w:rsidR="00A35B0C" w:rsidRPr="00D864B0">
        <w:rPr>
          <w:bCs/>
        </w:rPr>
        <w:t xml:space="preserve">roughly </w:t>
      </w:r>
      <w:r w:rsidR="00103D52" w:rsidRPr="00D864B0">
        <w:rPr>
          <w:bCs/>
        </w:rPr>
        <w:t xml:space="preserve">a thousand environments, </w:t>
      </w:r>
      <w:r w:rsidR="00A35B0C" w:rsidRPr="00D864B0">
        <w:rPr>
          <w:bCs/>
        </w:rPr>
        <w:t>there is</w:t>
      </w:r>
      <w:r w:rsidR="00103D52" w:rsidRPr="00D864B0">
        <w:rPr>
          <w:bCs/>
        </w:rPr>
        <w:t xml:space="preserve"> far less data available on NUTS3 level. Furthermore, on NUTS3 level</w:t>
      </w:r>
      <w:r w:rsidR="00A35B0C" w:rsidRPr="00D864B0">
        <w:rPr>
          <w:bCs/>
        </w:rPr>
        <w:t>,</w:t>
      </w:r>
      <w:r w:rsidR="002401CB" w:rsidRPr="00D864B0">
        <w:rPr>
          <w:bCs/>
        </w:rPr>
        <w:t xml:space="preserve"> we</w:t>
      </w:r>
      <w:r w:rsidR="00103D52" w:rsidRPr="00D864B0">
        <w:rPr>
          <w:bCs/>
        </w:rPr>
        <w:t xml:space="preserve"> need to tackle problems of non-normal distribution, </w:t>
      </w:r>
      <w:r w:rsidR="0082343E" w:rsidRPr="00D864B0">
        <w:rPr>
          <w:bCs/>
        </w:rPr>
        <w:t xml:space="preserve">as </w:t>
      </w:r>
      <w:r w:rsidR="00103D52" w:rsidRPr="00D864B0">
        <w:rPr>
          <w:bCs/>
        </w:rPr>
        <w:t xml:space="preserve">on </w:t>
      </w:r>
      <w:r w:rsidR="0082343E" w:rsidRPr="00D864B0">
        <w:rPr>
          <w:bCs/>
        </w:rPr>
        <w:t xml:space="preserve">the </w:t>
      </w:r>
      <w:r w:rsidR="00103D52" w:rsidRPr="00D864B0">
        <w:rPr>
          <w:bCs/>
        </w:rPr>
        <w:t>NUTS3 level our data becomes asymmetric</w:t>
      </w:r>
      <w:r w:rsidR="00EF2E10" w:rsidRPr="00D864B0">
        <w:rPr>
          <w:bCs/>
        </w:rPr>
        <w:t xml:space="preserve">. Therefore, we aggregated the download data over the NUTS2 boundaries, joined </w:t>
      </w:r>
      <w:r w:rsidR="00EF2E10" w:rsidRPr="00D864B0">
        <w:rPr>
          <w:bCs/>
        </w:rPr>
        <w:lastRenderedPageBreak/>
        <w:t xml:space="preserve">them with environmental data, </w:t>
      </w:r>
      <w:r w:rsidR="00B56DE7" w:rsidRPr="00D864B0">
        <w:rPr>
          <w:bCs/>
        </w:rPr>
        <w:t>i</w:t>
      </w:r>
      <w:r w:rsidR="00A35B0C" w:rsidRPr="00D864B0">
        <w:rPr>
          <w:bCs/>
        </w:rPr>
        <w:t xml:space="preserve">nput </w:t>
      </w:r>
      <w:r w:rsidR="001835AB" w:rsidRPr="00D864B0">
        <w:rPr>
          <w:bCs/>
        </w:rPr>
        <w:t xml:space="preserve">missing variables, </w:t>
      </w:r>
      <w:r w:rsidR="00B56DE7" w:rsidRPr="00D864B0">
        <w:rPr>
          <w:bCs/>
        </w:rPr>
        <w:t>and normalized the data. These processes are described in more detail in the supplementary material on methods</w:t>
      </w:r>
      <w:r w:rsidR="00397642">
        <w:rPr>
          <w:bCs/>
        </w:rPr>
        <w:t xml:space="preserve"> in S1 File</w:t>
      </w:r>
      <w:r w:rsidR="00B56DE7" w:rsidRPr="00D864B0">
        <w:rPr>
          <w:bCs/>
        </w:rPr>
        <w:t>.</w:t>
      </w:r>
    </w:p>
    <w:p w14:paraId="2F8F270F" w14:textId="54AD315A" w:rsidR="0050605B" w:rsidRPr="00D864B0" w:rsidRDefault="007C06D2" w:rsidP="00E433F7">
      <w:pPr>
        <w:jc w:val="both"/>
        <w:rPr>
          <w:bCs/>
        </w:rPr>
      </w:pPr>
      <w:r w:rsidRPr="00D864B0">
        <w:rPr>
          <w:bCs/>
        </w:rPr>
        <w:t>The richness of the European dataset allowed us to purse a deductive modelling strategy</w:t>
      </w:r>
      <w:r w:rsidR="0050605B" w:rsidRPr="00D864B0">
        <w:rPr>
          <w:bCs/>
        </w:rPr>
        <w:t xml:space="preserve">, and </w:t>
      </w:r>
      <w:r w:rsidR="00A35B0C" w:rsidRPr="00D864B0">
        <w:rPr>
          <w:bCs/>
        </w:rPr>
        <w:t>additionally</w:t>
      </w:r>
      <w:r w:rsidR="0050605B" w:rsidRPr="00D864B0">
        <w:rPr>
          <w:bCs/>
        </w:rPr>
        <w:t xml:space="preserve"> use advanced statistical methods to explore new patterns in the data</w:t>
      </w:r>
      <w:r w:rsidRPr="00D864B0">
        <w:rPr>
          <w:bCs/>
        </w:rPr>
        <w:t>.</w:t>
      </w:r>
    </w:p>
    <w:p w14:paraId="07FD1C1A" w14:textId="37F1E8CA" w:rsidR="0050605B" w:rsidRPr="00D864B0" w:rsidRDefault="0050605B" w:rsidP="0070354D">
      <w:pPr>
        <w:pStyle w:val="Heading2"/>
      </w:pPr>
      <w:r w:rsidRPr="00D864B0">
        <w:t>Hypothesis testing</w:t>
      </w:r>
    </w:p>
    <w:p w14:paraId="79ABB49A" w14:textId="23B32F52" w:rsidR="00D44824" w:rsidRPr="00D864B0" w:rsidRDefault="0050605B" w:rsidP="0050605B">
      <w:pPr>
        <w:pStyle w:val="BodyText"/>
        <w:rPr>
          <w:sz w:val="22"/>
          <w:szCs w:val="22"/>
        </w:rPr>
      </w:pPr>
      <w:r w:rsidRPr="00D864B0">
        <w:rPr>
          <w:sz w:val="22"/>
          <w:szCs w:val="22"/>
        </w:rPr>
        <w:t>First, we test</w:t>
      </w:r>
      <w:r w:rsidR="007E7F09" w:rsidRPr="00D864B0">
        <w:rPr>
          <w:sz w:val="22"/>
          <w:szCs w:val="22"/>
        </w:rPr>
        <w:t>ed</w:t>
      </w:r>
      <w:r w:rsidRPr="00D864B0">
        <w:rPr>
          <w:sz w:val="22"/>
          <w:szCs w:val="22"/>
        </w:rPr>
        <w:t xml:space="preserve"> our original hypothesis on the European regional data, namely</w:t>
      </w:r>
      <w:r w:rsidR="007E7F09" w:rsidRPr="00D864B0">
        <w:rPr>
          <w:sz w:val="22"/>
          <w:szCs w:val="22"/>
        </w:rPr>
        <w:t>:</w:t>
      </w:r>
    </w:p>
    <w:p w14:paraId="13A0F414" w14:textId="3A43D171" w:rsidR="0050605B" w:rsidRPr="00D864B0" w:rsidRDefault="0050605B" w:rsidP="0050605B">
      <w:pPr>
        <w:jc w:val="both"/>
        <w:rPr>
          <w:bCs/>
          <w:i/>
        </w:rPr>
      </w:pPr>
      <w:r w:rsidRPr="00D864B0">
        <w:rPr>
          <w:bCs/>
          <w:i/>
        </w:rPr>
        <w:t>H2: Within the European Union, the use of shadow libraries is more prominent in lower</w:t>
      </w:r>
      <w:r w:rsidR="007E7F09" w:rsidRPr="00D864B0">
        <w:rPr>
          <w:bCs/>
          <w:i/>
        </w:rPr>
        <w:t>-</w:t>
      </w:r>
      <w:r w:rsidRPr="00D864B0">
        <w:rPr>
          <w:bCs/>
          <w:i/>
        </w:rPr>
        <w:t>income EU regions, controlling for the number of academics in th</w:t>
      </w:r>
      <w:r w:rsidR="007E7F09" w:rsidRPr="00D864B0">
        <w:rPr>
          <w:bCs/>
          <w:i/>
        </w:rPr>
        <w:t>ose</w:t>
      </w:r>
      <w:r w:rsidRPr="00D864B0">
        <w:rPr>
          <w:bCs/>
          <w:i/>
        </w:rPr>
        <w:t xml:space="preserve"> region</w:t>
      </w:r>
      <w:r w:rsidR="007E7F09" w:rsidRPr="00D864B0">
        <w:rPr>
          <w:bCs/>
          <w:i/>
        </w:rPr>
        <w:t>s</w:t>
      </w:r>
      <w:r w:rsidRPr="00D864B0">
        <w:rPr>
          <w:bCs/>
          <w:i/>
        </w:rPr>
        <w:t>.</w:t>
      </w:r>
    </w:p>
    <w:p w14:paraId="3BFA7D2D" w14:textId="022BD2A4" w:rsidR="0050605B" w:rsidRPr="00D864B0" w:rsidRDefault="0050605B" w:rsidP="00ED09C8">
      <w:pPr>
        <w:jc w:val="both"/>
        <w:rPr>
          <w:bCs/>
        </w:rPr>
      </w:pPr>
      <w:r w:rsidRPr="00D864B0">
        <w:rPr>
          <w:bCs/>
        </w:rPr>
        <w:t>Historical accounts</w:t>
      </w:r>
      <w:r w:rsidR="007E7F09" w:rsidRPr="00D864B0">
        <w:rPr>
          <w:bCs/>
        </w:rPr>
        <w:t xml:space="preserve"> that </w:t>
      </w:r>
      <w:r w:rsidRPr="00D864B0">
        <w:rPr>
          <w:bCs/>
        </w:rPr>
        <w:t xml:space="preserve">reconstruct the development and raison d'être of shadow libraries </w:t>
      </w:r>
      <w:r w:rsidRPr="00D864B0">
        <w:rPr>
          <w:bCs/>
        </w:rPr>
        <w:fldChar w:fldCharType="begin"/>
      </w:r>
      <w:r w:rsidR="0072595E">
        <w:rPr>
          <w:bCs/>
        </w:rPr>
        <w:instrText xml:space="preserve"> ADDIN ZOTERO_ITEM CSL_CITATION {"citationID":"xKUfGAgK","properties":{"formattedCitation":"[1,9,59,60]","plainCitation":"[1,9,59,60]","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D864B0">
        <w:rPr>
          <w:bCs/>
        </w:rPr>
        <w:fldChar w:fldCharType="separate"/>
      </w:r>
      <w:r w:rsidR="0072595E" w:rsidRPr="0072595E">
        <w:rPr>
          <w:rFonts w:ascii="Calibri" w:hAnsi="Calibri" w:cs="Calibri"/>
        </w:rPr>
        <w:t>[1,9,59,60]</w:t>
      </w:r>
      <w:r w:rsidRPr="00D864B0">
        <w:rPr>
          <w:bCs/>
        </w:rPr>
        <w:fldChar w:fldCharType="end"/>
      </w:r>
      <w:r w:rsidRPr="00D864B0">
        <w:rPr>
          <w:bCs/>
        </w:rPr>
        <w:t xml:space="preserve"> suggest that inadequate lega</w:t>
      </w:r>
      <w:r w:rsidR="00A468DC" w:rsidRPr="00D864B0">
        <w:rPr>
          <w:bCs/>
        </w:rPr>
        <w:t>l</w:t>
      </w:r>
      <w:r w:rsidRPr="00D864B0">
        <w:rPr>
          <w:bCs/>
        </w:rPr>
        <w:t xml:space="preserve"> access </w:t>
      </w:r>
      <w:r w:rsidR="00A468DC" w:rsidRPr="00D864B0">
        <w:rPr>
          <w:bCs/>
        </w:rPr>
        <w:t xml:space="preserve">alternatives </w:t>
      </w:r>
      <w:r w:rsidRPr="00D864B0">
        <w:rPr>
          <w:bCs/>
        </w:rPr>
        <w:t xml:space="preserve">may be </w:t>
      </w:r>
      <w:r w:rsidR="002401CB" w:rsidRPr="00D864B0">
        <w:rPr>
          <w:bCs/>
        </w:rPr>
        <w:t>the</w:t>
      </w:r>
      <w:r w:rsidRPr="00D864B0">
        <w:rPr>
          <w:bCs/>
        </w:rPr>
        <w:t xml:space="preserve"> main drivers of </w:t>
      </w:r>
      <w:r w:rsidR="00ED09C8" w:rsidRPr="00D864B0">
        <w:rPr>
          <w:bCs/>
        </w:rPr>
        <w:t xml:space="preserve">digital </w:t>
      </w:r>
      <w:r w:rsidR="00A468DC" w:rsidRPr="00D864B0">
        <w:rPr>
          <w:bCs/>
        </w:rPr>
        <w:t>piracy</w:t>
      </w:r>
      <w:r w:rsidR="00ED09C8" w:rsidRPr="00D864B0">
        <w:rPr>
          <w:bCs/>
        </w:rPr>
        <w:t xml:space="preserve"> in this region in general</w:t>
      </w:r>
      <w:r w:rsidR="00A468DC" w:rsidRPr="00D864B0">
        <w:rPr>
          <w:bCs/>
        </w:rPr>
        <w:t xml:space="preserve">. The authors, who </w:t>
      </w:r>
      <w:r w:rsidR="00FC2F82" w:rsidRPr="00D864B0">
        <w:rPr>
          <w:bCs/>
        </w:rPr>
        <w:t xml:space="preserve">originally </w:t>
      </w:r>
      <w:r w:rsidR="00ED09C8" w:rsidRPr="00D864B0">
        <w:rPr>
          <w:bCs/>
        </w:rPr>
        <w:t>had close relationship with academia in the region</w:t>
      </w:r>
      <w:r w:rsidR="00A468DC" w:rsidRPr="00D864B0">
        <w:rPr>
          <w:bCs/>
        </w:rPr>
        <w:t>, also have extensive personal experience</w:t>
      </w:r>
      <w:r w:rsidR="007E7F09" w:rsidRPr="00D864B0">
        <w:rPr>
          <w:bCs/>
        </w:rPr>
        <w:t xml:space="preserve"> with</w:t>
      </w:r>
      <w:r w:rsidR="00A468DC" w:rsidRPr="00D864B0">
        <w:rPr>
          <w:bCs/>
        </w:rPr>
        <w:t xml:space="preserve"> the lack</w:t>
      </w:r>
      <w:r w:rsidR="007E7F09" w:rsidRPr="00D864B0">
        <w:rPr>
          <w:bCs/>
        </w:rPr>
        <w:t xml:space="preserve"> of</w:t>
      </w:r>
      <w:r w:rsidR="00A468DC" w:rsidRPr="00D864B0">
        <w:rPr>
          <w:bCs/>
        </w:rPr>
        <w:t xml:space="preserve"> infrastructural conditions of scholarly work</w:t>
      </w:r>
      <w:r w:rsidR="00ED09C8" w:rsidRPr="00D864B0">
        <w:rPr>
          <w:bCs/>
        </w:rPr>
        <w:t xml:space="preserve">, and the </w:t>
      </w:r>
      <w:r w:rsidR="005A2800" w:rsidRPr="00D864B0">
        <w:rPr>
          <w:bCs/>
        </w:rPr>
        <w:t xml:space="preserve">consequent </w:t>
      </w:r>
      <w:r w:rsidR="00ED09C8" w:rsidRPr="00D864B0">
        <w:rPr>
          <w:bCs/>
        </w:rPr>
        <w:t>extensive use of piratical resources</w:t>
      </w:r>
      <w:r w:rsidR="005A2800" w:rsidRPr="00D864B0">
        <w:rPr>
          <w:bCs/>
        </w:rPr>
        <w:t>—both</w:t>
      </w:r>
      <w:r w:rsidR="00ED09C8" w:rsidRPr="00D864B0">
        <w:rPr>
          <w:bCs/>
        </w:rPr>
        <w:t xml:space="preserve"> to provide competitive higher education degrees for students with an eye on the European job market, and </w:t>
      </w:r>
      <w:r w:rsidR="005A2800" w:rsidRPr="00D864B0">
        <w:rPr>
          <w:bCs/>
        </w:rPr>
        <w:t xml:space="preserve">to </w:t>
      </w:r>
      <w:r w:rsidR="00410933" w:rsidRPr="00D864B0">
        <w:rPr>
          <w:bCs/>
        </w:rPr>
        <w:t xml:space="preserve">produce </w:t>
      </w:r>
      <w:r w:rsidR="00ED09C8" w:rsidRPr="00D864B0">
        <w:rPr>
          <w:bCs/>
        </w:rPr>
        <w:t xml:space="preserve">research </w:t>
      </w:r>
      <w:r w:rsidR="00410933" w:rsidRPr="00D864B0">
        <w:rPr>
          <w:bCs/>
        </w:rPr>
        <w:t xml:space="preserve">relevant </w:t>
      </w:r>
      <w:r w:rsidR="00ED09C8" w:rsidRPr="00D864B0">
        <w:rPr>
          <w:bCs/>
        </w:rPr>
        <w:t>in the European and global arena</w:t>
      </w:r>
      <w:r w:rsidR="00A468DC" w:rsidRPr="00D864B0">
        <w:rPr>
          <w:bCs/>
        </w:rPr>
        <w:t xml:space="preserve">. </w:t>
      </w:r>
      <w:r w:rsidR="00410933" w:rsidRPr="00D864B0">
        <w:rPr>
          <w:bCs/>
        </w:rPr>
        <w:t xml:space="preserve">Our first-hand experience matches other accounts </w:t>
      </w:r>
      <w:r w:rsidR="005A2800" w:rsidRPr="00D864B0">
        <w:rPr>
          <w:bCs/>
        </w:rPr>
        <w:t>on</w:t>
      </w:r>
      <w:r w:rsidR="00410933" w:rsidRPr="00D864B0">
        <w:rPr>
          <w:bCs/>
        </w:rPr>
        <w:t xml:space="preserve"> the economic</w:t>
      </w:r>
      <w:r w:rsidR="005A2800" w:rsidRPr="00D864B0">
        <w:rPr>
          <w:bCs/>
        </w:rPr>
        <w:t xml:space="preserve"> and</w:t>
      </w:r>
      <w:r w:rsidR="00410933" w:rsidRPr="00D864B0">
        <w:rPr>
          <w:bCs/>
        </w:rPr>
        <w:t xml:space="preserve"> academic periphery: </w:t>
      </w:r>
      <w:r w:rsidR="00A468DC" w:rsidRPr="00D864B0">
        <w:rPr>
          <w:bCs/>
        </w:rPr>
        <w:t xml:space="preserve">shadow libraries may offer a way to overcome </w:t>
      </w:r>
      <w:r w:rsidR="00FB5421" w:rsidRPr="00D864B0">
        <w:rPr>
          <w:bCs/>
        </w:rPr>
        <w:t>income</w:t>
      </w:r>
      <w:r w:rsidR="005A2800" w:rsidRPr="00D864B0">
        <w:rPr>
          <w:bCs/>
        </w:rPr>
        <w:t>-</w:t>
      </w:r>
      <w:r w:rsidR="00FB5421" w:rsidRPr="00D864B0">
        <w:rPr>
          <w:bCs/>
        </w:rPr>
        <w:t>related</w:t>
      </w:r>
      <w:r w:rsidR="00A468DC" w:rsidRPr="00D864B0">
        <w:rPr>
          <w:bCs/>
        </w:rPr>
        <w:t xml:space="preserve"> infrastructural limitations for scholars.</w:t>
      </w:r>
      <w:r w:rsidR="003E1A2A">
        <w:rPr>
          <w:bCs/>
        </w:rPr>
        <w:t xml:space="preserve"> On the other hand, various studies on the relationship of R&amp;D activity, and economic development found that lower economic development sets an upper limit to the effective utilization of public and private R&amp;D investments, because of the economic sector’s limited knowledge absorption capacity </w:t>
      </w:r>
      <w:r w:rsidR="003E1A2A">
        <w:rPr>
          <w:bCs/>
        </w:rPr>
        <w:fldChar w:fldCharType="begin"/>
      </w:r>
      <w:r w:rsidR="0072595E">
        <w:rPr>
          <w:bCs/>
        </w:rPr>
        <w:instrText xml:space="preserve"> ADDIN ZOTERO_ITEM CSL_CITATION {"citationID":"HZrJOGMH","properties":{"formattedCitation":"[61]","plainCitation":"[61]","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rPr>
          <w:bCs/>
        </w:rPr>
        <w:fldChar w:fldCharType="separate"/>
      </w:r>
      <w:r w:rsidR="0072595E" w:rsidRPr="0072595E">
        <w:rPr>
          <w:rFonts w:ascii="Calibri" w:hAnsi="Calibri" w:cs="Calibri"/>
        </w:rPr>
        <w:t>[61]</w:t>
      </w:r>
      <w:r w:rsidR="003E1A2A">
        <w:rPr>
          <w:bCs/>
        </w:rPr>
        <w:fldChar w:fldCharType="end"/>
      </w:r>
      <w:r w:rsidR="003E1A2A">
        <w:rPr>
          <w:bCs/>
        </w:rPr>
        <w:t>.</w:t>
      </w:r>
    </w:p>
    <w:p w14:paraId="63D94D5C" w14:textId="27773A6F" w:rsidR="00DB1FEC" w:rsidRPr="00D864B0" w:rsidRDefault="00DB1FEC" w:rsidP="00DB1FEC">
      <w:r w:rsidRPr="00D864B0">
        <w:t>We chose download per capita</w:t>
      </w:r>
      <w:r w:rsidR="00261E74" w:rsidRPr="00D864B0">
        <w:t xml:space="preserve"> as a dependent variable</w:t>
      </w:r>
      <w:r w:rsidRPr="00D864B0">
        <w:t xml:space="preserve"> for our model</w:t>
      </w:r>
      <w:r w:rsidR="00261E74" w:rsidRPr="00D864B0">
        <w:t>,</w:t>
      </w:r>
      <w:r w:rsidRPr="00D864B0">
        <w:t xml:space="preserve"> with the following specification</w:t>
      </w:r>
      <w:r w:rsidR="005A2800" w:rsidRPr="00D864B0">
        <w:t>:</w:t>
      </w:r>
    </w:p>
    <w:p w14:paraId="47B83550" w14:textId="22A51997" w:rsidR="00DB1FEC" w:rsidRPr="00D864B0" w:rsidRDefault="00DB1FEC" w:rsidP="0070354D">
      <w:pPr>
        <w:jc w:val="center"/>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10" w:name="_Hlk38200955"/>
        <m:r>
          <w:rPr>
            <w:rFonts w:ascii="Cambria Math" w:hAnsi="Cambria Math"/>
          </w:rPr>
          <m:t>Researcher_employment_pct</m:t>
        </m:r>
        <w:bookmarkEnd w:id="10"/>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w:bookmarkStart w:id="11" w:name="_Hlk49871410"/>
        <m:r>
          <w:rPr>
            <w:rFonts w:ascii="Cambria Math" w:hAnsi="Cambria Math"/>
          </w:rPr>
          <m:t>Internet_banking_pct</m:t>
        </m:r>
        <w:bookmarkEnd w:id="11"/>
        <m:r>
          <m:rPr>
            <m:sty m:val="p"/>
          </m:rPr>
          <w:rPr>
            <w:rFonts w:ascii="Cambria Math" w:hAnsi="Cambria Math"/>
          </w:rPr>
          <m:t>+</m:t>
        </m:r>
        <m:r>
          <w:rPr>
            <w:rFonts w:ascii="Cambria Math" w:hAnsi="Cambria Math"/>
          </w:rPr>
          <m:t>ϵ</m:t>
        </m:r>
      </m:oMath>
      <w:r w:rsidR="003E1A2A">
        <w:rPr>
          <w:rFonts w:eastAsiaTheme="minorEastAsia"/>
        </w:rPr>
        <w:t xml:space="preserve">          (2)</w:t>
      </w:r>
    </w:p>
    <w:p w14:paraId="48D4375C" w14:textId="417F32EF" w:rsidR="00E77FF9" w:rsidRPr="00D864B0" w:rsidRDefault="00DB1FEC" w:rsidP="00DB1FEC">
      <w:pPr>
        <w:pStyle w:val="BodyText"/>
        <w:rPr>
          <w:sz w:val="22"/>
          <w:szCs w:val="22"/>
        </w:rPr>
      </w:pPr>
      <w:r w:rsidRPr="00D864B0">
        <w:rPr>
          <w:sz w:val="22"/>
          <w:szCs w:val="22"/>
        </w:rPr>
        <w:t xml:space="preserve">Where </w:t>
      </w:r>
      <w:r w:rsidRPr="00D864B0">
        <w:rPr>
          <w:i/>
          <w:iCs/>
          <w:sz w:val="22"/>
          <w:szCs w:val="22"/>
        </w:rPr>
        <w:t>GDP_PPS</w:t>
      </w:r>
      <w:r w:rsidRPr="00D864B0">
        <w:rPr>
          <w:sz w:val="22"/>
          <w:szCs w:val="22"/>
        </w:rPr>
        <w:t xml:space="preserve"> is the price-adjusted version of the GDP indicator, using purchasing power</w:t>
      </w:r>
      <w:r w:rsidRPr="00D864B0">
        <w:t xml:space="preserve"> </w:t>
      </w:r>
      <w:r w:rsidRPr="00D864B0">
        <w:rPr>
          <w:sz w:val="22"/>
          <w:szCs w:val="22"/>
        </w:rPr>
        <w:t xml:space="preserve">standards rather than </w:t>
      </w:r>
      <w:r w:rsidR="00261E74" w:rsidRPr="00D864B0">
        <w:rPr>
          <w:sz w:val="22"/>
          <w:szCs w:val="22"/>
        </w:rPr>
        <w:t>E</w:t>
      </w:r>
      <w:r w:rsidRPr="00D864B0">
        <w:rPr>
          <w:sz w:val="22"/>
          <w:szCs w:val="22"/>
        </w:rPr>
        <w:t>uros to account for the differences is purchasing power</w:t>
      </w:r>
      <w:r w:rsidR="0080054C" w:rsidRPr="00D864B0">
        <w:rPr>
          <w:sz w:val="22"/>
          <w:szCs w:val="22"/>
        </w:rPr>
        <w:t xml:space="preserve"> (used in a logarithmical form);</w:t>
      </w:r>
      <w:r w:rsidR="00DC733B">
        <w:rPr>
          <w:sz w:val="22"/>
          <w:szCs w:val="22"/>
        </w:rPr>
        <w:t xml:space="preserve"> </w:t>
      </w:r>
      <w:r w:rsidR="00DC733B" w:rsidRPr="00DC733B">
        <w:rPr>
          <w:sz w:val="22"/>
          <w:szCs w:val="22"/>
        </w:rPr>
        <w:t>Researcher_employment_pct</w:t>
      </w:r>
      <w:r w:rsidR="00DC733B">
        <w:rPr>
          <w:sz w:val="22"/>
          <w:szCs w:val="22"/>
        </w:rPr>
        <w:t xml:space="preserve"> is </w:t>
      </w:r>
      <w:r w:rsidRPr="00D864B0">
        <w:rPr>
          <w:sz w:val="22"/>
          <w:szCs w:val="22"/>
        </w:rPr>
        <w:t xml:space="preserve">the percentage of </w:t>
      </w:r>
      <w:r w:rsidR="0080054C" w:rsidRPr="00D864B0">
        <w:rPr>
          <w:sz w:val="22"/>
          <w:szCs w:val="22"/>
        </w:rPr>
        <w:t xml:space="preserve">R&amp;D personnel and </w:t>
      </w:r>
      <w:r w:rsidRPr="00D864B0">
        <w:rPr>
          <w:sz w:val="22"/>
          <w:szCs w:val="22"/>
        </w:rPr>
        <w:t xml:space="preserve">researchers in </w:t>
      </w:r>
      <w:r w:rsidR="0080054C" w:rsidRPr="00D864B0">
        <w:rPr>
          <w:sz w:val="22"/>
          <w:szCs w:val="22"/>
        </w:rPr>
        <w:t xml:space="preserve">the workforce, and </w:t>
      </w:r>
      <w:r w:rsidR="00DC733B" w:rsidRPr="00DC733B">
        <w:rPr>
          <w:sz w:val="22"/>
          <w:szCs w:val="22"/>
        </w:rPr>
        <w:t>Internet_banking_pct</w:t>
      </w:r>
      <w:r w:rsidR="00DC733B" w:rsidRPr="00DC733B" w:rsidDel="003E1A2A">
        <w:rPr>
          <w:sz w:val="22"/>
          <w:szCs w:val="22"/>
        </w:rPr>
        <w:t xml:space="preserve"> </w:t>
      </w:r>
      <w:r w:rsidR="00DC733B">
        <w:rPr>
          <w:sz w:val="22"/>
          <w:szCs w:val="22"/>
        </w:rPr>
        <w:t xml:space="preserve"> is </w:t>
      </w:r>
      <w:r w:rsidR="0080054C" w:rsidRPr="00D864B0">
        <w:rPr>
          <w:sz w:val="22"/>
          <w:szCs w:val="22"/>
        </w:rPr>
        <w:t xml:space="preserve">the percentage </w:t>
      </w:r>
      <w:r w:rsidR="005A2800" w:rsidRPr="00D864B0">
        <w:rPr>
          <w:sz w:val="22"/>
          <w:szCs w:val="22"/>
        </w:rPr>
        <w:t>of the population that</w:t>
      </w:r>
      <w:r w:rsidR="0080054C" w:rsidRPr="00D864B0">
        <w:rPr>
          <w:sz w:val="22"/>
          <w:szCs w:val="22"/>
        </w:rPr>
        <w:t xml:space="preserve"> used the internet for online banking. </w:t>
      </w:r>
      <w:r w:rsidR="00E77FF9" w:rsidRPr="00D864B0">
        <w:rPr>
          <w:sz w:val="22"/>
          <w:szCs w:val="22"/>
        </w:rPr>
        <w:t xml:space="preserve"> </w:t>
      </w:r>
      <w:r w:rsidR="00B01345" w:rsidRPr="00D864B0">
        <w:rPr>
          <w:sz w:val="22"/>
          <w:szCs w:val="22"/>
        </w:rPr>
        <w:t xml:space="preserve">We treat this latter variable </w:t>
      </w:r>
      <w:r w:rsidR="00FC2F82" w:rsidRPr="00D864B0">
        <w:rPr>
          <w:sz w:val="22"/>
          <w:szCs w:val="22"/>
        </w:rPr>
        <w:t xml:space="preserve">as a </w:t>
      </w:r>
      <w:r w:rsidR="00B01345" w:rsidRPr="00D864B0">
        <w:rPr>
          <w:sz w:val="22"/>
          <w:szCs w:val="22"/>
        </w:rPr>
        <w:t xml:space="preserve">rough proxy for internet </w:t>
      </w:r>
      <w:r w:rsidR="00261E74" w:rsidRPr="00D864B0">
        <w:rPr>
          <w:sz w:val="22"/>
          <w:szCs w:val="22"/>
        </w:rPr>
        <w:t>proficiency</w:t>
      </w:r>
      <w:r w:rsidR="00E77FF9" w:rsidRPr="00D864B0">
        <w:rPr>
          <w:sz w:val="22"/>
          <w:szCs w:val="22"/>
        </w:rPr>
        <w:t>.</w:t>
      </w:r>
      <w:r w:rsidR="00B01345" w:rsidRPr="00D864B0">
        <w:rPr>
          <w:sz w:val="22"/>
          <w:szCs w:val="22"/>
        </w:rPr>
        <w:t xml:space="preserve">  </w:t>
      </w:r>
    </w:p>
    <w:p w14:paraId="3757F693" w14:textId="562C02B3" w:rsidR="00FC2896" w:rsidRPr="00D864B0" w:rsidRDefault="00E77FF9" w:rsidP="00DB1FEC">
      <w:pPr>
        <w:pStyle w:val="BodyText"/>
        <w:rPr>
          <w:sz w:val="22"/>
          <w:szCs w:val="22"/>
        </w:rPr>
      </w:pPr>
      <w:r w:rsidRPr="00D864B0">
        <w:rPr>
          <w:sz w:val="22"/>
          <w:szCs w:val="22"/>
        </w:rPr>
        <w:t xml:space="preserve">This model is somewhat comparable to the global model, as it </w:t>
      </w:r>
      <w:r w:rsidR="003E1A2A">
        <w:rPr>
          <w:sz w:val="22"/>
          <w:szCs w:val="22"/>
        </w:rPr>
        <w:t xml:space="preserve">refers to </w:t>
      </w:r>
      <w:r w:rsidRPr="00D864B0">
        <w:rPr>
          <w:sz w:val="22"/>
          <w:szCs w:val="22"/>
        </w:rPr>
        <w:t xml:space="preserve">the same underlying dynamics, albeit with variables that better approximate the factors in question. </w:t>
      </w:r>
      <w:r w:rsidR="00FC2896" w:rsidRPr="00D864B0">
        <w:rPr>
          <w:sz w:val="22"/>
          <w:szCs w:val="22"/>
        </w:rPr>
        <w:t xml:space="preserve">Instead of R&amp;D expenditure of the global model </w:t>
      </w:r>
      <w:r w:rsidR="00F04AD1" w:rsidRPr="00D864B0">
        <w:rPr>
          <w:sz w:val="22"/>
          <w:szCs w:val="22"/>
        </w:rPr>
        <w:t xml:space="preserve">(which </w:t>
      </w:r>
      <w:r w:rsidR="00D167BF" w:rsidRPr="00D864B0">
        <w:rPr>
          <w:sz w:val="22"/>
          <w:szCs w:val="22"/>
        </w:rPr>
        <w:t>was found to be insignificant in all models</w:t>
      </w:r>
      <w:r w:rsidR="00F04AD1" w:rsidRPr="00D864B0">
        <w:rPr>
          <w:sz w:val="22"/>
          <w:szCs w:val="22"/>
        </w:rPr>
        <w:t>)</w:t>
      </w:r>
      <w:r w:rsidR="005A2800" w:rsidRPr="00D864B0">
        <w:rPr>
          <w:sz w:val="22"/>
          <w:szCs w:val="22"/>
        </w:rPr>
        <w:t>,</w:t>
      </w:r>
      <w:r w:rsidR="00F04AD1" w:rsidRPr="00D864B0">
        <w:rPr>
          <w:sz w:val="22"/>
          <w:szCs w:val="22"/>
        </w:rPr>
        <w:t xml:space="preserve"> </w:t>
      </w:r>
      <w:r w:rsidR="00FC2896" w:rsidRPr="00D864B0">
        <w:rPr>
          <w:sz w:val="22"/>
          <w:szCs w:val="22"/>
        </w:rPr>
        <w:t>we use the share of researchers in the local workforce, and instead of</w:t>
      </w:r>
      <w:r w:rsidR="005A2800" w:rsidRPr="00D864B0">
        <w:rPr>
          <w:sz w:val="22"/>
          <w:szCs w:val="22"/>
        </w:rPr>
        <w:t xml:space="preserve"> using</w:t>
      </w:r>
      <w:r w:rsidR="00FC2896" w:rsidRPr="00D864B0">
        <w:rPr>
          <w:sz w:val="22"/>
          <w:szCs w:val="22"/>
        </w:rPr>
        <w:t xml:space="preserve"> internet penetration, we </w:t>
      </w:r>
      <w:r w:rsidR="003C7CFC" w:rsidRPr="00D864B0">
        <w:rPr>
          <w:sz w:val="22"/>
          <w:szCs w:val="22"/>
        </w:rPr>
        <w:t xml:space="preserve">use </w:t>
      </w:r>
      <w:r w:rsidR="00FC2896" w:rsidRPr="00D864B0">
        <w:rPr>
          <w:sz w:val="22"/>
          <w:szCs w:val="22"/>
        </w:rPr>
        <w:t>data on the advanced use of the internet.</w:t>
      </w:r>
    </w:p>
    <w:p w14:paraId="31E228BD" w14:textId="001E84B6" w:rsidR="002B51AD" w:rsidRDefault="0080054C" w:rsidP="00BB0E2C">
      <w:pPr>
        <w:pStyle w:val="BodyText"/>
        <w:rPr>
          <w:sz w:val="22"/>
          <w:szCs w:val="22"/>
        </w:rPr>
      </w:pPr>
      <w:r w:rsidRPr="00D864B0">
        <w:rPr>
          <w:sz w:val="22"/>
          <w:szCs w:val="22"/>
        </w:rPr>
        <w:t>As before, we use a QuasiPoisson regression model to correct for overdispersion</w:t>
      </w:r>
      <w:r w:rsidR="0067585F" w:rsidRPr="00D864B0">
        <w:rPr>
          <w:sz w:val="22"/>
          <w:szCs w:val="22"/>
        </w:rPr>
        <w:t>, and account for the fact that we model count data</w:t>
      </w:r>
      <w:r w:rsidRPr="00D864B0">
        <w:rPr>
          <w:sz w:val="22"/>
          <w:szCs w:val="22"/>
        </w:rPr>
        <w:t xml:space="preserve">. </w:t>
      </w:r>
      <w:r w:rsidR="001426A6" w:rsidRPr="00D864B0">
        <w:rPr>
          <w:sz w:val="22"/>
          <w:szCs w:val="22"/>
        </w:rPr>
        <w:t xml:space="preserve">The VIF values of the </w:t>
      </w:r>
      <w:r w:rsidR="00646C41" w:rsidRPr="00D864B0">
        <w:rPr>
          <w:sz w:val="22"/>
          <w:szCs w:val="22"/>
        </w:rPr>
        <w:t xml:space="preserve">regression </w:t>
      </w:r>
      <w:r w:rsidR="001426A6" w:rsidRPr="00D864B0">
        <w:rPr>
          <w:sz w:val="22"/>
          <w:szCs w:val="22"/>
        </w:rPr>
        <w:t xml:space="preserve">are all </w:t>
      </w:r>
      <w:r w:rsidR="0078642C">
        <w:rPr>
          <w:sz w:val="22"/>
          <w:szCs w:val="22"/>
        </w:rPr>
        <w:t>less than two</w:t>
      </w:r>
      <w:r w:rsidR="001426A6" w:rsidRPr="00D864B0">
        <w:rPr>
          <w:sz w:val="22"/>
          <w:szCs w:val="22"/>
        </w:rPr>
        <w:t xml:space="preserve">, so </w:t>
      </w:r>
      <w:r w:rsidR="00FC2F82" w:rsidRPr="00D864B0">
        <w:rPr>
          <w:sz w:val="22"/>
          <w:szCs w:val="22"/>
        </w:rPr>
        <w:t>multicollinearity</w:t>
      </w:r>
      <w:r w:rsidR="0078642C">
        <w:rPr>
          <w:sz w:val="22"/>
          <w:szCs w:val="22"/>
        </w:rPr>
        <w:t xml:space="preserve"> is not of concern</w:t>
      </w:r>
      <w:r w:rsidR="00FC2F82" w:rsidRPr="00D864B0">
        <w:rPr>
          <w:sz w:val="22"/>
          <w:szCs w:val="22"/>
        </w:rPr>
        <w:t>.</w:t>
      </w:r>
    </w:p>
    <w:p w14:paraId="3DCF4C4C" w14:textId="293D03A6" w:rsidR="002B51AD" w:rsidRPr="00D864B0" w:rsidRDefault="002B51AD" w:rsidP="002B51AD">
      <w:pPr>
        <w:pStyle w:val="BodyText"/>
        <w:jc w:val="both"/>
        <w:rPr>
          <w:sz w:val="22"/>
          <w:szCs w:val="22"/>
        </w:rPr>
      </w:pPr>
      <w:r w:rsidRPr="00D864B0">
        <w:rPr>
          <w:sz w:val="22"/>
          <w:szCs w:val="22"/>
        </w:rPr>
        <w:t xml:space="preserve">In </w:t>
      </w:r>
      <w:r w:rsidR="00DC733B">
        <w:rPr>
          <w:sz w:val="22"/>
          <w:szCs w:val="22"/>
        </w:rPr>
        <w:t xml:space="preserve">Table 7, </w:t>
      </w:r>
      <w:r w:rsidRPr="00D864B0">
        <w:rPr>
          <w:sz w:val="22"/>
          <w:szCs w:val="22"/>
        </w:rPr>
        <w:t>Model 7, which is our base model, all independent variables are highly significant and we explain ~72% of the variance</w:t>
      </w:r>
      <w:r w:rsidR="00DC733B">
        <w:rPr>
          <w:sz w:val="22"/>
          <w:szCs w:val="22"/>
        </w:rPr>
        <w:t xml:space="preserve"> (R</w:t>
      </w:r>
      <w:r w:rsidR="00DC733B" w:rsidRPr="0070354D">
        <w:rPr>
          <w:sz w:val="22"/>
          <w:szCs w:val="22"/>
          <w:vertAlign w:val="superscript"/>
        </w:rPr>
        <w:t>2</w:t>
      </w:r>
      <w:r w:rsidR="00DC733B">
        <w:rPr>
          <w:sz w:val="22"/>
          <w:szCs w:val="22"/>
        </w:rPr>
        <w:t>=</w:t>
      </w:r>
      <w:r w:rsidR="00DC733B" w:rsidRPr="00DC733B">
        <w:t xml:space="preserve"> </w:t>
      </w:r>
      <w:r w:rsidR="00DC733B" w:rsidRPr="00DC733B">
        <w:rPr>
          <w:sz w:val="22"/>
          <w:szCs w:val="22"/>
        </w:rPr>
        <w:t>0.7255838</w:t>
      </w:r>
      <w:r w:rsidR="00DC733B">
        <w:rPr>
          <w:sz w:val="22"/>
          <w:szCs w:val="22"/>
        </w:rPr>
        <w:t>)</w:t>
      </w:r>
      <w:r w:rsidRPr="00D864B0">
        <w:rPr>
          <w:sz w:val="22"/>
          <w:szCs w:val="22"/>
        </w:rPr>
        <w:t xml:space="preserve">. The per capita downloads grow with GDP, as well as with </w:t>
      </w:r>
      <w:r w:rsidRPr="00D864B0">
        <w:rPr>
          <w:sz w:val="22"/>
          <w:szCs w:val="22"/>
        </w:rPr>
        <w:lastRenderedPageBreak/>
        <w:t xml:space="preserve">the share of researchers in the workforce. On the other hand, shadow library usage is moderated by internet proficiency. </w:t>
      </w:r>
    </w:p>
    <w:p w14:paraId="529B40FE" w14:textId="631BA72E" w:rsidR="00BB0E2C" w:rsidRPr="00D864B0" w:rsidRDefault="00BB0E2C" w:rsidP="00BB0E2C">
      <w:pPr>
        <w:pStyle w:val="BodyText"/>
      </w:pPr>
    </w:p>
    <w:p w14:paraId="3AEF4CE3" w14:textId="36E975D7" w:rsidR="007950A5" w:rsidRDefault="007950A5" w:rsidP="007950A5">
      <w:pPr>
        <w:pStyle w:val="Caption"/>
      </w:pPr>
      <w:r w:rsidRPr="00D864B0">
        <w:t xml:space="preserve">Table </w:t>
      </w:r>
      <w:r>
        <w:fldChar w:fldCharType="begin"/>
      </w:r>
      <w:r>
        <w:instrText xml:space="preserve"> SEQ Table \* ARABIC </w:instrText>
      </w:r>
      <w:r>
        <w:fldChar w:fldCharType="separate"/>
      </w:r>
      <w:r w:rsidRPr="00D864B0">
        <w:rPr>
          <w:noProof/>
        </w:rPr>
        <w:t>7</w:t>
      </w:r>
      <w:r>
        <w:rPr>
          <w:noProof/>
        </w:rPr>
        <w:fldChar w:fldCharType="end"/>
      </w:r>
      <w:r>
        <w:t>.</w:t>
      </w:r>
      <w:r w:rsidRPr="00D864B0">
        <w:t xml:space="preserve"> European models I. (DV: download per capita)</w:t>
      </w:r>
    </w:p>
    <w:tbl>
      <w:tblPr>
        <w:tblStyle w:val="TableGridLight"/>
        <w:tblW w:w="5000" w:type="pct"/>
        <w:tblLook w:val="0420" w:firstRow="1" w:lastRow="0" w:firstColumn="0" w:lastColumn="0" w:noHBand="0" w:noVBand="1"/>
      </w:tblPr>
      <w:tblGrid>
        <w:gridCol w:w="1557"/>
        <w:gridCol w:w="1558"/>
        <w:gridCol w:w="1558"/>
        <w:gridCol w:w="1558"/>
        <w:gridCol w:w="1558"/>
        <w:gridCol w:w="1561"/>
      </w:tblGrid>
      <w:tr w:rsidR="00DC733B" w:rsidRPr="00475A93" w14:paraId="223D5B01" w14:textId="77777777" w:rsidTr="0070354D">
        <w:tc>
          <w:tcPr>
            <w:tcW w:w="833" w:type="pct"/>
          </w:tcPr>
          <w:p w14:paraId="376A38F1" w14:textId="77777777" w:rsidR="00DC733B" w:rsidRPr="0070354D" w:rsidRDefault="00DC733B" w:rsidP="0070354D">
            <w:pPr>
              <w:ind w:left="86" w:right="86"/>
              <w:jc w:val="center"/>
              <w:rPr>
                <w:rFonts w:cstheme="minorHAnsi"/>
                <w:sz w:val="16"/>
                <w:szCs w:val="16"/>
              </w:rPr>
            </w:pPr>
          </w:p>
        </w:tc>
        <w:tc>
          <w:tcPr>
            <w:tcW w:w="833" w:type="pct"/>
          </w:tcPr>
          <w:p w14:paraId="01174594" w14:textId="77777777" w:rsidR="00DC733B" w:rsidRPr="0070354D" w:rsidRDefault="00DC733B" w:rsidP="0070354D">
            <w:pPr>
              <w:ind w:left="86" w:right="86"/>
              <w:jc w:val="center"/>
              <w:rPr>
                <w:rFonts w:cstheme="minorHAnsi"/>
                <w:sz w:val="16"/>
                <w:szCs w:val="16"/>
              </w:rPr>
            </w:pPr>
            <w:r w:rsidRPr="0070354D">
              <w:rPr>
                <w:rFonts w:eastAsia="Arial" w:cstheme="minorHAnsi"/>
                <w:color w:val="111111"/>
                <w:sz w:val="16"/>
                <w:szCs w:val="16"/>
              </w:rPr>
              <w:t>Model 7</w:t>
            </w:r>
          </w:p>
        </w:tc>
        <w:tc>
          <w:tcPr>
            <w:tcW w:w="833" w:type="pct"/>
          </w:tcPr>
          <w:p w14:paraId="74D4F1F0" w14:textId="77777777" w:rsidR="00DC733B" w:rsidRPr="0070354D" w:rsidRDefault="00DC733B" w:rsidP="0070354D">
            <w:pPr>
              <w:ind w:left="86" w:right="86"/>
              <w:jc w:val="center"/>
              <w:rPr>
                <w:rFonts w:cstheme="minorHAnsi"/>
                <w:sz w:val="16"/>
                <w:szCs w:val="16"/>
              </w:rPr>
            </w:pPr>
            <w:r w:rsidRPr="0070354D">
              <w:rPr>
                <w:rFonts w:eastAsia="Arial" w:cstheme="minorHAnsi"/>
                <w:color w:val="111111"/>
                <w:sz w:val="16"/>
                <w:szCs w:val="16"/>
              </w:rPr>
              <w:t>Model 8</w:t>
            </w:r>
          </w:p>
        </w:tc>
        <w:tc>
          <w:tcPr>
            <w:tcW w:w="833" w:type="pct"/>
          </w:tcPr>
          <w:p w14:paraId="285286B7" w14:textId="77777777" w:rsidR="00DC733B" w:rsidRPr="0070354D" w:rsidRDefault="00DC733B" w:rsidP="0070354D">
            <w:pPr>
              <w:ind w:left="86" w:right="86"/>
              <w:jc w:val="center"/>
              <w:rPr>
                <w:rFonts w:cstheme="minorHAnsi"/>
                <w:sz w:val="16"/>
                <w:szCs w:val="16"/>
              </w:rPr>
            </w:pPr>
            <w:r w:rsidRPr="0070354D">
              <w:rPr>
                <w:rFonts w:eastAsia="Arial" w:cstheme="minorHAnsi"/>
                <w:color w:val="111111"/>
                <w:sz w:val="16"/>
                <w:szCs w:val="16"/>
              </w:rPr>
              <w:t>Model 9</w:t>
            </w:r>
          </w:p>
        </w:tc>
        <w:tc>
          <w:tcPr>
            <w:tcW w:w="833" w:type="pct"/>
          </w:tcPr>
          <w:p w14:paraId="0106E989" w14:textId="77777777" w:rsidR="00DC733B" w:rsidRPr="0070354D" w:rsidRDefault="00DC733B" w:rsidP="0070354D">
            <w:pPr>
              <w:ind w:left="86" w:right="86"/>
              <w:jc w:val="center"/>
              <w:rPr>
                <w:rFonts w:cstheme="minorHAnsi"/>
                <w:sz w:val="16"/>
                <w:szCs w:val="16"/>
              </w:rPr>
            </w:pPr>
            <w:r w:rsidRPr="0070354D">
              <w:rPr>
                <w:rFonts w:eastAsia="Arial" w:cstheme="minorHAnsi"/>
                <w:color w:val="111111"/>
                <w:sz w:val="16"/>
                <w:szCs w:val="16"/>
              </w:rPr>
              <w:t>Model `10</w:t>
            </w:r>
          </w:p>
        </w:tc>
        <w:tc>
          <w:tcPr>
            <w:tcW w:w="835" w:type="pct"/>
          </w:tcPr>
          <w:p w14:paraId="0139D217" w14:textId="463B8ED9" w:rsidR="00DC733B" w:rsidRPr="0070354D" w:rsidRDefault="00DC733B" w:rsidP="0070354D">
            <w:pPr>
              <w:ind w:left="86" w:right="86"/>
              <w:jc w:val="center"/>
              <w:rPr>
                <w:rFonts w:cstheme="minorHAnsi"/>
                <w:sz w:val="16"/>
                <w:szCs w:val="16"/>
              </w:rPr>
            </w:pPr>
            <w:r w:rsidRPr="0070354D">
              <w:rPr>
                <w:rFonts w:eastAsia="Arial" w:cstheme="minorHAnsi"/>
                <w:color w:val="111111"/>
                <w:sz w:val="16"/>
                <w:szCs w:val="16"/>
              </w:rPr>
              <w:t>Model 1</w:t>
            </w:r>
            <w:r>
              <w:rPr>
                <w:rFonts w:eastAsia="Arial" w:cstheme="minorHAnsi"/>
                <w:color w:val="111111"/>
                <w:sz w:val="16"/>
                <w:szCs w:val="16"/>
              </w:rPr>
              <w:t>1</w:t>
            </w:r>
          </w:p>
        </w:tc>
      </w:tr>
      <w:tr w:rsidR="00DC733B" w:rsidRPr="00475A93" w14:paraId="623E7FBB" w14:textId="77777777" w:rsidTr="0070354D">
        <w:tc>
          <w:tcPr>
            <w:tcW w:w="833" w:type="pct"/>
            <w:vMerge w:val="restart"/>
          </w:tcPr>
          <w:p w14:paraId="26D8FF81" w14:textId="77777777" w:rsidR="00DC733B" w:rsidRPr="0070354D" w:rsidRDefault="00DC733B" w:rsidP="0070354D">
            <w:pPr>
              <w:ind w:left="86" w:right="86"/>
              <w:rPr>
                <w:rFonts w:cstheme="minorHAnsi"/>
                <w:sz w:val="16"/>
                <w:szCs w:val="16"/>
              </w:rPr>
            </w:pPr>
            <w:r w:rsidRPr="0070354D">
              <w:rPr>
                <w:rFonts w:eastAsia="Arial" w:cstheme="minorHAnsi"/>
                <w:color w:val="111111"/>
                <w:sz w:val="16"/>
                <w:szCs w:val="16"/>
              </w:rPr>
              <w:t>(Intercept)</w:t>
            </w:r>
          </w:p>
        </w:tc>
        <w:tc>
          <w:tcPr>
            <w:tcW w:w="833" w:type="pct"/>
          </w:tcPr>
          <w:p w14:paraId="6DCEC3A7"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6.438 ***</w:t>
            </w:r>
          </w:p>
        </w:tc>
        <w:tc>
          <w:tcPr>
            <w:tcW w:w="833" w:type="pct"/>
          </w:tcPr>
          <w:p w14:paraId="3034C050"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6.295 ***</w:t>
            </w:r>
          </w:p>
        </w:tc>
        <w:tc>
          <w:tcPr>
            <w:tcW w:w="833" w:type="pct"/>
          </w:tcPr>
          <w:p w14:paraId="72C288D0"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143    </w:t>
            </w:r>
          </w:p>
        </w:tc>
        <w:tc>
          <w:tcPr>
            <w:tcW w:w="833" w:type="pct"/>
          </w:tcPr>
          <w:p w14:paraId="2C0785E8"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6.353 ***</w:t>
            </w:r>
          </w:p>
        </w:tc>
        <w:tc>
          <w:tcPr>
            <w:tcW w:w="835" w:type="pct"/>
          </w:tcPr>
          <w:p w14:paraId="37A8CFF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4.050 ***</w:t>
            </w:r>
          </w:p>
        </w:tc>
      </w:tr>
      <w:tr w:rsidR="00DC733B" w:rsidRPr="00475A93" w14:paraId="44DCE306" w14:textId="77777777" w:rsidTr="0070354D">
        <w:tc>
          <w:tcPr>
            <w:tcW w:w="833" w:type="pct"/>
            <w:vMerge/>
          </w:tcPr>
          <w:p w14:paraId="12B71CB3" w14:textId="77777777" w:rsidR="00DC733B" w:rsidRPr="0070354D" w:rsidRDefault="00DC733B" w:rsidP="0070354D">
            <w:pPr>
              <w:ind w:left="86" w:right="86"/>
              <w:rPr>
                <w:rFonts w:cstheme="minorHAnsi"/>
                <w:sz w:val="16"/>
                <w:szCs w:val="16"/>
              </w:rPr>
            </w:pPr>
          </w:p>
        </w:tc>
        <w:tc>
          <w:tcPr>
            <w:tcW w:w="833" w:type="pct"/>
          </w:tcPr>
          <w:p w14:paraId="15D4CADC"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794)   </w:t>
            </w:r>
          </w:p>
        </w:tc>
        <w:tc>
          <w:tcPr>
            <w:tcW w:w="833" w:type="pct"/>
          </w:tcPr>
          <w:p w14:paraId="1F770682"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838)   </w:t>
            </w:r>
          </w:p>
        </w:tc>
        <w:tc>
          <w:tcPr>
            <w:tcW w:w="833" w:type="pct"/>
          </w:tcPr>
          <w:p w14:paraId="34415FA0"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2.457)   </w:t>
            </w:r>
          </w:p>
        </w:tc>
        <w:tc>
          <w:tcPr>
            <w:tcW w:w="833" w:type="pct"/>
          </w:tcPr>
          <w:p w14:paraId="4AFE5205"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802)   </w:t>
            </w:r>
          </w:p>
        </w:tc>
        <w:tc>
          <w:tcPr>
            <w:tcW w:w="835" w:type="pct"/>
          </w:tcPr>
          <w:p w14:paraId="199D5BF1"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1.110)   </w:t>
            </w:r>
          </w:p>
        </w:tc>
      </w:tr>
      <w:tr w:rsidR="00DC733B" w:rsidRPr="00475A93" w14:paraId="06297BA6" w14:textId="77777777" w:rsidTr="0070354D">
        <w:tc>
          <w:tcPr>
            <w:tcW w:w="833" w:type="pct"/>
            <w:vMerge w:val="restart"/>
          </w:tcPr>
          <w:p w14:paraId="68FE390A" w14:textId="2E8388DF" w:rsidR="00DC733B" w:rsidRPr="0070354D" w:rsidRDefault="00DC733B" w:rsidP="0070354D">
            <w:pPr>
              <w:ind w:left="86" w:right="86"/>
              <w:rPr>
                <w:rFonts w:cstheme="minorHAnsi"/>
                <w:sz w:val="16"/>
                <w:szCs w:val="16"/>
              </w:rPr>
            </w:pPr>
            <w:r w:rsidRPr="0070354D">
              <w:rPr>
                <w:rFonts w:eastAsia="Arial" w:cstheme="minorHAnsi"/>
                <w:color w:val="111111"/>
                <w:sz w:val="16"/>
                <w:szCs w:val="16"/>
              </w:rPr>
              <w:t>log(</w:t>
            </w:r>
            <w:r>
              <w:rPr>
                <w:rFonts w:eastAsia="Arial" w:cstheme="minorHAnsi"/>
                <w:color w:val="111111"/>
                <w:sz w:val="16"/>
                <w:szCs w:val="16"/>
              </w:rPr>
              <w:t>GDP purchasing power parity</w:t>
            </w:r>
            <w:r w:rsidRPr="0070354D">
              <w:rPr>
                <w:rFonts w:eastAsia="Arial" w:cstheme="minorHAnsi"/>
                <w:color w:val="111111"/>
                <w:sz w:val="16"/>
                <w:szCs w:val="16"/>
              </w:rPr>
              <w:t>)</w:t>
            </w:r>
          </w:p>
        </w:tc>
        <w:tc>
          <w:tcPr>
            <w:tcW w:w="833" w:type="pct"/>
          </w:tcPr>
          <w:p w14:paraId="7BDF28FE"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247 ** </w:t>
            </w:r>
          </w:p>
        </w:tc>
        <w:tc>
          <w:tcPr>
            <w:tcW w:w="833" w:type="pct"/>
          </w:tcPr>
          <w:p w14:paraId="3B349BD9"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242 ** </w:t>
            </w:r>
          </w:p>
        </w:tc>
        <w:tc>
          <w:tcPr>
            <w:tcW w:w="833" w:type="pct"/>
          </w:tcPr>
          <w:p w14:paraId="6C4BAC2C"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175 *  </w:t>
            </w:r>
          </w:p>
        </w:tc>
        <w:tc>
          <w:tcPr>
            <w:tcW w:w="833" w:type="pct"/>
          </w:tcPr>
          <w:p w14:paraId="2E18F3BF"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258 ** </w:t>
            </w:r>
          </w:p>
        </w:tc>
        <w:tc>
          <w:tcPr>
            <w:tcW w:w="835" w:type="pct"/>
          </w:tcPr>
          <w:p w14:paraId="0E4B9F4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0.490 ***</w:t>
            </w:r>
          </w:p>
        </w:tc>
      </w:tr>
      <w:tr w:rsidR="00DC733B" w:rsidRPr="00475A93" w14:paraId="3740FAC5" w14:textId="77777777" w:rsidTr="0070354D">
        <w:tc>
          <w:tcPr>
            <w:tcW w:w="833" w:type="pct"/>
            <w:vMerge/>
          </w:tcPr>
          <w:p w14:paraId="00794C86" w14:textId="77777777" w:rsidR="00DC733B" w:rsidRPr="0070354D" w:rsidRDefault="00DC733B" w:rsidP="0070354D">
            <w:pPr>
              <w:ind w:left="86" w:right="86"/>
              <w:rPr>
                <w:rFonts w:cstheme="minorHAnsi"/>
                <w:sz w:val="16"/>
                <w:szCs w:val="16"/>
              </w:rPr>
            </w:pPr>
          </w:p>
        </w:tc>
        <w:tc>
          <w:tcPr>
            <w:tcW w:w="833" w:type="pct"/>
          </w:tcPr>
          <w:p w14:paraId="48797384"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77)   </w:t>
            </w:r>
          </w:p>
        </w:tc>
        <w:tc>
          <w:tcPr>
            <w:tcW w:w="833" w:type="pct"/>
          </w:tcPr>
          <w:p w14:paraId="765169B1"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81)   </w:t>
            </w:r>
          </w:p>
        </w:tc>
        <w:tc>
          <w:tcPr>
            <w:tcW w:w="833" w:type="pct"/>
          </w:tcPr>
          <w:p w14:paraId="2C508F55"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75)   </w:t>
            </w:r>
          </w:p>
        </w:tc>
        <w:tc>
          <w:tcPr>
            <w:tcW w:w="833" w:type="pct"/>
          </w:tcPr>
          <w:p w14:paraId="2997763D"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78)   </w:t>
            </w:r>
          </w:p>
        </w:tc>
        <w:tc>
          <w:tcPr>
            <w:tcW w:w="835" w:type="pct"/>
          </w:tcPr>
          <w:p w14:paraId="329FCB24"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105)   </w:t>
            </w:r>
          </w:p>
        </w:tc>
      </w:tr>
      <w:tr w:rsidR="00DC733B" w:rsidRPr="00475A93" w14:paraId="26D491CE" w14:textId="77777777" w:rsidTr="0070354D">
        <w:tc>
          <w:tcPr>
            <w:tcW w:w="833" w:type="pct"/>
            <w:vMerge w:val="restart"/>
          </w:tcPr>
          <w:p w14:paraId="52E13779" w14:textId="5C1B2F7B" w:rsidR="00DC733B" w:rsidRPr="0070354D" w:rsidRDefault="00DC733B" w:rsidP="0070354D">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of R&amp;D personnel and researchers in the workforce</w:t>
            </w:r>
          </w:p>
        </w:tc>
        <w:tc>
          <w:tcPr>
            <w:tcW w:w="833" w:type="pct"/>
          </w:tcPr>
          <w:p w14:paraId="251A09FB"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0.697 ***</w:t>
            </w:r>
          </w:p>
        </w:tc>
        <w:tc>
          <w:tcPr>
            <w:tcW w:w="833" w:type="pct"/>
          </w:tcPr>
          <w:p w14:paraId="72FDA0AC"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0.683 ***</w:t>
            </w:r>
          </w:p>
        </w:tc>
        <w:tc>
          <w:tcPr>
            <w:tcW w:w="833" w:type="pct"/>
          </w:tcPr>
          <w:p w14:paraId="0709D30F"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0.570 ***</w:t>
            </w:r>
          </w:p>
        </w:tc>
        <w:tc>
          <w:tcPr>
            <w:tcW w:w="833" w:type="pct"/>
          </w:tcPr>
          <w:p w14:paraId="1EF2A192"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0.702 ***</w:t>
            </w:r>
          </w:p>
        </w:tc>
        <w:tc>
          <w:tcPr>
            <w:tcW w:w="835" w:type="pct"/>
          </w:tcPr>
          <w:p w14:paraId="5D2D1D94"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r>
      <w:tr w:rsidR="00DC733B" w:rsidRPr="00475A93" w14:paraId="737AADE3" w14:textId="77777777" w:rsidTr="0070354D">
        <w:tc>
          <w:tcPr>
            <w:tcW w:w="833" w:type="pct"/>
            <w:vMerge/>
          </w:tcPr>
          <w:p w14:paraId="43EA59E9" w14:textId="77777777" w:rsidR="00DC733B" w:rsidRPr="0070354D" w:rsidRDefault="00DC733B" w:rsidP="0070354D">
            <w:pPr>
              <w:ind w:left="86" w:right="86"/>
              <w:rPr>
                <w:rFonts w:cstheme="minorHAnsi"/>
                <w:sz w:val="16"/>
                <w:szCs w:val="16"/>
              </w:rPr>
            </w:pPr>
          </w:p>
        </w:tc>
        <w:tc>
          <w:tcPr>
            <w:tcW w:w="833" w:type="pct"/>
          </w:tcPr>
          <w:p w14:paraId="108823D4"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57)   </w:t>
            </w:r>
          </w:p>
        </w:tc>
        <w:tc>
          <w:tcPr>
            <w:tcW w:w="833" w:type="pct"/>
          </w:tcPr>
          <w:p w14:paraId="51D329DF"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63)   </w:t>
            </w:r>
          </w:p>
        </w:tc>
        <w:tc>
          <w:tcPr>
            <w:tcW w:w="833" w:type="pct"/>
          </w:tcPr>
          <w:p w14:paraId="2CFA3025"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68)   </w:t>
            </w:r>
          </w:p>
        </w:tc>
        <w:tc>
          <w:tcPr>
            <w:tcW w:w="833" w:type="pct"/>
          </w:tcPr>
          <w:p w14:paraId="1515D702"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55)   </w:t>
            </w:r>
          </w:p>
        </w:tc>
        <w:tc>
          <w:tcPr>
            <w:tcW w:w="835" w:type="pct"/>
          </w:tcPr>
          <w:p w14:paraId="01E619DC"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r>
      <w:tr w:rsidR="00DC733B" w:rsidRPr="00475A93" w14:paraId="23E993CA" w14:textId="77777777" w:rsidTr="0070354D">
        <w:tc>
          <w:tcPr>
            <w:tcW w:w="833" w:type="pct"/>
            <w:vMerge w:val="restart"/>
          </w:tcPr>
          <w:p w14:paraId="446DDAAC" w14:textId="2AD3BE0D" w:rsidR="00DC733B" w:rsidRPr="0070354D" w:rsidRDefault="00DC733B" w:rsidP="0070354D">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of the population that used the internet for online banking</w:t>
            </w:r>
            <w:r w:rsidRPr="00475A93">
              <w:rPr>
                <w:rFonts w:eastAsia="Arial" w:cstheme="minorHAnsi"/>
                <w:color w:val="111111"/>
                <w:sz w:val="16"/>
                <w:szCs w:val="16"/>
              </w:rPr>
              <w:t xml:space="preserve"> </w:t>
            </w:r>
          </w:p>
        </w:tc>
        <w:tc>
          <w:tcPr>
            <w:tcW w:w="833" w:type="pct"/>
          </w:tcPr>
          <w:p w14:paraId="456AD6F8"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0.011 ***</w:t>
            </w:r>
          </w:p>
        </w:tc>
        <w:tc>
          <w:tcPr>
            <w:tcW w:w="833" w:type="pct"/>
          </w:tcPr>
          <w:p w14:paraId="2EC5C3CF"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73F59C4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0.015 ***</w:t>
            </w:r>
          </w:p>
        </w:tc>
        <w:tc>
          <w:tcPr>
            <w:tcW w:w="833" w:type="pct"/>
          </w:tcPr>
          <w:p w14:paraId="30789BCB"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09 ** </w:t>
            </w:r>
          </w:p>
        </w:tc>
        <w:tc>
          <w:tcPr>
            <w:tcW w:w="835" w:type="pct"/>
          </w:tcPr>
          <w:p w14:paraId="1DFD927D"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03    </w:t>
            </w:r>
          </w:p>
        </w:tc>
      </w:tr>
      <w:tr w:rsidR="00DC733B" w:rsidRPr="00475A93" w14:paraId="67E0BB6C" w14:textId="77777777" w:rsidTr="0070354D">
        <w:tc>
          <w:tcPr>
            <w:tcW w:w="833" w:type="pct"/>
            <w:vMerge/>
          </w:tcPr>
          <w:p w14:paraId="52D75FB5" w14:textId="77777777" w:rsidR="00DC733B" w:rsidRPr="0070354D" w:rsidRDefault="00DC733B" w:rsidP="0070354D">
            <w:pPr>
              <w:ind w:left="86" w:right="86"/>
              <w:rPr>
                <w:rFonts w:cstheme="minorHAnsi"/>
                <w:sz w:val="16"/>
                <w:szCs w:val="16"/>
              </w:rPr>
            </w:pPr>
          </w:p>
        </w:tc>
        <w:tc>
          <w:tcPr>
            <w:tcW w:w="833" w:type="pct"/>
          </w:tcPr>
          <w:p w14:paraId="2B7F8CDB"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03)   </w:t>
            </w:r>
          </w:p>
        </w:tc>
        <w:tc>
          <w:tcPr>
            <w:tcW w:w="833" w:type="pct"/>
          </w:tcPr>
          <w:p w14:paraId="574B68D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03015A7F"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03)   </w:t>
            </w:r>
          </w:p>
        </w:tc>
        <w:tc>
          <w:tcPr>
            <w:tcW w:w="833" w:type="pct"/>
          </w:tcPr>
          <w:p w14:paraId="65F96691"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03)   </w:t>
            </w:r>
          </w:p>
        </w:tc>
        <w:tc>
          <w:tcPr>
            <w:tcW w:w="835" w:type="pct"/>
          </w:tcPr>
          <w:p w14:paraId="2BE0BDDE"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05)   </w:t>
            </w:r>
          </w:p>
        </w:tc>
      </w:tr>
      <w:tr w:rsidR="00DC733B" w:rsidRPr="00475A93" w14:paraId="4B945D0A" w14:textId="77777777" w:rsidTr="0070354D">
        <w:tc>
          <w:tcPr>
            <w:tcW w:w="833" w:type="pct"/>
            <w:vMerge w:val="restart"/>
          </w:tcPr>
          <w:p w14:paraId="33830CE8" w14:textId="6D8C9933" w:rsidR="00DC733B" w:rsidRPr="0070354D" w:rsidRDefault="00DC733B" w:rsidP="0070354D">
            <w:pPr>
              <w:ind w:left="86" w:right="86"/>
              <w:rPr>
                <w:rFonts w:cstheme="minorHAnsi"/>
                <w:sz w:val="16"/>
                <w:szCs w:val="16"/>
              </w:rPr>
            </w:pPr>
            <w:r>
              <w:rPr>
                <w:rFonts w:eastAsia="Arial" w:cstheme="minorHAnsi"/>
                <w:color w:val="111111"/>
                <w:sz w:val="16"/>
                <w:szCs w:val="16"/>
              </w:rPr>
              <w:t xml:space="preserve">% </w:t>
            </w:r>
            <w:r w:rsidRPr="00DC733B">
              <w:rPr>
                <w:rFonts w:eastAsia="Arial" w:cstheme="minorHAnsi"/>
                <w:color w:val="111111"/>
                <w:sz w:val="16"/>
                <w:szCs w:val="16"/>
              </w:rPr>
              <w:t xml:space="preserve">of the population that used the internet for online </w:t>
            </w:r>
            <w:r>
              <w:rPr>
                <w:rFonts w:eastAsia="Arial" w:cstheme="minorHAnsi"/>
                <w:color w:val="111111"/>
                <w:sz w:val="16"/>
                <w:szCs w:val="16"/>
              </w:rPr>
              <w:t>shopping</w:t>
            </w:r>
          </w:p>
        </w:tc>
        <w:tc>
          <w:tcPr>
            <w:tcW w:w="833" w:type="pct"/>
          </w:tcPr>
          <w:p w14:paraId="4592DE9F"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2E735866"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06    </w:t>
            </w:r>
          </w:p>
        </w:tc>
        <w:tc>
          <w:tcPr>
            <w:tcW w:w="833" w:type="pct"/>
          </w:tcPr>
          <w:p w14:paraId="1A130458"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669A5BCA"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5" w:type="pct"/>
          </w:tcPr>
          <w:p w14:paraId="4AC03A96"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r>
      <w:tr w:rsidR="00DC733B" w:rsidRPr="00475A93" w14:paraId="32DF74CE" w14:textId="77777777" w:rsidTr="0070354D">
        <w:tc>
          <w:tcPr>
            <w:tcW w:w="833" w:type="pct"/>
            <w:vMerge/>
          </w:tcPr>
          <w:p w14:paraId="15C22C97" w14:textId="77777777" w:rsidR="00DC733B" w:rsidRPr="0070354D" w:rsidRDefault="00DC733B" w:rsidP="0070354D">
            <w:pPr>
              <w:ind w:left="86" w:right="86"/>
              <w:rPr>
                <w:rFonts w:cstheme="minorHAnsi"/>
                <w:sz w:val="16"/>
                <w:szCs w:val="16"/>
              </w:rPr>
            </w:pPr>
          </w:p>
        </w:tc>
        <w:tc>
          <w:tcPr>
            <w:tcW w:w="833" w:type="pct"/>
          </w:tcPr>
          <w:p w14:paraId="55355C2B"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7B1DCA1D"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03)   </w:t>
            </w:r>
          </w:p>
        </w:tc>
        <w:tc>
          <w:tcPr>
            <w:tcW w:w="833" w:type="pct"/>
          </w:tcPr>
          <w:p w14:paraId="40DFBB56"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6222B55F"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5" w:type="pct"/>
          </w:tcPr>
          <w:p w14:paraId="6894E34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r>
      <w:tr w:rsidR="00DC733B" w:rsidRPr="00475A93" w14:paraId="35EF7E49" w14:textId="77777777" w:rsidTr="0070354D">
        <w:tc>
          <w:tcPr>
            <w:tcW w:w="833" w:type="pct"/>
            <w:vMerge w:val="restart"/>
          </w:tcPr>
          <w:p w14:paraId="4190D927" w14:textId="22A6B00F" w:rsidR="00DC733B" w:rsidRPr="0070354D" w:rsidRDefault="00DC733B" w:rsidP="0070354D">
            <w:pPr>
              <w:ind w:left="86" w:right="86"/>
              <w:rPr>
                <w:rFonts w:cstheme="minorHAnsi"/>
                <w:sz w:val="16"/>
                <w:szCs w:val="16"/>
              </w:rPr>
            </w:pPr>
            <w:r w:rsidRPr="0070354D">
              <w:rPr>
                <w:rFonts w:eastAsia="Arial" w:cstheme="minorHAnsi"/>
                <w:color w:val="111111"/>
                <w:sz w:val="16"/>
                <w:szCs w:val="16"/>
              </w:rPr>
              <w:t>log(disposable</w:t>
            </w:r>
            <w:r>
              <w:rPr>
                <w:rFonts w:eastAsia="Arial" w:cstheme="minorHAnsi"/>
                <w:color w:val="111111"/>
                <w:sz w:val="16"/>
                <w:szCs w:val="16"/>
              </w:rPr>
              <w:t xml:space="preserve"> </w:t>
            </w:r>
            <w:r w:rsidRPr="0070354D">
              <w:rPr>
                <w:rFonts w:eastAsia="Arial" w:cstheme="minorHAnsi"/>
                <w:color w:val="111111"/>
                <w:sz w:val="16"/>
                <w:szCs w:val="16"/>
              </w:rPr>
              <w:t>income)</w:t>
            </w:r>
          </w:p>
        </w:tc>
        <w:tc>
          <w:tcPr>
            <w:tcW w:w="833" w:type="pct"/>
          </w:tcPr>
          <w:p w14:paraId="6CE79098"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0AA318D9"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2DFCF99A"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792 ** </w:t>
            </w:r>
          </w:p>
        </w:tc>
        <w:tc>
          <w:tcPr>
            <w:tcW w:w="833" w:type="pct"/>
          </w:tcPr>
          <w:p w14:paraId="5D004855"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5" w:type="pct"/>
          </w:tcPr>
          <w:p w14:paraId="6EE3D857"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r>
      <w:tr w:rsidR="00DC733B" w:rsidRPr="00475A93" w14:paraId="7643F4FF" w14:textId="77777777" w:rsidTr="0070354D">
        <w:tc>
          <w:tcPr>
            <w:tcW w:w="833" w:type="pct"/>
            <w:vMerge/>
          </w:tcPr>
          <w:p w14:paraId="3FCC99F3" w14:textId="77777777" w:rsidR="00DC733B" w:rsidRPr="0070354D" w:rsidRDefault="00DC733B" w:rsidP="0070354D">
            <w:pPr>
              <w:ind w:left="86" w:right="86"/>
              <w:rPr>
                <w:rFonts w:cstheme="minorHAnsi"/>
                <w:sz w:val="16"/>
                <w:szCs w:val="16"/>
              </w:rPr>
            </w:pPr>
          </w:p>
        </w:tc>
        <w:tc>
          <w:tcPr>
            <w:tcW w:w="833" w:type="pct"/>
          </w:tcPr>
          <w:p w14:paraId="273ADA8B"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17DEC31E"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57F0075A"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280)   </w:t>
            </w:r>
          </w:p>
        </w:tc>
        <w:tc>
          <w:tcPr>
            <w:tcW w:w="833" w:type="pct"/>
          </w:tcPr>
          <w:p w14:paraId="2E56DD0A"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5" w:type="pct"/>
          </w:tcPr>
          <w:p w14:paraId="556A9E3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r>
      <w:tr w:rsidR="00DC733B" w:rsidRPr="00475A93" w14:paraId="5592E00B" w14:textId="77777777" w:rsidTr="0070354D">
        <w:tc>
          <w:tcPr>
            <w:tcW w:w="833" w:type="pct"/>
            <w:vMerge w:val="restart"/>
          </w:tcPr>
          <w:p w14:paraId="281ADF1D" w14:textId="12722CFD" w:rsidR="00DC733B" w:rsidRPr="0070354D" w:rsidRDefault="00DC733B" w:rsidP="0070354D">
            <w:pPr>
              <w:ind w:left="86" w:right="86"/>
              <w:rPr>
                <w:rFonts w:cstheme="minorHAnsi"/>
                <w:sz w:val="16"/>
                <w:szCs w:val="16"/>
              </w:rPr>
            </w:pPr>
            <w:r w:rsidRPr="00DC733B">
              <w:rPr>
                <w:rFonts w:eastAsia="Arial" w:cstheme="minorHAnsi"/>
                <w:color w:val="111111"/>
                <w:sz w:val="16"/>
                <w:szCs w:val="16"/>
              </w:rPr>
              <w:t>R&amp;D expenditure</w:t>
            </w:r>
          </w:p>
        </w:tc>
        <w:tc>
          <w:tcPr>
            <w:tcW w:w="833" w:type="pct"/>
          </w:tcPr>
          <w:p w14:paraId="29EE1468"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2D91AE74"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48DE555B"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147D6D4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70    </w:t>
            </w:r>
          </w:p>
        </w:tc>
        <w:tc>
          <w:tcPr>
            <w:tcW w:w="835" w:type="pct"/>
          </w:tcPr>
          <w:p w14:paraId="2AD557B7"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59    </w:t>
            </w:r>
          </w:p>
        </w:tc>
      </w:tr>
      <w:tr w:rsidR="00DC733B" w:rsidRPr="00475A93" w14:paraId="017A7B72" w14:textId="77777777" w:rsidTr="0070354D">
        <w:tc>
          <w:tcPr>
            <w:tcW w:w="833" w:type="pct"/>
            <w:vMerge/>
          </w:tcPr>
          <w:p w14:paraId="7EA9FAA8" w14:textId="77777777" w:rsidR="00DC733B" w:rsidRPr="0070354D" w:rsidRDefault="00DC733B" w:rsidP="0070354D">
            <w:pPr>
              <w:ind w:left="86" w:right="86"/>
              <w:rPr>
                <w:rFonts w:cstheme="minorHAnsi"/>
                <w:sz w:val="16"/>
                <w:szCs w:val="16"/>
              </w:rPr>
            </w:pPr>
          </w:p>
        </w:tc>
        <w:tc>
          <w:tcPr>
            <w:tcW w:w="833" w:type="pct"/>
          </w:tcPr>
          <w:p w14:paraId="5A01F81D"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18985EC2"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2877F35F"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        </w:t>
            </w:r>
          </w:p>
        </w:tc>
        <w:tc>
          <w:tcPr>
            <w:tcW w:w="833" w:type="pct"/>
          </w:tcPr>
          <w:p w14:paraId="1CC0548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53)   </w:t>
            </w:r>
          </w:p>
        </w:tc>
        <w:tc>
          <w:tcPr>
            <w:tcW w:w="835" w:type="pct"/>
          </w:tcPr>
          <w:p w14:paraId="1976E6A1"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0.076)   </w:t>
            </w:r>
          </w:p>
        </w:tc>
      </w:tr>
      <w:tr w:rsidR="00DC733B" w:rsidRPr="00475A93" w14:paraId="6EA7D120" w14:textId="77777777" w:rsidTr="0070354D">
        <w:tc>
          <w:tcPr>
            <w:tcW w:w="833" w:type="pct"/>
          </w:tcPr>
          <w:p w14:paraId="52DE666E" w14:textId="77777777" w:rsidR="00DC733B" w:rsidRPr="0070354D" w:rsidRDefault="00DC733B" w:rsidP="0070354D">
            <w:pPr>
              <w:ind w:left="86" w:right="86"/>
              <w:rPr>
                <w:rFonts w:cstheme="minorHAnsi"/>
                <w:sz w:val="16"/>
                <w:szCs w:val="16"/>
              </w:rPr>
            </w:pPr>
            <w:r w:rsidRPr="0070354D">
              <w:rPr>
                <w:rFonts w:eastAsia="Arial" w:cstheme="minorHAnsi"/>
                <w:color w:val="111111"/>
                <w:sz w:val="16"/>
                <w:szCs w:val="16"/>
              </w:rPr>
              <w:t>null.deviance</w:t>
            </w:r>
          </w:p>
        </w:tc>
        <w:tc>
          <w:tcPr>
            <w:tcW w:w="833" w:type="pct"/>
          </w:tcPr>
          <w:p w14:paraId="390C75A3"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2990524.371    </w:t>
            </w:r>
          </w:p>
        </w:tc>
        <w:tc>
          <w:tcPr>
            <w:tcW w:w="833" w:type="pct"/>
          </w:tcPr>
          <w:p w14:paraId="2E09ADD5"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2990524.371    </w:t>
            </w:r>
          </w:p>
        </w:tc>
        <w:tc>
          <w:tcPr>
            <w:tcW w:w="833" w:type="pct"/>
          </w:tcPr>
          <w:p w14:paraId="445E8006"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2990524.371    </w:t>
            </w:r>
          </w:p>
        </w:tc>
        <w:tc>
          <w:tcPr>
            <w:tcW w:w="833" w:type="pct"/>
          </w:tcPr>
          <w:p w14:paraId="78623021"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2990524.371    </w:t>
            </w:r>
          </w:p>
        </w:tc>
        <w:tc>
          <w:tcPr>
            <w:tcW w:w="835" w:type="pct"/>
          </w:tcPr>
          <w:p w14:paraId="69DD6CE7"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2990524.371    </w:t>
            </w:r>
          </w:p>
        </w:tc>
      </w:tr>
      <w:tr w:rsidR="00DC733B" w:rsidRPr="00475A93" w14:paraId="21F819FE" w14:textId="77777777" w:rsidTr="0070354D">
        <w:tc>
          <w:tcPr>
            <w:tcW w:w="833" w:type="pct"/>
          </w:tcPr>
          <w:p w14:paraId="370EB874" w14:textId="77777777" w:rsidR="00DC733B" w:rsidRPr="0070354D" w:rsidRDefault="00DC733B" w:rsidP="0070354D">
            <w:pPr>
              <w:ind w:left="86" w:right="86"/>
              <w:rPr>
                <w:rFonts w:cstheme="minorHAnsi"/>
                <w:sz w:val="16"/>
                <w:szCs w:val="16"/>
              </w:rPr>
            </w:pPr>
            <w:r w:rsidRPr="0070354D">
              <w:rPr>
                <w:rFonts w:eastAsia="Arial" w:cstheme="minorHAnsi"/>
                <w:color w:val="111111"/>
                <w:sz w:val="16"/>
                <w:szCs w:val="16"/>
              </w:rPr>
              <w:t>deviance</w:t>
            </w:r>
          </w:p>
        </w:tc>
        <w:tc>
          <w:tcPr>
            <w:tcW w:w="833" w:type="pct"/>
          </w:tcPr>
          <w:p w14:paraId="4AC70F7C"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1415805.433    </w:t>
            </w:r>
          </w:p>
        </w:tc>
        <w:tc>
          <w:tcPr>
            <w:tcW w:w="833" w:type="pct"/>
          </w:tcPr>
          <w:p w14:paraId="51A9DD9D"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1507337.393    </w:t>
            </w:r>
          </w:p>
        </w:tc>
        <w:tc>
          <w:tcPr>
            <w:tcW w:w="833" w:type="pct"/>
          </w:tcPr>
          <w:p w14:paraId="7CA7BA81"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1343129.996    </w:t>
            </w:r>
          </w:p>
        </w:tc>
        <w:tc>
          <w:tcPr>
            <w:tcW w:w="833" w:type="pct"/>
          </w:tcPr>
          <w:p w14:paraId="49AAEB56"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1396838.896    </w:t>
            </w:r>
          </w:p>
        </w:tc>
        <w:tc>
          <w:tcPr>
            <w:tcW w:w="835" w:type="pct"/>
          </w:tcPr>
          <w:p w14:paraId="3D13217A" w14:textId="77777777" w:rsidR="00DC733B" w:rsidRPr="0070354D" w:rsidRDefault="00DC733B" w:rsidP="0070354D">
            <w:pPr>
              <w:ind w:left="86" w:right="86"/>
              <w:jc w:val="right"/>
              <w:rPr>
                <w:rFonts w:cstheme="minorHAnsi"/>
                <w:sz w:val="16"/>
                <w:szCs w:val="16"/>
              </w:rPr>
            </w:pPr>
            <w:r w:rsidRPr="0070354D">
              <w:rPr>
                <w:rFonts w:eastAsia="Arial" w:cstheme="minorHAnsi"/>
                <w:color w:val="111111"/>
                <w:sz w:val="16"/>
                <w:szCs w:val="16"/>
              </w:rPr>
              <w:t xml:space="preserve">2455507.137    </w:t>
            </w:r>
          </w:p>
        </w:tc>
      </w:tr>
      <w:tr w:rsidR="00DC733B" w:rsidRPr="00475A93" w14:paraId="0442BE9D" w14:textId="77777777" w:rsidTr="0070354D">
        <w:tc>
          <w:tcPr>
            <w:tcW w:w="5000" w:type="pct"/>
            <w:gridSpan w:val="6"/>
          </w:tcPr>
          <w:p w14:paraId="4609E27D" w14:textId="77777777" w:rsidR="00DC733B" w:rsidRPr="0070354D" w:rsidRDefault="00DC733B" w:rsidP="0070354D">
            <w:pPr>
              <w:ind w:left="86" w:right="86"/>
              <w:rPr>
                <w:rFonts w:cstheme="minorHAnsi"/>
                <w:sz w:val="16"/>
                <w:szCs w:val="16"/>
              </w:rPr>
            </w:pPr>
            <w:r w:rsidRPr="0070354D">
              <w:rPr>
                <w:rFonts w:eastAsia="Arial" w:cstheme="minorHAnsi"/>
                <w:color w:val="111111"/>
                <w:sz w:val="16"/>
                <w:szCs w:val="16"/>
              </w:rPr>
              <w:t xml:space="preserve"> *** p &lt; 0.001;  ** p &lt; 0.01;  * p &lt; 0.05.</w:t>
            </w:r>
          </w:p>
        </w:tc>
      </w:tr>
    </w:tbl>
    <w:p w14:paraId="0210014C" w14:textId="25FD414A" w:rsidR="00844C8C" w:rsidRPr="00D864B0" w:rsidRDefault="001426A6" w:rsidP="00FC2896">
      <w:pPr>
        <w:pStyle w:val="BodyText"/>
        <w:jc w:val="both"/>
        <w:rPr>
          <w:sz w:val="22"/>
          <w:szCs w:val="22"/>
        </w:rPr>
      </w:pPr>
      <w:r w:rsidRPr="00D864B0">
        <w:rPr>
          <w:sz w:val="22"/>
          <w:szCs w:val="22"/>
        </w:rPr>
        <w:t>The interpretation of the former two effects is strai</w:t>
      </w:r>
      <w:r w:rsidR="00B01345" w:rsidRPr="00D864B0">
        <w:rPr>
          <w:sz w:val="22"/>
          <w:szCs w:val="22"/>
        </w:rPr>
        <w:t>ght</w:t>
      </w:r>
      <w:r w:rsidRPr="00D864B0">
        <w:rPr>
          <w:sz w:val="22"/>
          <w:szCs w:val="22"/>
        </w:rPr>
        <w:t>forward and in</w:t>
      </w:r>
      <w:r w:rsidR="00B01345" w:rsidRPr="00D864B0">
        <w:rPr>
          <w:sz w:val="22"/>
          <w:szCs w:val="22"/>
        </w:rPr>
        <w:t xml:space="preserve"> </w:t>
      </w:r>
      <w:r w:rsidRPr="00D864B0">
        <w:rPr>
          <w:sz w:val="22"/>
          <w:szCs w:val="22"/>
        </w:rPr>
        <w:t xml:space="preserve">line with the findings of </w:t>
      </w:r>
      <w:r w:rsidR="00B01345" w:rsidRPr="00D864B0">
        <w:rPr>
          <w:sz w:val="22"/>
          <w:szCs w:val="22"/>
        </w:rPr>
        <w:t>o</w:t>
      </w:r>
      <w:r w:rsidRPr="00D864B0">
        <w:rPr>
          <w:sz w:val="22"/>
          <w:szCs w:val="22"/>
        </w:rPr>
        <w:t>ur global models</w:t>
      </w:r>
      <w:r w:rsidR="00FC2896" w:rsidRPr="00D864B0">
        <w:rPr>
          <w:sz w:val="22"/>
          <w:szCs w:val="22"/>
        </w:rPr>
        <w:t>.</w:t>
      </w:r>
      <w:r w:rsidRPr="00D864B0">
        <w:rPr>
          <w:sz w:val="22"/>
          <w:szCs w:val="22"/>
        </w:rPr>
        <w:t xml:space="preserve"> </w:t>
      </w:r>
      <w:r w:rsidR="00FC2896" w:rsidRPr="00D864B0">
        <w:rPr>
          <w:sz w:val="22"/>
          <w:szCs w:val="22"/>
        </w:rPr>
        <w:t>S</w:t>
      </w:r>
      <w:r w:rsidRPr="00D864B0">
        <w:rPr>
          <w:sz w:val="22"/>
          <w:szCs w:val="22"/>
        </w:rPr>
        <w:t xml:space="preserve">hadow library usage is positively correlated with </w:t>
      </w:r>
      <w:r w:rsidR="00410933" w:rsidRPr="00D864B0">
        <w:rPr>
          <w:sz w:val="22"/>
          <w:szCs w:val="22"/>
        </w:rPr>
        <w:t>income</w:t>
      </w:r>
      <w:r w:rsidR="00FC2896" w:rsidRPr="00D864B0">
        <w:rPr>
          <w:sz w:val="22"/>
          <w:szCs w:val="22"/>
        </w:rPr>
        <w:t>.</w:t>
      </w:r>
      <w:r w:rsidRPr="00D864B0">
        <w:rPr>
          <w:sz w:val="22"/>
          <w:szCs w:val="22"/>
        </w:rPr>
        <w:t xml:space="preserve"> It is also </w:t>
      </w:r>
      <w:r w:rsidR="00B01345" w:rsidRPr="00D864B0">
        <w:rPr>
          <w:sz w:val="22"/>
          <w:szCs w:val="22"/>
        </w:rPr>
        <w:t xml:space="preserve">intuitive </w:t>
      </w:r>
      <w:r w:rsidRPr="00D864B0">
        <w:rPr>
          <w:sz w:val="22"/>
          <w:szCs w:val="22"/>
        </w:rPr>
        <w:t>that the researcher population drive</w:t>
      </w:r>
      <w:r w:rsidR="00B01345" w:rsidRPr="00D864B0">
        <w:rPr>
          <w:sz w:val="22"/>
          <w:szCs w:val="22"/>
        </w:rPr>
        <w:t>s</w:t>
      </w:r>
      <w:r w:rsidRPr="00D864B0">
        <w:rPr>
          <w:sz w:val="22"/>
          <w:szCs w:val="22"/>
        </w:rPr>
        <w:t xml:space="preserve"> shadow library demand. </w:t>
      </w:r>
      <w:r w:rsidR="00A71CA7" w:rsidRPr="00D864B0">
        <w:rPr>
          <w:sz w:val="22"/>
          <w:szCs w:val="22"/>
        </w:rPr>
        <w:t xml:space="preserve">The </w:t>
      </w:r>
      <w:r w:rsidR="00B01345" w:rsidRPr="00D864B0">
        <w:rPr>
          <w:sz w:val="22"/>
          <w:szCs w:val="22"/>
        </w:rPr>
        <w:t xml:space="preserve">negative sign of internet </w:t>
      </w:r>
      <w:r w:rsidR="00410933" w:rsidRPr="00D864B0">
        <w:rPr>
          <w:sz w:val="22"/>
          <w:szCs w:val="22"/>
        </w:rPr>
        <w:t xml:space="preserve">proficiency </w:t>
      </w:r>
      <w:r w:rsidR="00A71CA7" w:rsidRPr="00D864B0">
        <w:rPr>
          <w:sz w:val="22"/>
          <w:szCs w:val="22"/>
        </w:rPr>
        <w:t xml:space="preserve">variable, however, demands some explanation. That variable can be a proxy of many different </w:t>
      </w:r>
      <w:r w:rsidR="00FC2896" w:rsidRPr="00D864B0">
        <w:rPr>
          <w:sz w:val="22"/>
          <w:szCs w:val="22"/>
        </w:rPr>
        <w:t xml:space="preserve">online </w:t>
      </w:r>
      <w:r w:rsidR="00A71CA7" w:rsidRPr="00D864B0">
        <w:rPr>
          <w:sz w:val="22"/>
          <w:szCs w:val="22"/>
        </w:rPr>
        <w:t xml:space="preserve">skills: better knowledge of digital piracy, including the use of shadow libraries; skills to use the internet for online purchases; and skills </w:t>
      </w:r>
      <w:r w:rsidR="005A2800" w:rsidRPr="00D864B0">
        <w:rPr>
          <w:sz w:val="22"/>
          <w:szCs w:val="22"/>
        </w:rPr>
        <w:t>for</w:t>
      </w:r>
      <w:r w:rsidR="00A71CA7" w:rsidRPr="00D864B0">
        <w:rPr>
          <w:sz w:val="22"/>
          <w:szCs w:val="22"/>
        </w:rPr>
        <w:t xml:space="preserve"> hid</w:t>
      </w:r>
      <w:r w:rsidR="005A2800" w:rsidRPr="00D864B0">
        <w:rPr>
          <w:sz w:val="22"/>
          <w:szCs w:val="22"/>
        </w:rPr>
        <w:t>ing</w:t>
      </w:r>
      <w:r w:rsidR="00A71CA7" w:rsidRPr="00D864B0">
        <w:rPr>
          <w:sz w:val="22"/>
          <w:szCs w:val="22"/>
        </w:rPr>
        <w:t xml:space="preserve"> the traces of illicit activities, via the use of Virtual Private Networks, and TOR browsing</w:t>
      </w:r>
      <w:r w:rsidR="00BB0E2C" w:rsidRPr="00D864B0">
        <w:rPr>
          <w:sz w:val="22"/>
          <w:szCs w:val="22"/>
        </w:rPr>
        <w:t>.</w:t>
      </w:r>
      <w:r w:rsidR="003C7CFC" w:rsidRPr="00D864B0">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D864B0">
        <w:rPr>
          <w:sz w:val="22"/>
          <w:szCs w:val="22"/>
        </w:rPr>
        <w:t xml:space="preserve"> </w:t>
      </w:r>
      <w:r w:rsidR="003C7CFC" w:rsidRPr="00D864B0">
        <w:rPr>
          <w:sz w:val="22"/>
          <w:szCs w:val="22"/>
        </w:rPr>
        <w:t>associated with a particular IP address and geographic location usually originate</w:t>
      </w:r>
      <w:r w:rsidR="00DA462A" w:rsidRPr="00D864B0">
        <w:rPr>
          <w:sz w:val="22"/>
          <w:szCs w:val="22"/>
        </w:rPr>
        <w:t>s</w:t>
      </w:r>
      <w:r w:rsidR="003C7CFC" w:rsidRPr="00D864B0">
        <w:rPr>
          <w:sz w:val="22"/>
          <w:szCs w:val="22"/>
        </w:rPr>
        <w:t xml:space="preserve"> elsewhere.</w:t>
      </w:r>
    </w:p>
    <w:p w14:paraId="6F1E8762" w14:textId="7DDFEAD3" w:rsidR="0080054C" w:rsidRPr="00D864B0" w:rsidRDefault="003B1FBF" w:rsidP="00FC2896">
      <w:pPr>
        <w:pStyle w:val="BodyText"/>
        <w:jc w:val="both"/>
        <w:rPr>
          <w:sz w:val="22"/>
          <w:szCs w:val="22"/>
        </w:rPr>
      </w:pPr>
      <w:r w:rsidRPr="00D864B0">
        <w:rPr>
          <w:sz w:val="22"/>
          <w:szCs w:val="22"/>
        </w:rPr>
        <w:t xml:space="preserve">To </w:t>
      </w:r>
      <w:r w:rsidR="005A2800" w:rsidRPr="00D864B0">
        <w:rPr>
          <w:sz w:val="22"/>
          <w:szCs w:val="22"/>
        </w:rPr>
        <w:t xml:space="preserve">further </w:t>
      </w:r>
      <w:r w:rsidRPr="00D864B0">
        <w:rPr>
          <w:sz w:val="22"/>
          <w:szCs w:val="22"/>
        </w:rPr>
        <w:t xml:space="preserve">explore what the online banking variable may refer to, </w:t>
      </w:r>
      <w:r w:rsidR="00FE7B06" w:rsidRPr="00D864B0">
        <w:rPr>
          <w:sz w:val="22"/>
          <w:szCs w:val="22"/>
        </w:rPr>
        <w:t>we replace</w:t>
      </w:r>
      <w:r w:rsidR="00844C8C" w:rsidRPr="00D864B0">
        <w:rPr>
          <w:sz w:val="22"/>
          <w:szCs w:val="22"/>
        </w:rPr>
        <w:t>d</w:t>
      </w:r>
      <w:r w:rsidR="00FE7B06" w:rsidRPr="00D864B0">
        <w:rPr>
          <w:sz w:val="22"/>
          <w:szCs w:val="22"/>
        </w:rPr>
        <w:t xml:space="preserve"> </w:t>
      </w:r>
      <w:r w:rsidRPr="00D864B0">
        <w:rPr>
          <w:sz w:val="22"/>
          <w:szCs w:val="22"/>
        </w:rPr>
        <w:t xml:space="preserve">it </w:t>
      </w:r>
      <w:r w:rsidR="00FE7B06" w:rsidRPr="00D864B0">
        <w:rPr>
          <w:sz w:val="22"/>
          <w:szCs w:val="22"/>
        </w:rPr>
        <w:t>with the percentage of population</w:t>
      </w:r>
      <w:r w:rsidR="005A2800" w:rsidRPr="00D864B0">
        <w:rPr>
          <w:sz w:val="22"/>
          <w:szCs w:val="22"/>
        </w:rPr>
        <w:t xml:space="preserve"> that</w:t>
      </w:r>
      <w:r w:rsidR="00FE7B06" w:rsidRPr="00D864B0">
        <w:rPr>
          <w:sz w:val="22"/>
          <w:szCs w:val="22"/>
        </w:rPr>
        <w:t xml:space="preserve"> used the internet for online shopping</w:t>
      </w:r>
      <w:r w:rsidRPr="00D864B0">
        <w:rPr>
          <w:sz w:val="22"/>
          <w:szCs w:val="22"/>
        </w:rPr>
        <w:t xml:space="preserve"> in Model </w:t>
      </w:r>
      <w:r w:rsidR="00E64DBA" w:rsidRPr="00D864B0">
        <w:rPr>
          <w:sz w:val="22"/>
          <w:szCs w:val="22"/>
        </w:rPr>
        <w:t>8</w:t>
      </w:r>
      <w:r w:rsidR="00844C8C" w:rsidRPr="00D864B0">
        <w:rPr>
          <w:sz w:val="22"/>
          <w:szCs w:val="22"/>
        </w:rPr>
        <w:t>.</w:t>
      </w:r>
      <w:r w:rsidRPr="00D864B0">
        <w:rPr>
          <w:sz w:val="22"/>
          <w:szCs w:val="22"/>
        </w:rPr>
        <w:t xml:space="preserve"> The intuitive assumption here was that </w:t>
      </w:r>
      <w:r w:rsidR="0074441C" w:rsidRPr="00D864B0">
        <w:rPr>
          <w:sz w:val="22"/>
          <w:szCs w:val="22"/>
        </w:rPr>
        <w:t xml:space="preserve">a negative relationship (a replacement effect) exists between online shopping and digital piracy. Though the sign of the variable was negative, the relationship </w:t>
      </w:r>
      <w:r w:rsidR="00184AC2" w:rsidRPr="00D864B0">
        <w:rPr>
          <w:sz w:val="22"/>
          <w:szCs w:val="22"/>
        </w:rPr>
        <w:t xml:space="preserve">was not significant. </w:t>
      </w:r>
      <w:r w:rsidR="00844C8C" w:rsidRPr="00D864B0">
        <w:rPr>
          <w:sz w:val="22"/>
          <w:szCs w:val="22"/>
        </w:rPr>
        <w:t xml:space="preserve">Since online shopping and online banking variables are highly correlated (Pearsons’s: 0.86, p &lt; .001), we can assume that online banking </w:t>
      </w:r>
      <w:r w:rsidR="0074441C" w:rsidRPr="00D864B0">
        <w:rPr>
          <w:sz w:val="22"/>
          <w:szCs w:val="22"/>
        </w:rPr>
        <w:t xml:space="preserve">already </w:t>
      </w:r>
      <w:r w:rsidR="00844C8C" w:rsidRPr="00D864B0">
        <w:rPr>
          <w:sz w:val="22"/>
          <w:szCs w:val="22"/>
        </w:rPr>
        <w:t xml:space="preserve">captures some of that effect. </w:t>
      </w:r>
    </w:p>
    <w:p w14:paraId="7FBAD955" w14:textId="44FA5ECD" w:rsidR="00FE7B06" w:rsidRPr="00D864B0" w:rsidRDefault="00845F51" w:rsidP="00844C8C">
      <w:pPr>
        <w:pStyle w:val="BodyText"/>
        <w:jc w:val="both"/>
        <w:rPr>
          <w:sz w:val="22"/>
          <w:szCs w:val="22"/>
        </w:rPr>
      </w:pPr>
      <w:r w:rsidRPr="00D864B0">
        <w:rPr>
          <w:sz w:val="22"/>
          <w:szCs w:val="22"/>
        </w:rPr>
        <w:t xml:space="preserve">In </w:t>
      </w:r>
      <w:r w:rsidR="00184AC2" w:rsidRPr="00D864B0">
        <w:rPr>
          <w:sz w:val="22"/>
          <w:szCs w:val="22"/>
        </w:rPr>
        <w:t xml:space="preserve">Model </w:t>
      </w:r>
      <w:r w:rsidR="00E64DBA" w:rsidRPr="00D864B0">
        <w:rPr>
          <w:sz w:val="22"/>
          <w:szCs w:val="22"/>
        </w:rPr>
        <w:t>9</w:t>
      </w:r>
      <w:r w:rsidRPr="00D864B0">
        <w:rPr>
          <w:sz w:val="22"/>
          <w:szCs w:val="22"/>
        </w:rPr>
        <w:t xml:space="preserve">, we tested further variables, such as the effect of disposable income, and the </w:t>
      </w:r>
      <w:r w:rsidR="000E3392" w:rsidRPr="00D864B0">
        <w:rPr>
          <w:sz w:val="22"/>
          <w:szCs w:val="22"/>
        </w:rPr>
        <w:t>share of population with tertiary education. The effect of disposable income is positive and significant at a 9</w:t>
      </w:r>
      <w:r w:rsidR="000403F2">
        <w:rPr>
          <w:sz w:val="22"/>
          <w:szCs w:val="22"/>
        </w:rPr>
        <w:t>9</w:t>
      </w:r>
      <w:r w:rsidR="000E3392" w:rsidRPr="00D864B0">
        <w:rPr>
          <w:sz w:val="22"/>
          <w:szCs w:val="22"/>
        </w:rPr>
        <w:t>%</w:t>
      </w:r>
      <w:r w:rsidR="00E64DBA" w:rsidRPr="00D864B0">
        <w:rPr>
          <w:sz w:val="22"/>
          <w:szCs w:val="22"/>
        </w:rPr>
        <w:t xml:space="preserve"> level</w:t>
      </w:r>
      <w:r w:rsidR="000E3392" w:rsidRPr="00D864B0">
        <w:rPr>
          <w:sz w:val="22"/>
          <w:szCs w:val="22"/>
        </w:rPr>
        <w:t xml:space="preserve">, while the effect of education is nonsignificant. </w:t>
      </w:r>
      <w:r w:rsidR="0074441C" w:rsidRPr="00D864B0">
        <w:rPr>
          <w:sz w:val="22"/>
          <w:szCs w:val="22"/>
        </w:rPr>
        <w:t xml:space="preserve">While this model suffers from higher </w:t>
      </w:r>
      <w:r w:rsidR="0074441C" w:rsidRPr="00D864B0">
        <w:rPr>
          <w:sz w:val="22"/>
          <w:szCs w:val="22"/>
        </w:rPr>
        <w:lastRenderedPageBreak/>
        <w:t>multicollinearity, it is clear that the individual income effect and the macro-</w:t>
      </w:r>
      <w:r w:rsidR="00CF1D85" w:rsidRPr="00D864B0">
        <w:rPr>
          <w:sz w:val="22"/>
          <w:szCs w:val="22"/>
        </w:rPr>
        <w:t xml:space="preserve">income </w:t>
      </w:r>
      <w:r w:rsidR="0074441C" w:rsidRPr="00D864B0">
        <w:rPr>
          <w:sz w:val="22"/>
          <w:szCs w:val="22"/>
        </w:rPr>
        <w:t xml:space="preserve">indicator both point to the same direction: people download more from more affluent regions. </w:t>
      </w:r>
    </w:p>
    <w:p w14:paraId="3FB169D6" w14:textId="0D28C294" w:rsidR="00D04670" w:rsidRPr="00D864B0" w:rsidRDefault="0074441C" w:rsidP="00844C8C">
      <w:pPr>
        <w:pStyle w:val="BodyText"/>
        <w:jc w:val="both"/>
        <w:rPr>
          <w:sz w:val="22"/>
          <w:szCs w:val="22"/>
        </w:rPr>
      </w:pPr>
      <w:r w:rsidRPr="00D864B0">
        <w:rPr>
          <w:sz w:val="22"/>
          <w:szCs w:val="22"/>
        </w:rPr>
        <w:t xml:space="preserve">In </w:t>
      </w:r>
      <w:r w:rsidR="00DA462A" w:rsidRPr="00D864B0">
        <w:rPr>
          <w:sz w:val="22"/>
          <w:szCs w:val="22"/>
        </w:rPr>
        <w:t>M</w:t>
      </w:r>
      <w:r w:rsidRPr="00D864B0">
        <w:rPr>
          <w:sz w:val="22"/>
          <w:szCs w:val="22"/>
        </w:rPr>
        <w:t xml:space="preserve">odels </w:t>
      </w:r>
      <w:r w:rsidR="00E64DBA" w:rsidRPr="00D864B0">
        <w:rPr>
          <w:sz w:val="22"/>
          <w:szCs w:val="22"/>
        </w:rPr>
        <w:t>10</w:t>
      </w:r>
      <w:r w:rsidRPr="00D864B0">
        <w:rPr>
          <w:sz w:val="22"/>
          <w:szCs w:val="22"/>
        </w:rPr>
        <w:t xml:space="preserve"> and </w:t>
      </w:r>
      <w:r w:rsidR="00E64DBA" w:rsidRPr="00D864B0">
        <w:rPr>
          <w:sz w:val="22"/>
          <w:szCs w:val="22"/>
        </w:rPr>
        <w:t>11</w:t>
      </w:r>
      <w:r w:rsidRPr="00D864B0">
        <w:rPr>
          <w:sz w:val="22"/>
          <w:szCs w:val="22"/>
        </w:rPr>
        <w:t xml:space="preserve"> we introduced the R&amp;D variable but found no statistically significant effect.</w:t>
      </w:r>
      <w:r w:rsidR="0089017D" w:rsidRPr="00D864B0">
        <w:rPr>
          <w:sz w:val="22"/>
          <w:szCs w:val="22"/>
        </w:rPr>
        <w:t xml:space="preserve"> </w:t>
      </w:r>
    </w:p>
    <w:p w14:paraId="3218D854" w14:textId="70A9FB4D" w:rsidR="0074441C" w:rsidRDefault="00D04670" w:rsidP="00844C8C">
      <w:pPr>
        <w:pStyle w:val="BodyText"/>
        <w:jc w:val="both"/>
      </w:pPr>
      <w:r w:rsidRPr="00D864B0">
        <w:rPr>
          <w:sz w:val="22"/>
          <w:szCs w:val="22"/>
        </w:rPr>
        <w:t>That being said, t</w:t>
      </w:r>
      <w:r w:rsidR="0089017D" w:rsidRPr="00D864B0">
        <w:rPr>
          <w:sz w:val="22"/>
          <w:szCs w:val="22"/>
        </w:rPr>
        <w:t xml:space="preserve">he R&amp;D expenditure becomes significant, </w:t>
      </w:r>
      <w:r w:rsidRPr="00D864B0">
        <w:rPr>
          <w:sz w:val="22"/>
          <w:szCs w:val="22"/>
        </w:rPr>
        <w:t xml:space="preserve">and </w:t>
      </w:r>
      <w:r w:rsidR="0089017D" w:rsidRPr="00D864B0">
        <w:rPr>
          <w:sz w:val="22"/>
          <w:szCs w:val="22"/>
        </w:rPr>
        <w:t>with a negative sign</w:t>
      </w:r>
      <w:r w:rsidRPr="00D864B0">
        <w:rPr>
          <w:sz w:val="22"/>
          <w:szCs w:val="22"/>
        </w:rPr>
        <w:t>,</w:t>
      </w:r>
      <w:r w:rsidR="0089017D" w:rsidRPr="00D864B0">
        <w:rPr>
          <w:sz w:val="22"/>
          <w:szCs w:val="22"/>
        </w:rPr>
        <w:t xml:space="preserve"> if the dependent variable is </w:t>
      </w:r>
      <w:bookmarkStart w:id="12" w:name="_Hlk41182194"/>
      <w:r w:rsidR="0089017D" w:rsidRPr="00D864B0">
        <w:rPr>
          <w:sz w:val="22"/>
          <w:szCs w:val="22"/>
        </w:rPr>
        <w:t>downloads per researcher</w:t>
      </w:r>
      <w:r w:rsidRPr="00D864B0">
        <w:rPr>
          <w:sz w:val="22"/>
          <w:szCs w:val="22"/>
        </w:rPr>
        <w:t xml:space="preserve"> </w:t>
      </w:r>
      <w:bookmarkEnd w:id="12"/>
      <w:r w:rsidRPr="00D864B0">
        <w:rPr>
          <w:sz w:val="22"/>
          <w:szCs w:val="22"/>
        </w:rPr>
        <w:t xml:space="preserve">(see </w:t>
      </w:r>
      <w:r w:rsidR="0059169F">
        <w:rPr>
          <w:sz w:val="22"/>
          <w:szCs w:val="22"/>
        </w:rPr>
        <w:t>Table 8</w:t>
      </w:r>
      <w:r w:rsidR="00652675" w:rsidRPr="00D864B0">
        <w:rPr>
          <w:sz w:val="22"/>
          <w:szCs w:val="22"/>
        </w:rPr>
        <w:t xml:space="preserve">, Model </w:t>
      </w:r>
      <w:r w:rsidR="00E64DBA" w:rsidRPr="00D864B0">
        <w:rPr>
          <w:sz w:val="22"/>
          <w:szCs w:val="22"/>
        </w:rPr>
        <w:t>12</w:t>
      </w:r>
      <w:r w:rsidRPr="00D864B0">
        <w:rPr>
          <w:sz w:val="22"/>
          <w:szCs w:val="22"/>
        </w:rPr>
        <w:t>)</w:t>
      </w:r>
      <w:r w:rsidR="0089017D" w:rsidRPr="00D864B0">
        <w:rPr>
          <w:sz w:val="22"/>
          <w:szCs w:val="22"/>
        </w:rPr>
        <w:t xml:space="preserve">. </w:t>
      </w:r>
      <w:r w:rsidR="00652675" w:rsidRPr="00D864B0">
        <w:rPr>
          <w:sz w:val="22"/>
          <w:szCs w:val="22"/>
        </w:rPr>
        <w:t>While t</w:t>
      </w:r>
      <w:r w:rsidR="0089017D" w:rsidRPr="00D864B0">
        <w:rPr>
          <w:sz w:val="22"/>
          <w:szCs w:val="22"/>
        </w:rPr>
        <w:t xml:space="preserve">he effect signs for the other relevant variables (GDP_PPS, internet </w:t>
      </w:r>
      <w:r w:rsidRPr="00D864B0">
        <w:rPr>
          <w:sz w:val="22"/>
          <w:szCs w:val="22"/>
        </w:rPr>
        <w:t>proficiency</w:t>
      </w:r>
      <w:r w:rsidR="0089017D" w:rsidRPr="00D864B0">
        <w:rPr>
          <w:sz w:val="22"/>
          <w:szCs w:val="22"/>
        </w:rPr>
        <w:t>) remain the same, when we normalize downloads for the number of researcher</w:t>
      </w:r>
      <w:r w:rsidR="002D5415">
        <w:rPr>
          <w:sz w:val="22"/>
          <w:szCs w:val="22"/>
        </w:rPr>
        <w:t>s</w:t>
      </w:r>
      <w:r w:rsidR="0089017D" w:rsidRPr="00D864B0">
        <w:rPr>
          <w:sz w:val="22"/>
          <w:szCs w:val="22"/>
        </w:rPr>
        <w:t xml:space="preserve">, a higher R&amp;D spending has a moderating effect on the per researcher downloads. </w:t>
      </w:r>
      <w:r w:rsidR="00652675" w:rsidRPr="00D864B0">
        <w:rPr>
          <w:sz w:val="22"/>
          <w:szCs w:val="22"/>
        </w:rPr>
        <w:t xml:space="preserve">This may be the first sign </w:t>
      </w:r>
      <w:r w:rsidR="00AF467A" w:rsidRPr="00D864B0">
        <w:rPr>
          <w:sz w:val="22"/>
          <w:szCs w:val="22"/>
        </w:rPr>
        <w:t>that</w:t>
      </w:r>
      <w:r w:rsidR="00BA0FCE" w:rsidRPr="00D864B0">
        <w:rPr>
          <w:sz w:val="22"/>
          <w:szCs w:val="22"/>
        </w:rPr>
        <w:t xml:space="preserve"> </w:t>
      </w:r>
      <w:r w:rsidR="00652675" w:rsidRPr="00D864B0">
        <w:rPr>
          <w:sz w:val="22"/>
          <w:szCs w:val="22"/>
        </w:rPr>
        <w:t>points to a structural link between the amount of investment into knowledge infrastructures and scholarly piracy.</w:t>
      </w:r>
      <w:r w:rsidR="00E64DBA" w:rsidRPr="00D864B0">
        <w:rPr>
          <w:sz w:val="22"/>
          <w:szCs w:val="22"/>
        </w:rPr>
        <w:t xml:space="preserve"> We should note that the download per researcher models have a worse </w:t>
      </w:r>
      <w:r w:rsidR="000403F2">
        <w:rPr>
          <w:sz w:val="22"/>
          <w:szCs w:val="22"/>
        </w:rPr>
        <w:t>R</w:t>
      </w:r>
      <w:r w:rsidR="000403F2" w:rsidRPr="0070354D">
        <w:rPr>
          <w:sz w:val="22"/>
          <w:szCs w:val="22"/>
          <w:vertAlign w:val="superscript"/>
        </w:rPr>
        <w:t>2</w:t>
      </w:r>
      <w:r w:rsidR="000403F2">
        <w:rPr>
          <w:sz w:val="22"/>
          <w:szCs w:val="22"/>
        </w:rPr>
        <w:t xml:space="preserve"> </w:t>
      </w:r>
      <w:r w:rsidR="00E64DBA" w:rsidRPr="00D864B0">
        <w:rPr>
          <w:sz w:val="22"/>
          <w:szCs w:val="22"/>
        </w:rPr>
        <w:t>than the per capita models</w:t>
      </w:r>
      <w:r w:rsidR="00E64DBA" w:rsidRPr="00D864B0">
        <w:t>.</w:t>
      </w:r>
    </w:p>
    <w:p w14:paraId="53AAAEAA" w14:textId="441AA95D" w:rsidR="0059169F" w:rsidRPr="00D864B0" w:rsidRDefault="0059169F" w:rsidP="0059169F">
      <w:pPr>
        <w:pStyle w:val="Caption"/>
      </w:pPr>
      <w:r w:rsidRPr="00D864B0">
        <w:t xml:space="preserve">Table </w:t>
      </w:r>
      <w:fldSimple w:instr=" SEQ Table \* ARABIC ">
        <w:r w:rsidRPr="00D864B0">
          <w:rPr>
            <w:noProof/>
          </w:rPr>
          <w:t>8</w:t>
        </w:r>
      </w:fldSimple>
      <w:r>
        <w:t>.</w:t>
      </w:r>
      <w:r w:rsidRPr="00D864B0">
        <w:t xml:space="preserve"> European models II. (DV: download per researcher)</w:t>
      </w:r>
    </w:p>
    <w:tbl>
      <w:tblPr>
        <w:tblStyle w:val="TableGridLight"/>
        <w:tblW w:w="5000" w:type="pct"/>
        <w:tblLook w:val="0420" w:firstRow="1" w:lastRow="0" w:firstColumn="0" w:lastColumn="0" w:noHBand="0" w:noVBand="1"/>
      </w:tblPr>
      <w:tblGrid>
        <w:gridCol w:w="4320"/>
        <w:gridCol w:w="1677"/>
        <w:gridCol w:w="1677"/>
        <w:gridCol w:w="1676"/>
      </w:tblGrid>
      <w:tr w:rsidR="002D5415" w:rsidRPr="00475A93" w14:paraId="0155C529" w14:textId="77777777" w:rsidTr="0070354D">
        <w:trPr>
          <w:trHeight w:val="288"/>
        </w:trPr>
        <w:tc>
          <w:tcPr>
            <w:tcW w:w="2310" w:type="pct"/>
          </w:tcPr>
          <w:p w14:paraId="1606FE8F" w14:textId="77777777" w:rsidR="002D5415" w:rsidRPr="0068187B" w:rsidRDefault="002D5415" w:rsidP="0070354D">
            <w:pPr>
              <w:ind w:left="86" w:right="86"/>
              <w:contextualSpacing/>
              <w:jc w:val="center"/>
              <w:rPr>
                <w:rFonts w:cstheme="minorHAnsi"/>
              </w:rPr>
            </w:pPr>
          </w:p>
        </w:tc>
        <w:tc>
          <w:tcPr>
            <w:tcW w:w="897" w:type="pct"/>
          </w:tcPr>
          <w:p w14:paraId="25606614" w14:textId="77777777" w:rsidR="002D5415" w:rsidRPr="0068187B" w:rsidRDefault="002D5415" w:rsidP="0070354D">
            <w:pPr>
              <w:ind w:left="86" w:right="86"/>
              <w:contextualSpacing/>
              <w:jc w:val="center"/>
              <w:rPr>
                <w:rFonts w:cstheme="minorHAnsi"/>
              </w:rPr>
            </w:pPr>
            <w:r w:rsidRPr="0070354D">
              <w:rPr>
                <w:rFonts w:eastAsia="Arial" w:cstheme="minorHAnsi"/>
                <w:color w:val="111111"/>
              </w:rPr>
              <w:t>Model 12</w:t>
            </w:r>
          </w:p>
        </w:tc>
        <w:tc>
          <w:tcPr>
            <w:tcW w:w="897" w:type="pct"/>
          </w:tcPr>
          <w:p w14:paraId="7E38D498" w14:textId="77777777" w:rsidR="002D5415" w:rsidRPr="0068187B" w:rsidRDefault="002D5415" w:rsidP="0070354D">
            <w:pPr>
              <w:ind w:left="86" w:right="86"/>
              <w:contextualSpacing/>
              <w:jc w:val="center"/>
              <w:rPr>
                <w:rFonts w:cstheme="minorHAnsi"/>
              </w:rPr>
            </w:pPr>
            <w:r w:rsidRPr="0070354D">
              <w:rPr>
                <w:rFonts w:eastAsia="Arial" w:cstheme="minorHAnsi"/>
                <w:color w:val="111111"/>
              </w:rPr>
              <w:t>Model 13</w:t>
            </w:r>
          </w:p>
        </w:tc>
        <w:tc>
          <w:tcPr>
            <w:tcW w:w="897" w:type="pct"/>
          </w:tcPr>
          <w:p w14:paraId="6540C86C" w14:textId="77777777" w:rsidR="002D5415" w:rsidRPr="0068187B" w:rsidRDefault="002D5415" w:rsidP="0070354D">
            <w:pPr>
              <w:ind w:left="86" w:right="86"/>
              <w:contextualSpacing/>
              <w:jc w:val="center"/>
              <w:rPr>
                <w:rFonts w:cstheme="minorHAnsi"/>
              </w:rPr>
            </w:pPr>
            <w:r w:rsidRPr="0070354D">
              <w:rPr>
                <w:rFonts w:eastAsia="Arial" w:cstheme="minorHAnsi"/>
                <w:color w:val="111111"/>
              </w:rPr>
              <w:t>Model 14</w:t>
            </w:r>
          </w:p>
        </w:tc>
      </w:tr>
      <w:tr w:rsidR="002D5415" w:rsidRPr="00475A93" w14:paraId="68C82BCA" w14:textId="77777777" w:rsidTr="0070354D">
        <w:trPr>
          <w:trHeight w:val="288"/>
        </w:trPr>
        <w:tc>
          <w:tcPr>
            <w:tcW w:w="2310" w:type="pct"/>
            <w:vMerge w:val="restart"/>
          </w:tcPr>
          <w:p w14:paraId="527954EA" w14:textId="77777777" w:rsidR="002D5415" w:rsidRPr="0068187B" w:rsidRDefault="002D5415" w:rsidP="0070354D">
            <w:pPr>
              <w:ind w:left="86" w:right="86"/>
              <w:contextualSpacing/>
              <w:rPr>
                <w:rFonts w:cstheme="minorHAnsi"/>
              </w:rPr>
            </w:pPr>
            <w:r w:rsidRPr="0070354D">
              <w:rPr>
                <w:rFonts w:eastAsia="Arial" w:cstheme="minorHAnsi"/>
                <w:color w:val="111111"/>
              </w:rPr>
              <w:t>(Intercept)</w:t>
            </w:r>
          </w:p>
        </w:tc>
        <w:tc>
          <w:tcPr>
            <w:tcW w:w="897" w:type="pct"/>
          </w:tcPr>
          <w:p w14:paraId="13BB767E"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5.530 *  </w:t>
            </w:r>
          </w:p>
        </w:tc>
        <w:tc>
          <w:tcPr>
            <w:tcW w:w="897" w:type="pct"/>
          </w:tcPr>
          <w:p w14:paraId="19BD8AC8"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8.034 ** </w:t>
            </w:r>
          </w:p>
        </w:tc>
        <w:tc>
          <w:tcPr>
            <w:tcW w:w="897" w:type="pct"/>
          </w:tcPr>
          <w:p w14:paraId="1781C751"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6.486 ***</w:t>
            </w:r>
          </w:p>
        </w:tc>
      </w:tr>
      <w:tr w:rsidR="002D5415" w:rsidRPr="00475A93" w14:paraId="5E457B82" w14:textId="77777777" w:rsidTr="0070354D">
        <w:trPr>
          <w:trHeight w:val="288"/>
        </w:trPr>
        <w:tc>
          <w:tcPr>
            <w:tcW w:w="2310" w:type="pct"/>
            <w:vMerge/>
          </w:tcPr>
          <w:p w14:paraId="6244DB84" w14:textId="77777777" w:rsidR="002D5415" w:rsidRPr="0070354D" w:rsidRDefault="002D5415" w:rsidP="0070354D">
            <w:pPr>
              <w:ind w:left="86" w:right="86"/>
              <w:contextualSpacing/>
              <w:rPr>
                <w:rFonts w:cstheme="minorHAnsi"/>
              </w:rPr>
            </w:pPr>
          </w:p>
        </w:tc>
        <w:tc>
          <w:tcPr>
            <w:tcW w:w="897" w:type="pct"/>
          </w:tcPr>
          <w:p w14:paraId="06A64FD1"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2.240)   </w:t>
            </w:r>
          </w:p>
        </w:tc>
        <w:tc>
          <w:tcPr>
            <w:tcW w:w="897" w:type="pct"/>
          </w:tcPr>
          <w:p w14:paraId="3550B7E1"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2.546)   </w:t>
            </w:r>
          </w:p>
        </w:tc>
        <w:tc>
          <w:tcPr>
            <w:tcW w:w="897" w:type="pct"/>
          </w:tcPr>
          <w:p w14:paraId="74AAF9FE"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1.147)   </w:t>
            </w:r>
          </w:p>
        </w:tc>
      </w:tr>
      <w:tr w:rsidR="002D5415" w:rsidRPr="00475A93" w14:paraId="54CB0B21" w14:textId="77777777" w:rsidTr="0070354D">
        <w:trPr>
          <w:trHeight w:val="288"/>
        </w:trPr>
        <w:tc>
          <w:tcPr>
            <w:tcW w:w="2310" w:type="pct"/>
            <w:vMerge w:val="restart"/>
          </w:tcPr>
          <w:p w14:paraId="2AA01C58" w14:textId="5524ADA0" w:rsidR="002D5415" w:rsidRPr="0068187B" w:rsidRDefault="002D5415" w:rsidP="0070354D">
            <w:pPr>
              <w:ind w:left="86" w:right="86"/>
              <w:contextualSpacing/>
              <w:rPr>
                <w:rFonts w:cstheme="minorHAnsi"/>
              </w:rPr>
            </w:pPr>
            <w:r w:rsidRPr="002D5415">
              <w:rPr>
                <w:rFonts w:eastAsia="Arial" w:cstheme="minorHAnsi"/>
                <w:color w:val="111111"/>
              </w:rPr>
              <w:t>log(GDP purchasing power parity)</w:t>
            </w:r>
          </w:p>
        </w:tc>
        <w:tc>
          <w:tcPr>
            <w:tcW w:w="897" w:type="pct"/>
          </w:tcPr>
          <w:p w14:paraId="5B6C27F2"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161 *  </w:t>
            </w:r>
          </w:p>
        </w:tc>
        <w:tc>
          <w:tcPr>
            <w:tcW w:w="897" w:type="pct"/>
          </w:tcPr>
          <w:p w14:paraId="5F454FCB"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174 *  </w:t>
            </w:r>
          </w:p>
        </w:tc>
        <w:tc>
          <w:tcPr>
            <w:tcW w:w="897" w:type="pct"/>
          </w:tcPr>
          <w:p w14:paraId="011319A2"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175    </w:t>
            </w:r>
          </w:p>
        </w:tc>
      </w:tr>
      <w:tr w:rsidR="002D5415" w:rsidRPr="00475A93" w14:paraId="5DF02208" w14:textId="77777777" w:rsidTr="0070354D">
        <w:trPr>
          <w:trHeight w:val="288"/>
        </w:trPr>
        <w:tc>
          <w:tcPr>
            <w:tcW w:w="2310" w:type="pct"/>
            <w:vMerge/>
          </w:tcPr>
          <w:p w14:paraId="0C76E26F" w14:textId="77777777" w:rsidR="002D5415" w:rsidRPr="0070354D" w:rsidRDefault="002D5415" w:rsidP="0070354D">
            <w:pPr>
              <w:ind w:left="86" w:right="86"/>
              <w:contextualSpacing/>
              <w:rPr>
                <w:rFonts w:cstheme="minorHAnsi"/>
              </w:rPr>
            </w:pPr>
          </w:p>
        </w:tc>
        <w:tc>
          <w:tcPr>
            <w:tcW w:w="897" w:type="pct"/>
          </w:tcPr>
          <w:p w14:paraId="47D97B6A"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71)   </w:t>
            </w:r>
          </w:p>
        </w:tc>
        <w:tc>
          <w:tcPr>
            <w:tcW w:w="897" w:type="pct"/>
          </w:tcPr>
          <w:p w14:paraId="7D606918"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78)   </w:t>
            </w:r>
          </w:p>
        </w:tc>
        <w:tc>
          <w:tcPr>
            <w:tcW w:w="897" w:type="pct"/>
          </w:tcPr>
          <w:p w14:paraId="76ACCAE1"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113)   </w:t>
            </w:r>
          </w:p>
        </w:tc>
      </w:tr>
      <w:tr w:rsidR="002D5415" w:rsidRPr="00475A93" w14:paraId="0C46E642" w14:textId="77777777" w:rsidTr="0070354D">
        <w:trPr>
          <w:trHeight w:val="288"/>
        </w:trPr>
        <w:tc>
          <w:tcPr>
            <w:tcW w:w="2310" w:type="pct"/>
            <w:vMerge w:val="restart"/>
          </w:tcPr>
          <w:p w14:paraId="60567654" w14:textId="6E190088" w:rsidR="002D5415" w:rsidRPr="0068187B" w:rsidRDefault="002D5415" w:rsidP="0070354D">
            <w:pPr>
              <w:ind w:left="86" w:right="86"/>
              <w:contextualSpacing/>
              <w:rPr>
                <w:rFonts w:cstheme="minorHAnsi"/>
              </w:rPr>
            </w:pPr>
            <w:r w:rsidRPr="0070354D">
              <w:rPr>
                <w:rFonts w:eastAsia="Arial" w:cstheme="minorHAnsi"/>
                <w:color w:val="111111"/>
              </w:rPr>
              <w:t>log(disposable</w:t>
            </w:r>
            <w:r>
              <w:rPr>
                <w:rFonts w:eastAsia="Arial" w:cstheme="minorHAnsi"/>
                <w:color w:val="111111"/>
              </w:rPr>
              <w:t xml:space="preserve"> </w:t>
            </w:r>
            <w:r w:rsidRPr="0070354D">
              <w:rPr>
                <w:rFonts w:eastAsia="Arial" w:cstheme="minorHAnsi"/>
                <w:color w:val="111111"/>
              </w:rPr>
              <w:t>income)</w:t>
            </w:r>
          </w:p>
        </w:tc>
        <w:tc>
          <w:tcPr>
            <w:tcW w:w="897" w:type="pct"/>
          </w:tcPr>
          <w:p w14:paraId="70066428"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148    </w:t>
            </w:r>
          </w:p>
        </w:tc>
        <w:tc>
          <w:tcPr>
            <w:tcW w:w="897" w:type="pct"/>
          </w:tcPr>
          <w:p w14:paraId="403D4519"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143    </w:t>
            </w:r>
          </w:p>
        </w:tc>
        <w:tc>
          <w:tcPr>
            <w:tcW w:w="897" w:type="pct"/>
          </w:tcPr>
          <w:p w14:paraId="09909F96"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r>
      <w:tr w:rsidR="002D5415" w:rsidRPr="00475A93" w14:paraId="236FCAFB" w14:textId="77777777" w:rsidTr="0070354D">
        <w:trPr>
          <w:trHeight w:val="288"/>
        </w:trPr>
        <w:tc>
          <w:tcPr>
            <w:tcW w:w="2310" w:type="pct"/>
            <w:vMerge/>
          </w:tcPr>
          <w:p w14:paraId="16FC1E43" w14:textId="77777777" w:rsidR="002D5415" w:rsidRPr="0070354D" w:rsidRDefault="002D5415" w:rsidP="0070354D">
            <w:pPr>
              <w:ind w:left="86" w:right="86"/>
              <w:contextualSpacing/>
              <w:rPr>
                <w:rFonts w:cstheme="minorHAnsi"/>
              </w:rPr>
            </w:pPr>
          </w:p>
        </w:tc>
        <w:tc>
          <w:tcPr>
            <w:tcW w:w="897" w:type="pct"/>
          </w:tcPr>
          <w:p w14:paraId="6121B13A"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255)   </w:t>
            </w:r>
          </w:p>
        </w:tc>
        <w:tc>
          <w:tcPr>
            <w:tcW w:w="897" w:type="pct"/>
          </w:tcPr>
          <w:p w14:paraId="6498E372"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291)   </w:t>
            </w:r>
          </w:p>
        </w:tc>
        <w:tc>
          <w:tcPr>
            <w:tcW w:w="897" w:type="pct"/>
          </w:tcPr>
          <w:p w14:paraId="585A8366"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r>
      <w:tr w:rsidR="002D5415" w:rsidRPr="00475A93" w14:paraId="3208D0AE" w14:textId="77777777" w:rsidTr="0070354D">
        <w:trPr>
          <w:trHeight w:val="288"/>
        </w:trPr>
        <w:tc>
          <w:tcPr>
            <w:tcW w:w="2310" w:type="pct"/>
            <w:vMerge w:val="restart"/>
          </w:tcPr>
          <w:p w14:paraId="12CABA61" w14:textId="0D622526" w:rsidR="002D5415" w:rsidRPr="0068187B" w:rsidRDefault="002D5415" w:rsidP="0070354D">
            <w:pPr>
              <w:ind w:left="86" w:right="86"/>
              <w:contextualSpacing/>
              <w:rPr>
                <w:rFonts w:cstheme="minorHAnsi"/>
              </w:rPr>
            </w:pPr>
            <w:r w:rsidRPr="00D864B0">
              <w:rPr>
                <w:bCs/>
              </w:rPr>
              <w:t>educational attainment</w:t>
            </w:r>
          </w:p>
        </w:tc>
        <w:tc>
          <w:tcPr>
            <w:tcW w:w="897" w:type="pct"/>
          </w:tcPr>
          <w:p w14:paraId="065CE1C0"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08    </w:t>
            </w:r>
          </w:p>
        </w:tc>
        <w:tc>
          <w:tcPr>
            <w:tcW w:w="897" w:type="pct"/>
          </w:tcPr>
          <w:p w14:paraId="344D334E"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00    </w:t>
            </w:r>
          </w:p>
        </w:tc>
        <w:tc>
          <w:tcPr>
            <w:tcW w:w="897" w:type="pct"/>
          </w:tcPr>
          <w:p w14:paraId="10B605CA"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r>
      <w:tr w:rsidR="002D5415" w:rsidRPr="00475A93" w14:paraId="6F9E2E29" w14:textId="77777777" w:rsidTr="0070354D">
        <w:trPr>
          <w:trHeight w:val="288"/>
        </w:trPr>
        <w:tc>
          <w:tcPr>
            <w:tcW w:w="2310" w:type="pct"/>
            <w:vMerge/>
          </w:tcPr>
          <w:p w14:paraId="173A62D4" w14:textId="77777777" w:rsidR="002D5415" w:rsidRPr="0070354D" w:rsidRDefault="002D5415" w:rsidP="0070354D">
            <w:pPr>
              <w:ind w:left="86" w:right="86"/>
              <w:contextualSpacing/>
              <w:rPr>
                <w:rFonts w:cstheme="minorHAnsi"/>
              </w:rPr>
            </w:pPr>
          </w:p>
        </w:tc>
        <w:tc>
          <w:tcPr>
            <w:tcW w:w="897" w:type="pct"/>
          </w:tcPr>
          <w:p w14:paraId="35EE1AA9"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08)   </w:t>
            </w:r>
          </w:p>
        </w:tc>
        <w:tc>
          <w:tcPr>
            <w:tcW w:w="897" w:type="pct"/>
          </w:tcPr>
          <w:p w14:paraId="0A818F5A"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09)   </w:t>
            </w:r>
          </w:p>
        </w:tc>
        <w:tc>
          <w:tcPr>
            <w:tcW w:w="897" w:type="pct"/>
          </w:tcPr>
          <w:p w14:paraId="27652DE3"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r>
      <w:tr w:rsidR="002D5415" w:rsidRPr="00475A93" w14:paraId="47BA8DA1" w14:textId="77777777" w:rsidTr="0070354D">
        <w:trPr>
          <w:trHeight w:val="288"/>
        </w:trPr>
        <w:tc>
          <w:tcPr>
            <w:tcW w:w="2310" w:type="pct"/>
            <w:vMerge w:val="restart"/>
          </w:tcPr>
          <w:p w14:paraId="225DCCCA" w14:textId="44D85A5F" w:rsidR="002D5415" w:rsidRPr="0068187B" w:rsidRDefault="002D5415" w:rsidP="0070354D">
            <w:pPr>
              <w:ind w:left="86" w:right="86"/>
              <w:contextualSpacing/>
              <w:rPr>
                <w:rFonts w:cstheme="minorHAnsi"/>
              </w:rPr>
            </w:pPr>
            <w:r w:rsidRPr="002D5415">
              <w:rPr>
                <w:rFonts w:eastAsia="Arial" w:cstheme="minorHAnsi"/>
                <w:color w:val="111111"/>
              </w:rPr>
              <w:t>R&amp;D expenditure</w:t>
            </w:r>
          </w:p>
        </w:tc>
        <w:tc>
          <w:tcPr>
            <w:tcW w:w="897" w:type="pct"/>
          </w:tcPr>
          <w:p w14:paraId="03861876"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253 ** </w:t>
            </w:r>
          </w:p>
        </w:tc>
        <w:tc>
          <w:tcPr>
            <w:tcW w:w="897" w:type="pct"/>
          </w:tcPr>
          <w:p w14:paraId="4A650763"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0.310 ***</w:t>
            </w:r>
          </w:p>
        </w:tc>
        <w:tc>
          <w:tcPr>
            <w:tcW w:w="897" w:type="pct"/>
          </w:tcPr>
          <w:p w14:paraId="20D9345D"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155    </w:t>
            </w:r>
          </w:p>
        </w:tc>
      </w:tr>
      <w:tr w:rsidR="002D5415" w:rsidRPr="00475A93" w14:paraId="3CDE9914" w14:textId="77777777" w:rsidTr="0070354D">
        <w:trPr>
          <w:trHeight w:val="288"/>
        </w:trPr>
        <w:tc>
          <w:tcPr>
            <w:tcW w:w="2310" w:type="pct"/>
            <w:vMerge/>
          </w:tcPr>
          <w:p w14:paraId="5AD83C05" w14:textId="77777777" w:rsidR="002D5415" w:rsidRPr="0070354D" w:rsidRDefault="002D5415" w:rsidP="0070354D">
            <w:pPr>
              <w:ind w:left="86" w:right="86"/>
              <w:contextualSpacing/>
              <w:rPr>
                <w:rFonts w:cstheme="minorHAnsi"/>
              </w:rPr>
            </w:pPr>
          </w:p>
        </w:tc>
        <w:tc>
          <w:tcPr>
            <w:tcW w:w="897" w:type="pct"/>
          </w:tcPr>
          <w:p w14:paraId="34836030"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79)   </w:t>
            </w:r>
          </w:p>
        </w:tc>
        <w:tc>
          <w:tcPr>
            <w:tcW w:w="897" w:type="pct"/>
          </w:tcPr>
          <w:p w14:paraId="2F0DD925"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88)   </w:t>
            </w:r>
          </w:p>
        </w:tc>
        <w:tc>
          <w:tcPr>
            <w:tcW w:w="897" w:type="pct"/>
          </w:tcPr>
          <w:p w14:paraId="415033C3"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901)   </w:t>
            </w:r>
          </w:p>
        </w:tc>
      </w:tr>
      <w:tr w:rsidR="002D5415" w:rsidRPr="00475A93" w14:paraId="0F5DEBD8" w14:textId="77777777" w:rsidTr="0070354D">
        <w:trPr>
          <w:trHeight w:val="288"/>
        </w:trPr>
        <w:tc>
          <w:tcPr>
            <w:tcW w:w="2310" w:type="pct"/>
            <w:vMerge w:val="restart"/>
          </w:tcPr>
          <w:p w14:paraId="42A37AEB" w14:textId="2F65C9C2" w:rsidR="002D5415" w:rsidRPr="0068187B" w:rsidRDefault="002D5415" w:rsidP="0070354D">
            <w:pPr>
              <w:ind w:left="86" w:right="86"/>
              <w:contextualSpacing/>
              <w:rPr>
                <w:rFonts w:cstheme="minorHAnsi"/>
              </w:rPr>
            </w:pPr>
            <w:r w:rsidRPr="002D5415">
              <w:rPr>
                <w:rFonts w:eastAsia="Arial" w:cstheme="minorHAnsi"/>
                <w:color w:val="111111"/>
              </w:rPr>
              <w:t>% of the population that used the internet for online banking</w:t>
            </w:r>
          </w:p>
        </w:tc>
        <w:tc>
          <w:tcPr>
            <w:tcW w:w="897" w:type="pct"/>
          </w:tcPr>
          <w:p w14:paraId="14AF5D5E"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0.018 ***</w:t>
            </w:r>
          </w:p>
        </w:tc>
        <w:tc>
          <w:tcPr>
            <w:tcW w:w="897" w:type="pct"/>
          </w:tcPr>
          <w:p w14:paraId="269DAA61"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c>
          <w:tcPr>
            <w:tcW w:w="897" w:type="pct"/>
          </w:tcPr>
          <w:p w14:paraId="099E0CCE"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r>
      <w:tr w:rsidR="002D5415" w:rsidRPr="00475A93" w14:paraId="0785B529" w14:textId="77777777" w:rsidTr="0070354D">
        <w:trPr>
          <w:trHeight w:val="288"/>
        </w:trPr>
        <w:tc>
          <w:tcPr>
            <w:tcW w:w="2310" w:type="pct"/>
            <w:vMerge/>
          </w:tcPr>
          <w:p w14:paraId="212D6901" w14:textId="77777777" w:rsidR="002D5415" w:rsidRPr="0070354D" w:rsidRDefault="002D5415" w:rsidP="0070354D">
            <w:pPr>
              <w:ind w:left="86" w:right="86"/>
              <w:contextualSpacing/>
              <w:rPr>
                <w:rFonts w:cstheme="minorHAnsi"/>
              </w:rPr>
            </w:pPr>
          </w:p>
        </w:tc>
        <w:tc>
          <w:tcPr>
            <w:tcW w:w="897" w:type="pct"/>
          </w:tcPr>
          <w:p w14:paraId="6622134B"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04)   </w:t>
            </w:r>
          </w:p>
        </w:tc>
        <w:tc>
          <w:tcPr>
            <w:tcW w:w="897" w:type="pct"/>
          </w:tcPr>
          <w:p w14:paraId="444B0C79"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c>
          <w:tcPr>
            <w:tcW w:w="897" w:type="pct"/>
          </w:tcPr>
          <w:p w14:paraId="0E2A4AD6"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r>
      <w:tr w:rsidR="002D5415" w:rsidRPr="00475A93" w14:paraId="75418072" w14:textId="77777777" w:rsidTr="0070354D">
        <w:trPr>
          <w:trHeight w:val="288"/>
        </w:trPr>
        <w:tc>
          <w:tcPr>
            <w:tcW w:w="2310" w:type="pct"/>
            <w:vMerge w:val="restart"/>
          </w:tcPr>
          <w:p w14:paraId="2F8388F6" w14:textId="557FC173" w:rsidR="002D5415" w:rsidRPr="0068187B" w:rsidRDefault="002D5415" w:rsidP="0070354D">
            <w:pPr>
              <w:ind w:left="86" w:right="86"/>
              <w:contextualSpacing/>
              <w:rPr>
                <w:rFonts w:cstheme="minorHAnsi"/>
              </w:rPr>
            </w:pPr>
            <w:r w:rsidRPr="002D5415">
              <w:rPr>
                <w:rFonts w:eastAsia="Arial" w:cstheme="minorHAnsi"/>
                <w:color w:val="111111"/>
              </w:rPr>
              <w:t>% of the population that used the internet for online shopping</w:t>
            </w:r>
          </w:p>
        </w:tc>
        <w:tc>
          <w:tcPr>
            <w:tcW w:w="897" w:type="pct"/>
          </w:tcPr>
          <w:p w14:paraId="642A1F81"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c>
          <w:tcPr>
            <w:tcW w:w="897" w:type="pct"/>
          </w:tcPr>
          <w:p w14:paraId="3F078569"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06    </w:t>
            </w:r>
          </w:p>
        </w:tc>
        <w:tc>
          <w:tcPr>
            <w:tcW w:w="897" w:type="pct"/>
          </w:tcPr>
          <w:p w14:paraId="1E95D60D"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r>
      <w:tr w:rsidR="002D5415" w:rsidRPr="00475A93" w14:paraId="0E506E0B" w14:textId="77777777" w:rsidTr="0070354D">
        <w:trPr>
          <w:trHeight w:val="288"/>
        </w:trPr>
        <w:tc>
          <w:tcPr>
            <w:tcW w:w="2310" w:type="pct"/>
            <w:vMerge/>
          </w:tcPr>
          <w:p w14:paraId="6CE97971" w14:textId="77777777" w:rsidR="002D5415" w:rsidRPr="0070354D" w:rsidRDefault="002D5415" w:rsidP="0070354D">
            <w:pPr>
              <w:ind w:left="86" w:right="86"/>
              <w:contextualSpacing/>
              <w:rPr>
                <w:rFonts w:cstheme="minorHAnsi"/>
              </w:rPr>
            </w:pPr>
          </w:p>
        </w:tc>
        <w:tc>
          <w:tcPr>
            <w:tcW w:w="897" w:type="pct"/>
          </w:tcPr>
          <w:p w14:paraId="53E4D0C5"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c>
          <w:tcPr>
            <w:tcW w:w="897" w:type="pct"/>
          </w:tcPr>
          <w:p w14:paraId="0C2A04FD"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04)   </w:t>
            </w:r>
          </w:p>
        </w:tc>
        <w:tc>
          <w:tcPr>
            <w:tcW w:w="897" w:type="pct"/>
          </w:tcPr>
          <w:p w14:paraId="430E1535"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r>
      <w:tr w:rsidR="002D5415" w:rsidRPr="00475A93" w14:paraId="17E472DE" w14:textId="77777777" w:rsidTr="0070354D">
        <w:trPr>
          <w:trHeight w:val="288"/>
        </w:trPr>
        <w:tc>
          <w:tcPr>
            <w:tcW w:w="2310" w:type="pct"/>
            <w:vMerge w:val="restart"/>
          </w:tcPr>
          <w:p w14:paraId="3E9A6307" w14:textId="4F620EFF" w:rsidR="002D5415" w:rsidRPr="0068187B" w:rsidRDefault="002D5415" w:rsidP="0070354D">
            <w:pPr>
              <w:ind w:left="86" w:right="86"/>
              <w:contextualSpacing/>
              <w:rPr>
                <w:rFonts w:cstheme="minorHAnsi"/>
              </w:rPr>
            </w:pPr>
            <w:r w:rsidRPr="002D5415">
              <w:rPr>
                <w:rFonts w:eastAsia="Arial" w:cstheme="minorHAnsi"/>
                <w:color w:val="111111"/>
              </w:rPr>
              <w:t>log(GDP purchasing power parity)</w:t>
            </w:r>
            <w:r w:rsidRPr="0070354D">
              <w:rPr>
                <w:rFonts w:eastAsia="Arial" w:cstheme="minorHAnsi"/>
                <w:color w:val="111111"/>
              </w:rPr>
              <w:t>:</w:t>
            </w:r>
            <w:r w:rsidRPr="002D5415">
              <w:rPr>
                <w:rFonts w:eastAsia="Arial" w:cstheme="minorHAnsi"/>
                <w:color w:val="111111"/>
              </w:rPr>
              <w:t xml:space="preserve"> R&amp;D expenditure</w:t>
            </w:r>
          </w:p>
        </w:tc>
        <w:tc>
          <w:tcPr>
            <w:tcW w:w="897" w:type="pct"/>
          </w:tcPr>
          <w:p w14:paraId="43D5E4E0"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c>
          <w:tcPr>
            <w:tcW w:w="897" w:type="pct"/>
          </w:tcPr>
          <w:p w14:paraId="7FBA3D56"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c>
          <w:tcPr>
            <w:tcW w:w="897" w:type="pct"/>
          </w:tcPr>
          <w:p w14:paraId="26D015E3"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24    </w:t>
            </w:r>
          </w:p>
        </w:tc>
      </w:tr>
      <w:tr w:rsidR="002D5415" w:rsidRPr="00475A93" w14:paraId="2C17B5BF" w14:textId="77777777" w:rsidTr="0070354D">
        <w:trPr>
          <w:trHeight w:val="288"/>
        </w:trPr>
        <w:tc>
          <w:tcPr>
            <w:tcW w:w="2310" w:type="pct"/>
            <w:vMerge/>
          </w:tcPr>
          <w:p w14:paraId="32177A7A" w14:textId="77777777" w:rsidR="002D5415" w:rsidRPr="0070354D" w:rsidRDefault="002D5415" w:rsidP="0070354D">
            <w:pPr>
              <w:ind w:left="86" w:right="86"/>
              <w:contextualSpacing/>
              <w:rPr>
                <w:rFonts w:cstheme="minorHAnsi"/>
              </w:rPr>
            </w:pPr>
          </w:p>
        </w:tc>
        <w:tc>
          <w:tcPr>
            <w:tcW w:w="897" w:type="pct"/>
          </w:tcPr>
          <w:p w14:paraId="49C26D44"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c>
          <w:tcPr>
            <w:tcW w:w="897" w:type="pct"/>
          </w:tcPr>
          <w:p w14:paraId="42E6A677"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        </w:t>
            </w:r>
          </w:p>
        </w:tc>
        <w:tc>
          <w:tcPr>
            <w:tcW w:w="897" w:type="pct"/>
          </w:tcPr>
          <w:p w14:paraId="258CF820"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0.084)   </w:t>
            </w:r>
          </w:p>
        </w:tc>
      </w:tr>
      <w:tr w:rsidR="002D5415" w:rsidRPr="00475A93" w14:paraId="7B36D4CE" w14:textId="77777777" w:rsidTr="0070354D">
        <w:trPr>
          <w:trHeight w:val="288"/>
        </w:trPr>
        <w:tc>
          <w:tcPr>
            <w:tcW w:w="2310" w:type="pct"/>
          </w:tcPr>
          <w:p w14:paraId="24A43D3A" w14:textId="77777777" w:rsidR="002D5415" w:rsidRPr="0068187B" w:rsidRDefault="002D5415" w:rsidP="0070354D">
            <w:pPr>
              <w:ind w:left="86" w:right="86"/>
              <w:contextualSpacing/>
              <w:rPr>
                <w:rFonts w:cstheme="minorHAnsi"/>
              </w:rPr>
            </w:pPr>
            <w:r w:rsidRPr="0070354D">
              <w:rPr>
                <w:rFonts w:eastAsia="Arial" w:cstheme="minorHAnsi"/>
                <w:color w:val="111111"/>
              </w:rPr>
              <w:t>null.deviance</w:t>
            </w:r>
          </w:p>
        </w:tc>
        <w:tc>
          <w:tcPr>
            <w:tcW w:w="897" w:type="pct"/>
          </w:tcPr>
          <w:p w14:paraId="4BCD8F92"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495798.787    </w:t>
            </w:r>
          </w:p>
        </w:tc>
        <w:tc>
          <w:tcPr>
            <w:tcW w:w="897" w:type="pct"/>
          </w:tcPr>
          <w:p w14:paraId="2809A20B"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495798.787    </w:t>
            </w:r>
          </w:p>
        </w:tc>
        <w:tc>
          <w:tcPr>
            <w:tcW w:w="897" w:type="pct"/>
          </w:tcPr>
          <w:p w14:paraId="149A36D9"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495798.787    </w:t>
            </w:r>
          </w:p>
        </w:tc>
      </w:tr>
      <w:tr w:rsidR="002D5415" w:rsidRPr="00475A93" w14:paraId="4D8792A1" w14:textId="77777777" w:rsidTr="0070354D">
        <w:trPr>
          <w:trHeight w:val="288"/>
        </w:trPr>
        <w:tc>
          <w:tcPr>
            <w:tcW w:w="2310" w:type="pct"/>
          </w:tcPr>
          <w:p w14:paraId="018EE8F6" w14:textId="77777777" w:rsidR="002D5415" w:rsidRPr="0068187B" w:rsidRDefault="002D5415" w:rsidP="0070354D">
            <w:pPr>
              <w:ind w:left="86" w:right="86"/>
              <w:contextualSpacing/>
              <w:rPr>
                <w:rFonts w:cstheme="minorHAnsi"/>
              </w:rPr>
            </w:pPr>
            <w:r w:rsidRPr="0070354D">
              <w:rPr>
                <w:rFonts w:eastAsia="Arial" w:cstheme="minorHAnsi"/>
                <w:color w:val="111111"/>
              </w:rPr>
              <w:t>deviance</w:t>
            </w:r>
          </w:p>
        </w:tc>
        <w:tc>
          <w:tcPr>
            <w:tcW w:w="897" w:type="pct"/>
          </w:tcPr>
          <w:p w14:paraId="628BDE3C"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362061.621    </w:t>
            </w:r>
          </w:p>
        </w:tc>
        <w:tc>
          <w:tcPr>
            <w:tcW w:w="897" w:type="pct"/>
          </w:tcPr>
          <w:p w14:paraId="2AD99ED5"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398536.668    </w:t>
            </w:r>
          </w:p>
        </w:tc>
        <w:tc>
          <w:tcPr>
            <w:tcW w:w="897" w:type="pct"/>
          </w:tcPr>
          <w:p w14:paraId="79AF1A0E" w14:textId="77777777" w:rsidR="002D5415" w:rsidRPr="0068187B" w:rsidRDefault="002D5415" w:rsidP="0070354D">
            <w:pPr>
              <w:ind w:left="86" w:right="86"/>
              <w:contextualSpacing/>
              <w:jc w:val="right"/>
              <w:rPr>
                <w:rFonts w:cstheme="minorHAnsi"/>
              </w:rPr>
            </w:pPr>
            <w:r w:rsidRPr="0070354D">
              <w:rPr>
                <w:rFonts w:eastAsia="Arial" w:cstheme="minorHAnsi"/>
                <w:color w:val="111111"/>
              </w:rPr>
              <w:t xml:space="preserve">414631.765    </w:t>
            </w:r>
          </w:p>
        </w:tc>
      </w:tr>
      <w:tr w:rsidR="002D5415" w:rsidRPr="00475A93" w14:paraId="5C43F521" w14:textId="77777777" w:rsidTr="0070354D">
        <w:trPr>
          <w:gridAfter w:val="3"/>
          <w:wAfter w:w="5035" w:type="dxa"/>
          <w:trHeight w:val="288"/>
        </w:trPr>
        <w:tc>
          <w:tcPr>
            <w:tcW w:w="2310" w:type="pct"/>
          </w:tcPr>
          <w:p w14:paraId="65111AF4" w14:textId="77777777" w:rsidR="002D5415" w:rsidRPr="0068187B" w:rsidRDefault="002D5415" w:rsidP="0070354D">
            <w:pPr>
              <w:ind w:left="86" w:right="86"/>
              <w:contextualSpacing/>
              <w:rPr>
                <w:rFonts w:cstheme="minorHAnsi"/>
              </w:rPr>
            </w:pPr>
            <w:r w:rsidRPr="0070354D">
              <w:rPr>
                <w:rFonts w:eastAsia="Arial" w:cstheme="minorHAnsi"/>
                <w:color w:val="111111"/>
              </w:rPr>
              <w:t xml:space="preserve"> *** p &lt; 0.001;  ** p &lt; 0.01;  * p &lt; 0.05.</w:t>
            </w:r>
          </w:p>
        </w:tc>
      </w:tr>
    </w:tbl>
    <w:p w14:paraId="2496B127" w14:textId="73ED3D7C" w:rsidR="002B51AD" w:rsidRPr="00D864B0" w:rsidRDefault="002B51AD" w:rsidP="002B51AD">
      <w:pPr>
        <w:pStyle w:val="BodyText"/>
        <w:rPr>
          <w:sz w:val="22"/>
          <w:szCs w:val="22"/>
        </w:rPr>
      </w:pPr>
      <w:r w:rsidRPr="00D864B0">
        <w:rPr>
          <w:sz w:val="22"/>
          <w:szCs w:val="22"/>
        </w:rPr>
        <w:t xml:space="preserve">In models where the dependent variable is the raw download count (see </w:t>
      </w:r>
      <w:r w:rsidR="00397642">
        <w:rPr>
          <w:sz w:val="22"/>
          <w:szCs w:val="22"/>
        </w:rPr>
        <w:t>S</w:t>
      </w:r>
      <w:r w:rsidR="00090198">
        <w:rPr>
          <w:sz w:val="22"/>
          <w:szCs w:val="22"/>
        </w:rPr>
        <w:t>3</w:t>
      </w:r>
      <w:r w:rsidR="00397642">
        <w:rPr>
          <w:sz w:val="22"/>
          <w:szCs w:val="22"/>
        </w:rPr>
        <w:t xml:space="preserve"> </w:t>
      </w:r>
      <w:r w:rsidR="00E03552">
        <w:rPr>
          <w:sz w:val="22"/>
          <w:szCs w:val="22"/>
        </w:rPr>
        <w:t>T</w:t>
      </w:r>
      <w:r w:rsidR="00397642">
        <w:rPr>
          <w:sz w:val="22"/>
          <w:szCs w:val="22"/>
        </w:rPr>
        <w:t>able</w:t>
      </w:r>
      <w:r w:rsidRPr="00D864B0">
        <w:rPr>
          <w:sz w:val="22"/>
          <w:szCs w:val="22"/>
        </w:rPr>
        <w:t xml:space="preserve">), we find results consistent with those above: wealth and researcher population have significant positive effects, internet proficiency has significant negative effects, R&amp;D spending, educational attainment, disposable income, or online shopping variables are not or only weakly (at 95% level) significant. </w:t>
      </w:r>
    </w:p>
    <w:p w14:paraId="4416DFD6" w14:textId="518E8AEE" w:rsidR="002B51AD" w:rsidRDefault="002B51AD" w:rsidP="002B51AD">
      <w:pPr>
        <w:pStyle w:val="BodyText"/>
        <w:rPr>
          <w:sz w:val="22"/>
          <w:szCs w:val="22"/>
        </w:rPr>
      </w:pPr>
      <w:r w:rsidRPr="00D864B0">
        <w:rPr>
          <w:sz w:val="22"/>
          <w:szCs w:val="22"/>
        </w:rPr>
        <w:t xml:space="preserve">So far, we have established that income and the researcher population are the most significant positive drivers of shadow library usage in Europe. In the next step, we build a simple model in which these two variables interact. In this model (see </w:t>
      </w:r>
      <w:r w:rsidR="0059169F">
        <w:rPr>
          <w:sz w:val="22"/>
          <w:szCs w:val="22"/>
        </w:rPr>
        <w:t>Table</w:t>
      </w:r>
      <w:r w:rsidR="002D5415">
        <w:rPr>
          <w:sz w:val="22"/>
          <w:szCs w:val="22"/>
        </w:rPr>
        <w:t xml:space="preserve"> </w:t>
      </w:r>
      <w:r w:rsidR="0059169F">
        <w:rPr>
          <w:sz w:val="22"/>
          <w:szCs w:val="22"/>
        </w:rPr>
        <w:t>9</w:t>
      </w:r>
      <w:r w:rsidRPr="00D864B0">
        <w:rPr>
          <w:sz w:val="22"/>
          <w:szCs w:val="22"/>
        </w:rPr>
        <w:t>), raw, not normalized download count is the dependent variable, while GDP</w:t>
      </w:r>
      <w:r w:rsidR="002D5415">
        <w:rPr>
          <w:sz w:val="22"/>
          <w:szCs w:val="22"/>
        </w:rPr>
        <w:t xml:space="preserve"> purchasing power parity variable </w:t>
      </w:r>
      <w:r w:rsidRPr="00D864B0">
        <w:rPr>
          <w:sz w:val="22"/>
          <w:szCs w:val="22"/>
        </w:rPr>
        <w:t>is used is its natural form.</w:t>
      </w:r>
    </w:p>
    <w:p w14:paraId="20B1CF99" w14:textId="77777777" w:rsidR="002B51AD" w:rsidRPr="00D864B0" w:rsidRDefault="002B51AD" w:rsidP="00844C8C">
      <w:pPr>
        <w:pStyle w:val="BodyText"/>
        <w:jc w:val="both"/>
      </w:pPr>
    </w:p>
    <w:p w14:paraId="5B576B30" w14:textId="77777777" w:rsidR="004013FE" w:rsidRPr="00D864B0" w:rsidRDefault="004013FE" w:rsidP="004013FE">
      <w:pPr>
        <w:pStyle w:val="Caption"/>
      </w:pPr>
      <w:bookmarkStart w:id="13" w:name="_Ref40362016"/>
      <w:r w:rsidRPr="00D864B0">
        <w:lastRenderedPageBreak/>
        <w:t xml:space="preserve">Table </w:t>
      </w:r>
      <w:r>
        <w:fldChar w:fldCharType="begin"/>
      </w:r>
      <w:r>
        <w:instrText xml:space="preserve"> SEQ Table \* ARABIC </w:instrText>
      </w:r>
      <w:r>
        <w:fldChar w:fldCharType="separate"/>
      </w:r>
      <w:r w:rsidRPr="00D864B0">
        <w:rPr>
          <w:noProof/>
        </w:rPr>
        <w:t>9</w:t>
      </w:r>
      <w:r>
        <w:rPr>
          <w:noProof/>
        </w:rPr>
        <w:fldChar w:fldCharType="end"/>
      </w:r>
      <w:bookmarkEnd w:id="13"/>
      <w:r w:rsidRPr="00D864B0">
        <w:t>: European models III. (DV: download count)</w:t>
      </w:r>
    </w:p>
    <w:tbl>
      <w:tblPr>
        <w:tblStyle w:val="TableGridLight"/>
        <w:tblW w:w="5000" w:type="pct"/>
        <w:tblLayout w:type="fixed"/>
        <w:tblLook w:val="0420" w:firstRow="1" w:lastRow="0" w:firstColumn="0" w:lastColumn="0" w:noHBand="0" w:noVBand="1"/>
      </w:tblPr>
      <w:tblGrid>
        <w:gridCol w:w="4675"/>
        <w:gridCol w:w="4675"/>
      </w:tblGrid>
      <w:tr w:rsidR="00475A93" w:rsidRPr="00475A93" w14:paraId="624E52C3" w14:textId="77777777" w:rsidTr="0070354D">
        <w:tc>
          <w:tcPr>
            <w:tcW w:w="2500" w:type="pct"/>
          </w:tcPr>
          <w:p w14:paraId="1408D5F0" w14:textId="77777777" w:rsidR="00475A93" w:rsidRPr="0068187B" w:rsidRDefault="00475A93" w:rsidP="0070354D">
            <w:pPr>
              <w:ind w:left="86" w:right="86"/>
              <w:contextualSpacing/>
              <w:jc w:val="center"/>
              <w:rPr>
                <w:rFonts w:cstheme="minorHAnsi"/>
              </w:rPr>
            </w:pPr>
          </w:p>
        </w:tc>
        <w:tc>
          <w:tcPr>
            <w:tcW w:w="2500" w:type="pct"/>
          </w:tcPr>
          <w:p w14:paraId="32041960" w14:textId="77777777" w:rsidR="00475A93" w:rsidRPr="0068187B" w:rsidRDefault="00475A93" w:rsidP="0070354D">
            <w:pPr>
              <w:ind w:left="86" w:right="86"/>
              <w:contextualSpacing/>
              <w:jc w:val="center"/>
              <w:rPr>
                <w:rFonts w:cstheme="minorHAnsi"/>
              </w:rPr>
            </w:pPr>
            <w:r w:rsidRPr="0070354D">
              <w:rPr>
                <w:rFonts w:eastAsia="Arial" w:cstheme="minorHAnsi"/>
                <w:color w:val="111111"/>
              </w:rPr>
              <w:t>Model 15</w:t>
            </w:r>
          </w:p>
        </w:tc>
      </w:tr>
      <w:tr w:rsidR="00475A93" w:rsidRPr="00475A93" w14:paraId="0D8D2F17" w14:textId="77777777" w:rsidTr="0070354D">
        <w:tc>
          <w:tcPr>
            <w:tcW w:w="2500" w:type="pct"/>
            <w:vMerge w:val="restart"/>
          </w:tcPr>
          <w:p w14:paraId="71C9E957" w14:textId="77777777" w:rsidR="00475A93" w:rsidRPr="0068187B" w:rsidRDefault="00475A93" w:rsidP="0070354D">
            <w:pPr>
              <w:ind w:left="86" w:right="86"/>
              <w:contextualSpacing/>
              <w:rPr>
                <w:rFonts w:cstheme="minorHAnsi"/>
              </w:rPr>
            </w:pPr>
            <w:r w:rsidRPr="0070354D">
              <w:rPr>
                <w:rFonts w:eastAsia="Arial" w:cstheme="minorHAnsi"/>
                <w:color w:val="111111"/>
              </w:rPr>
              <w:t>(Intercept)</w:t>
            </w:r>
          </w:p>
        </w:tc>
        <w:tc>
          <w:tcPr>
            <w:tcW w:w="2500" w:type="pct"/>
          </w:tcPr>
          <w:p w14:paraId="6A099B06" w14:textId="77777777" w:rsidR="00475A93" w:rsidRPr="0068187B" w:rsidRDefault="00475A93" w:rsidP="0070354D">
            <w:pPr>
              <w:ind w:left="86" w:right="86"/>
              <w:contextualSpacing/>
              <w:jc w:val="right"/>
              <w:rPr>
                <w:rFonts w:cstheme="minorHAnsi"/>
              </w:rPr>
            </w:pPr>
            <w:r w:rsidRPr="0070354D">
              <w:rPr>
                <w:rFonts w:eastAsia="Arial" w:cstheme="minorHAnsi"/>
                <w:color w:val="111111"/>
              </w:rPr>
              <w:t>8.546 ***</w:t>
            </w:r>
          </w:p>
        </w:tc>
      </w:tr>
      <w:tr w:rsidR="00475A93" w:rsidRPr="00475A93" w14:paraId="6E5F858E" w14:textId="77777777" w:rsidTr="0070354D">
        <w:tc>
          <w:tcPr>
            <w:tcW w:w="2500" w:type="pct"/>
            <w:vMerge/>
          </w:tcPr>
          <w:p w14:paraId="7C544D22" w14:textId="77777777" w:rsidR="00475A93" w:rsidRPr="0070354D" w:rsidRDefault="00475A93" w:rsidP="0070354D">
            <w:pPr>
              <w:ind w:left="86" w:right="86"/>
              <w:contextualSpacing/>
              <w:rPr>
                <w:rFonts w:cstheme="minorHAnsi"/>
              </w:rPr>
            </w:pPr>
          </w:p>
        </w:tc>
        <w:tc>
          <w:tcPr>
            <w:tcW w:w="2500" w:type="pct"/>
          </w:tcPr>
          <w:p w14:paraId="49201201" w14:textId="77777777" w:rsidR="00475A93" w:rsidRPr="0068187B" w:rsidRDefault="00475A93" w:rsidP="0070354D">
            <w:pPr>
              <w:ind w:left="86" w:right="86"/>
              <w:contextualSpacing/>
              <w:jc w:val="right"/>
              <w:rPr>
                <w:rFonts w:cstheme="minorHAnsi"/>
              </w:rPr>
            </w:pPr>
            <w:r w:rsidRPr="0070354D">
              <w:rPr>
                <w:rFonts w:eastAsia="Arial" w:cstheme="minorHAnsi"/>
                <w:color w:val="111111"/>
              </w:rPr>
              <w:t xml:space="preserve">(0.159)   </w:t>
            </w:r>
          </w:p>
        </w:tc>
      </w:tr>
      <w:tr w:rsidR="00475A93" w:rsidRPr="00475A93" w14:paraId="2E64220C" w14:textId="77777777" w:rsidTr="0070354D">
        <w:tc>
          <w:tcPr>
            <w:tcW w:w="2500" w:type="pct"/>
            <w:vMerge w:val="restart"/>
          </w:tcPr>
          <w:p w14:paraId="61938694" w14:textId="36549943" w:rsidR="00475A93" w:rsidRPr="0068187B" w:rsidRDefault="00475A93" w:rsidP="0070354D">
            <w:pPr>
              <w:ind w:left="86" w:right="86"/>
              <w:contextualSpacing/>
              <w:rPr>
                <w:rFonts w:cstheme="minorHAnsi"/>
              </w:rPr>
            </w:pPr>
            <w:r w:rsidRPr="00475A93">
              <w:rPr>
                <w:rFonts w:eastAsia="Arial" w:cstheme="minorHAnsi"/>
                <w:color w:val="111111"/>
              </w:rPr>
              <w:t>GDP purchasing power parity</w:t>
            </w:r>
          </w:p>
        </w:tc>
        <w:tc>
          <w:tcPr>
            <w:tcW w:w="2500" w:type="pct"/>
          </w:tcPr>
          <w:p w14:paraId="739ECE7A" w14:textId="72E19D11" w:rsidR="00475A93" w:rsidRPr="0068187B" w:rsidRDefault="00475A93" w:rsidP="0070354D">
            <w:pPr>
              <w:ind w:left="86" w:right="86"/>
              <w:contextualSpacing/>
              <w:jc w:val="right"/>
              <w:rPr>
                <w:rFonts w:cstheme="minorHAnsi"/>
              </w:rPr>
            </w:pPr>
            <w:r w:rsidRPr="00475A93">
              <w:rPr>
                <w:rFonts w:eastAsia="Arial" w:cstheme="minorHAnsi"/>
                <w:color w:val="111111"/>
              </w:rPr>
              <w:t>1.050631e-05</w:t>
            </w:r>
            <w:r w:rsidRPr="0070354D">
              <w:rPr>
                <w:rFonts w:eastAsia="Arial" w:cstheme="minorHAnsi"/>
                <w:color w:val="111111"/>
              </w:rPr>
              <w:t xml:space="preserve"> ***</w:t>
            </w:r>
          </w:p>
        </w:tc>
      </w:tr>
      <w:tr w:rsidR="00475A93" w:rsidRPr="00475A93" w14:paraId="5DFC1187" w14:textId="77777777" w:rsidTr="0070354D">
        <w:tc>
          <w:tcPr>
            <w:tcW w:w="2500" w:type="pct"/>
            <w:vMerge/>
          </w:tcPr>
          <w:p w14:paraId="527AE66C" w14:textId="77777777" w:rsidR="00475A93" w:rsidRPr="0070354D" w:rsidRDefault="00475A93" w:rsidP="0070354D">
            <w:pPr>
              <w:ind w:left="86" w:right="86"/>
              <w:contextualSpacing/>
              <w:rPr>
                <w:rFonts w:cstheme="minorHAnsi"/>
              </w:rPr>
            </w:pPr>
          </w:p>
        </w:tc>
        <w:tc>
          <w:tcPr>
            <w:tcW w:w="2500" w:type="pct"/>
          </w:tcPr>
          <w:p w14:paraId="4FE6A2B0" w14:textId="75304405" w:rsidR="00475A93" w:rsidRPr="0068187B" w:rsidRDefault="00475A93" w:rsidP="0070354D">
            <w:pPr>
              <w:ind w:left="86" w:right="86"/>
              <w:contextualSpacing/>
              <w:jc w:val="right"/>
              <w:rPr>
                <w:rFonts w:cstheme="minorHAnsi"/>
              </w:rPr>
            </w:pPr>
            <w:r w:rsidRPr="0070354D">
              <w:rPr>
                <w:rFonts w:eastAsia="Arial" w:cstheme="minorHAnsi"/>
                <w:color w:val="111111"/>
              </w:rPr>
              <w:t>(</w:t>
            </w:r>
            <w:r w:rsidRPr="00475A93">
              <w:rPr>
                <w:rFonts w:eastAsia="Arial" w:cstheme="minorHAnsi"/>
                <w:color w:val="111111"/>
              </w:rPr>
              <w:t>1.278794e-06</w:t>
            </w:r>
            <w:r w:rsidRPr="0070354D">
              <w:rPr>
                <w:rFonts w:eastAsia="Arial" w:cstheme="minorHAnsi"/>
                <w:color w:val="111111"/>
              </w:rPr>
              <w:t xml:space="preserve">)   </w:t>
            </w:r>
          </w:p>
        </w:tc>
      </w:tr>
      <w:tr w:rsidR="00475A93" w:rsidRPr="00475A93" w14:paraId="59A0B067" w14:textId="77777777" w:rsidTr="0070354D">
        <w:tc>
          <w:tcPr>
            <w:tcW w:w="2500" w:type="pct"/>
            <w:vMerge w:val="restart"/>
          </w:tcPr>
          <w:p w14:paraId="2A394ED9" w14:textId="37650FF5" w:rsidR="00475A93" w:rsidRPr="0068187B" w:rsidRDefault="00475A93" w:rsidP="0070354D">
            <w:pPr>
              <w:ind w:left="86" w:right="86"/>
              <w:contextualSpacing/>
              <w:rPr>
                <w:rFonts w:cstheme="minorHAnsi"/>
              </w:rPr>
            </w:pPr>
            <w:r w:rsidRPr="00475A93">
              <w:rPr>
                <w:rFonts w:eastAsia="Arial" w:cstheme="minorHAnsi"/>
                <w:color w:val="111111"/>
              </w:rPr>
              <w:t>% of R&amp;D personnel and researchers in the workforce</w:t>
            </w:r>
          </w:p>
        </w:tc>
        <w:tc>
          <w:tcPr>
            <w:tcW w:w="2500" w:type="pct"/>
          </w:tcPr>
          <w:p w14:paraId="73929666" w14:textId="77777777" w:rsidR="00475A93" w:rsidRPr="0068187B" w:rsidRDefault="00475A93" w:rsidP="0070354D">
            <w:pPr>
              <w:ind w:left="86" w:right="86"/>
              <w:contextualSpacing/>
              <w:jc w:val="right"/>
              <w:rPr>
                <w:rFonts w:cstheme="minorHAnsi"/>
              </w:rPr>
            </w:pPr>
            <w:r w:rsidRPr="0070354D">
              <w:rPr>
                <w:rFonts w:eastAsia="Arial" w:cstheme="minorHAnsi"/>
                <w:color w:val="111111"/>
              </w:rPr>
              <w:t>0.918 ***</w:t>
            </w:r>
          </w:p>
        </w:tc>
      </w:tr>
      <w:tr w:rsidR="00475A93" w:rsidRPr="00475A93" w14:paraId="7403F5D3" w14:textId="77777777" w:rsidTr="0070354D">
        <w:tc>
          <w:tcPr>
            <w:tcW w:w="2500" w:type="pct"/>
            <w:vMerge/>
          </w:tcPr>
          <w:p w14:paraId="049C483F" w14:textId="77777777" w:rsidR="00475A93" w:rsidRPr="0070354D" w:rsidRDefault="00475A93" w:rsidP="0070354D">
            <w:pPr>
              <w:ind w:left="86" w:right="86"/>
              <w:contextualSpacing/>
              <w:rPr>
                <w:rFonts w:cstheme="minorHAnsi"/>
              </w:rPr>
            </w:pPr>
          </w:p>
        </w:tc>
        <w:tc>
          <w:tcPr>
            <w:tcW w:w="2500" w:type="pct"/>
          </w:tcPr>
          <w:p w14:paraId="7A8C50C8" w14:textId="77777777" w:rsidR="00475A93" w:rsidRPr="0068187B" w:rsidRDefault="00475A93" w:rsidP="0070354D">
            <w:pPr>
              <w:ind w:left="86" w:right="86"/>
              <w:contextualSpacing/>
              <w:jc w:val="right"/>
              <w:rPr>
                <w:rFonts w:cstheme="minorHAnsi"/>
              </w:rPr>
            </w:pPr>
            <w:r w:rsidRPr="0070354D">
              <w:rPr>
                <w:rFonts w:eastAsia="Arial" w:cstheme="minorHAnsi"/>
                <w:color w:val="111111"/>
              </w:rPr>
              <w:t xml:space="preserve">(0.116)   </w:t>
            </w:r>
          </w:p>
        </w:tc>
      </w:tr>
      <w:tr w:rsidR="00475A93" w:rsidRPr="00475A93" w14:paraId="0712FE29" w14:textId="77777777" w:rsidTr="0070354D">
        <w:tc>
          <w:tcPr>
            <w:tcW w:w="2500" w:type="pct"/>
            <w:vMerge w:val="restart"/>
          </w:tcPr>
          <w:p w14:paraId="56FA9284" w14:textId="7B2D8B3F" w:rsidR="00475A93" w:rsidRPr="0068187B" w:rsidRDefault="00475A93" w:rsidP="0070354D">
            <w:pPr>
              <w:ind w:left="86" w:right="86"/>
              <w:contextualSpacing/>
              <w:rPr>
                <w:rFonts w:cstheme="minorHAnsi"/>
              </w:rPr>
            </w:pPr>
            <w:r w:rsidRPr="00475A93">
              <w:rPr>
                <w:rFonts w:eastAsia="Arial" w:cstheme="minorHAnsi"/>
                <w:color w:val="111111"/>
              </w:rPr>
              <w:t>GDP purchasing power parity</w:t>
            </w:r>
            <w:r w:rsidRPr="0070354D">
              <w:rPr>
                <w:rFonts w:eastAsia="Arial" w:cstheme="minorHAnsi"/>
                <w:color w:val="111111"/>
              </w:rPr>
              <w:t>:</w:t>
            </w:r>
            <w:r w:rsidRPr="00475A93">
              <w:rPr>
                <w:rFonts w:eastAsia="Arial" w:cstheme="minorHAnsi"/>
                <w:color w:val="111111"/>
              </w:rPr>
              <w:t xml:space="preserve"> % of R&amp;D personnel and researchers in the workforce</w:t>
            </w:r>
          </w:p>
        </w:tc>
        <w:tc>
          <w:tcPr>
            <w:tcW w:w="2500" w:type="pct"/>
          </w:tcPr>
          <w:p w14:paraId="65D3BD53" w14:textId="046C1632" w:rsidR="00475A93" w:rsidRPr="0068187B" w:rsidRDefault="00475A93" w:rsidP="0070354D">
            <w:pPr>
              <w:ind w:left="86" w:right="86"/>
              <w:contextualSpacing/>
              <w:jc w:val="right"/>
              <w:rPr>
                <w:rFonts w:cstheme="minorHAnsi"/>
              </w:rPr>
            </w:pPr>
            <w:r w:rsidRPr="00475A93">
              <w:rPr>
                <w:rFonts w:eastAsia="Arial" w:cstheme="minorHAnsi"/>
                <w:color w:val="111111"/>
              </w:rPr>
              <w:t>-3.479490e-06</w:t>
            </w:r>
            <w:r w:rsidRPr="0070354D">
              <w:rPr>
                <w:rFonts w:eastAsia="Arial" w:cstheme="minorHAnsi"/>
                <w:color w:val="111111"/>
              </w:rPr>
              <w:t xml:space="preserve"> ***</w:t>
            </w:r>
          </w:p>
        </w:tc>
      </w:tr>
      <w:tr w:rsidR="00475A93" w:rsidRPr="00475A93" w14:paraId="622718EC" w14:textId="77777777" w:rsidTr="0070354D">
        <w:tc>
          <w:tcPr>
            <w:tcW w:w="2500" w:type="pct"/>
            <w:vMerge/>
          </w:tcPr>
          <w:p w14:paraId="7EAD18AC" w14:textId="77777777" w:rsidR="00475A93" w:rsidRPr="0070354D" w:rsidRDefault="00475A93" w:rsidP="0070354D">
            <w:pPr>
              <w:ind w:left="86" w:right="86"/>
              <w:contextualSpacing/>
              <w:rPr>
                <w:rFonts w:cstheme="minorHAnsi"/>
              </w:rPr>
            </w:pPr>
          </w:p>
        </w:tc>
        <w:tc>
          <w:tcPr>
            <w:tcW w:w="2500" w:type="pct"/>
          </w:tcPr>
          <w:p w14:paraId="51987E03" w14:textId="226C1D1E" w:rsidR="00475A93" w:rsidRPr="0068187B" w:rsidRDefault="00475A93" w:rsidP="0070354D">
            <w:pPr>
              <w:ind w:left="86" w:right="86"/>
              <w:contextualSpacing/>
              <w:jc w:val="right"/>
              <w:rPr>
                <w:rFonts w:cstheme="minorHAnsi"/>
              </w:rPr>
            </w:pPr>
            <w:r w:rsidRPr="0070354D">
              <w:rPr>
                <w:rFonts w:eastAsia="Arial" w:cstheme="minorHAnsi"/>
                <w:color w:val="111111"/>
              </w:rPr>
              <w:t>(</w:t>
            </w:r>
            <w:r w:rsidRPr="00475A93">
              <w:rPr>
                <w:rFonts w:eastAsia="Arial" w:cstheme="minorHAnsi"/>
                <w:color w:val="111111"/>
              </w:rPr>
              <w:t>7.194871e-07</w:t>
            </w:r>
            <w:r w:rsidRPr="0070354D">
              <w:rPr>
                <w:rFonts w:eastAsia="Arial" w:cstheme="minorHAnsi"/>
                <w:color w:val="111111"/>
              </w:rPr>
              <w:t xml:space="preserve">)   </w:t>
            </w:r>
          </w:p>
        </w:tc>
      </w:tr>
      <w:tr w:rsidR="00475A93" w:rsidRPr="00475A93" w14:paraId="11BD9A79" w14:textId="77777777" w:rsidTr="0070354D">
        <w:tc>
          <w:tcPr>
            <w:tcW w:w="2500" w:type="pct"/>
          </w:tcPr>
          <w:p w14:paraId="10F3FBCA" w14:textId="77777777" w:rsidR="00475A93" w:rsidRPr="0068187B" w:rsidRDefault="00475A93" w:rsidP="0070354D">
            <w:pPr>
              <w:ind w:left="86" w:right="86"/>
              <w:contextualSpacing/>
              <w:rPr>
                <w:rFonts w:cstheme="minorHAnsi"/>
              </w:rPr>
            </w:pPr>
            <w:r w:rsidRPr="0070354D">
              <w:rPr>
                <w:rFonts w:eastAsia="Arial" w:cstheme="minorHAnsi"/>
                <w:color w:val="111111"/>
              </w:rPr>
              <w:t>null.deviance</w:t>
            </w:r>
          </w:p>
        </w:tc>
        <w:tc>
          <w:tcPr>
            <w:tcW w:w="2500" w:type="pct"/>
          </w:tcPr>
          <w:p w14:paraId="7B0F36FE" w14:textId="77777777" w:rsidR="00475A93" w:rsidRPr="0068187B" w:rsidRDefault="00475A93" w:rsidP="0070354D">
            <w:pPr>
              <w:ind w:left="86" w:right="86"/>
              <w:contextualSpacing/>
              <w:jc w:val="right"/>
              <w:rPr>
                <w:rFonts w:cstheme="minorHAnsi"/>
              </w:rPr>
            </w:pPr>
            <w:r w:rsidRPr="0070354D">
              <w:rPr>
                <w:rFonts w:eastAsia="Arial" w:cstheme="minorHAnsi"/>
                <w:color w:val="111111"/>
              </w:rPr>
              <w:t xml:space="preserve">7192467.382    </w:t>
            </w:r>
          </w:p>
        </w:tc>
      </w:tr>
      <w:tr w:rsidR="00475A93" w:rsidRPr="00475A93" w14:paraId="75274DD7" w14:textId="77777777" w:rsidTr="0070354D">
        <w:tc>
          <w:tcPr>
            <w:tcW w:w="2500" w:type="pct"/>
          </w:tcPr>
          <w:p w14:paraId="31DBD286" w14:textId="77777777" w:rsidR="00475A93" w:rsidRPr="0068187B" w:rsidRDefault="00475A93" w:rsidP="0070354D">
            <w:pPr>
              <w:ind w:left="86" w:right="86"/>
              <w:contextualSpacing/>
              <w:rPr>
                <w:rFonts w:cstheme="minorHAnsi"/>
              </w:rPr>
            </w:pPr>
            <w:r w:rsidRPr="0070354D">
              <w:rPr>
                <w:rFonts w:eastAsia="Arial" w:cstheme="minorHAnsi"/>
                <w:color w:val="111111"/>
              </w:rPr>
              <w:t>deviance</w:t>
            </w:r>
          </w:p>
        </w:tc>
        <w:tc>
          <w:tcPr>
            <w:tcW w:w="2500" w:type="pct"/>
          </w:tcPr>
          <w:p w14:paraId="59282BDB" w14:textId="77777777" w:rsidR="00475A93" w:rsidRPr="0068187B" w:rsidRDefault="00475A93" w:rsidP="0070354D">
            <w:pPr>
              <w:ind w:left="86" w:right="86"/>
              <w:contextualSpacing/>
              <w:jc w:val="right"/>
              <w:rPr>
                <w:rFonts w:cstheme="minorHAnsi"/>
              </w:rPr>
            </w:pPr>
            <w:r w:rsidRPr="0070354D">
              <w:rPr>
                <w:rFonts w:eastAsia="Arial" w:cstheme="minorHAnsi"/>
                <w:color w:val="111111"/>
              </w:rPr>
              <w:t xml:space="preserve">3556373.970    </w:t>
            </w:r>
          </w:p>
        </w:tc>
      </w:tr>
      <w:tr w:rsidR="00475A93" w:rsidRPr="00475A93" w14:paraId="245C4BEF" w14:textId="77777777" w:rsidTr="0070354D">
        <w:tc>
          <w:tcPr>
            <w:tcW w:w="5000" w:type="pct"/>
            <w:gridSpan w:val="2"/>
          </w:tcPr>
          <w:p w14:paraId="7FE236C6" w14:textId="77777777" w:rsidR="00475A93" w:rsidRPr="0068187B" w:rsidRDefault="00475A93" w:rsidP="0070354D">
            <w:pPr>
              <w:ind w:left="86" w:right="86"/>
              <w:contextualSpacing/>
              <w:rPr>
                <w:rFonts w:cstheme="minorHAnsi"/>
              </w:rPr>
            </w:pPr>
            <w:r w:rsidRPr="0070354D">
              <w:rPr>
                <w:rFonts w:eastAsia="Arial" w:cstheme="minorHAnsi"/>
                <w:color w:val="111111"/>
              </w:rPr>
              <w:t xml:space="preserve"> *** p &lt; 0.001;  ** p &lt; 0.01;  * p &lt; 0.05.</w:t>
            </w:r>
          </w:p>
        </w:tc>
      </w:tr>
    </w:tbl>
    <w:p w14:paraId="74932AB6" w14:textId="77777777" w:rsidR="009D3094" w:rsidRPr="00D864B0" w:rsidRDefault="009D3094" w:rsidP="009D3094">
      <w:pPr>
        <w:pStyle w:val="Caption"/>
        <w:rPr>
          <w:sz w:val="14"/>
          <w:szCs w:val="14"/>
        </w:rPr>
      </w:pPr>
    </w:p>
    <w:p w14:paraId="015141DE" w14:textId="49DD6ECB" w:rsidR="000E3392" w:rsidRPr="00D864B0" w:rsidRDefault="00F44313" w:rsidP="00DB1FEC">
      <w:pPr>
        <w:pStyle w:val="BodyText"/>
        <w:rPr>
          <w:sz w:val="22"/>
          <w:szCs w:val="22"/>
        </w:rPr>
      </w:pPr>
      <w:r w:rsidRPr="00D864B0">
        <w:rPr>
          <w:sz w:val="22"/>
          <w:szCs w:val="22"/>
        </w:rPr>
        <w:t xml:space="preserve">In </w:t>
      </w:r>
      <w:r w:rsidR="009D3094" w:rsidRPr="00D864B0">
        <w:rPr>
          <w:sz w:val="22"/>
          <w:szCs w:val="22"/>
        </w:rPr>
        <w:t>M</w:t>
      </w:r>
      <w:r w:rsidRPr="00D864B0">
        <w:rPr>
          <w:sz w:val="22"/>
          <w:szCs w:val="22"/>
        </w:rPr>
        <w:t>odel</w:t>
      </w:r>
      <w:r w:rsidR="009D3094" w:rsidRPr="00D864B0">
        <w:rPr>
          <w:sz w:val="22"/>
          <w:szCs w:val="22"/>
        </w:rPr>
        <w:t xml:space="preserve"> </w:t>
      </w:r>
      <w:r w:rsidR="00B53CED" w:rsidRPr="00D864B0">
        <w:rPr>
          <w:sz w:val="22"/>
          <w:szCs w:val="22"/>
        </w:rPr>
        <w:t>15</w:t>
      </w:r>
      <w:r w:rsidR="00AF467A" w:rsidRPr="00D864B0">
        <w:rPr>
          <w:sz w:val="22"/>
          <w:szCs w:val="22"/>
        </w:rPr>
        <w:t>,</w:t>
      </w:r>
      <w:r w:rsidRPr="00D864B0">
        <w:rPr>
          <w:sz w:val="22"/>
          <w:szCs w:val="22"/>
        </w:rPr>
        <w:t xml:space="preserve"> all coefficients are highly significant, with a negative interaction term. This suggests that within the EU, even if two regions have similar researcher density, </w:t>
      </w:r>
      <w:r w:rsidR="009451A5" w:rsidRPr="00D864B0">
        <w:rPr>
          <w:sz w:val="22"/>
          <w:szCs w:val="22"/>
        </w:rPr>
        <w:t>high</w:t>
      </w:r>
      <w:r w:rsidR="00AF467A" w:rsidRPr="00D864B0">
        <w:rPr>
          <w:sz w:val="22"/>
          <w:szCs w:val="22"/>
        </w:rPr>
        <w:t>-</w:t>
      </w:r>
      <w:r w:rsidR="009451A5" w:rsidRPr="00D864B0">
        <w:rPr>
          <w:sz w:val="22"/>
          <w:szCs w:val="22"/>
        </w:rPr>
        <w:t xml:space="preserve">income </w:t>
      </w:r>
      <w:r w:rsidRPr="00D864B0">
        <w:rPr>
          <w:sz w:val="22"/>
          <w:szCs w:val="22"/>
        </w:rPr>
        <w:t xml:space="preserve">regions use shadow libraries more. The difference between </w:t>
      </w:r>
      <w:r w:rsidR="009451A5" w:rsidRPr="00D864B0">
        <w:rPr>
          <w:sz w:val="22"/>
          <w:szCs w:val="22"/>
        </w:rPr>
        <w:t>low</w:t>
      </w:r>
      <w:r w:rsidR="00DA462A" w:rsidRPr="00D864B0">
        <w:rPr>
          <w:sz w:val="22"/>
          <w:szCs w:val="22"/>
        </w:rPr>
        <w:t>-</w:t>
      </w:r>
      <w:r w:rsidR="009451A5" w:rsidRPr="00D864B0">
        <w:rPr>
          <w:sz w:val="22"/>
          <w:szCs w:val="22"/>
        </w:rPr>
        <w:t xml:space="preserve"> and high</w:t>
      </w:r>
      <w:r w:rsidR="00DA462A" w:rsidRPr="00D864B0">
        <w:rPr>
          <w:sz w:val="22"/>
          <w:szCs w:val="22"/>
        </w:rPr>
        <w:t>-</w:t>
      </w:r>
      <w:r w:rsidR="009451A5" w:rsidRPr="00D864B0">
        <w:rPr>
          <w:sz w:val="22"/>
          <w:szCs w:val="22"/>
        </w:rPr>
        <w:t xml:space="preserve">income </w:t>
      </w:r>
      <w:r w:rsidRPr="00D864B0">
        <w:rPr>
          <w:sz w:val="22"/>
          <w:szCs w:val="22"/>
        </w:rPr>
        <w:t xml:space="preserve">regions is </w:t>
      </w:r>
      <w:r w:rsidR="00AA5368" w:rsidRPr="00D864B0">
        <w:rPr>
          <w:sz w:val="22"/>
          <w:szCs w:val="22"/>
        </w:rPr>
        <w:t>significant and</w:t>
      </w:r>
      <w:r w:rsidRPr="00D864B0">
        <w:rPr>
          <w:sz w:val="22"/>
          <w:szCs w:val="22"/>
        </w:rPr>
        <w:t xml:space="preserve"> diminishes</w:t>
      </w:r>
      <w:r w:rsidR="00AF467A" w:rsidRPr="00D864B0">
        <w:rPr>
          <w:sz w:val="22"/>
          <w:szCs w:val="22"/>
        </w:rPr>
        <w:t xml:space="preserve"> only slightly</w:t>
      </w:r>
      <w:r w:rsidRPr="00D864B0">
        <w:rPr>
          <w:sz w:val="22"/>
          <w:szCs w:val="22"/>
        </w:rPr>
        <w:t xml:space="preserve"> with </w:t>
      </w:r>
      <w:r w:rsidR="009451A5" w:rsidRPr="00D864B0">
        <w:rPr>
          <w:sz w:val="22"/>
          <w:szCs w:val="22"/>
        </w:rPr>
        <w:t>the growth of income</w:t>
      </w:r>
      <w:r w:rsidR="00AB4754">
        <w:rPr>
          <w:sz w:val="22"/>
          <w:szCs w:val="22"/>
        </w:rPr>
        <w:t xml:space="preserve"> (Fig 5)</w:t>
      </w:r>
      <w:r w:rsidRPr="00D864B0">
        <w:rPr>
          <w:sz w:val="22"/>
          <w:szCs w:val="22"/>
        </w:rPr>
        <w:t>.</w:t>
      </w:r>
    </w:p>
    <w:p w14:paraId="4B09968C" w14:textId="4B02593C" w:rsidR="00F44313" w:rsidRPr="00D864B0" w:rsidRDefault="00F44313" w:rsidP="009D3094">
      <w:pPr>
        <w:pStyle w:val="BodyText"/>
        <w:jc w:val="center"/>
        <w:rPr>
          <w:sz w:val="22"/>
          <w:szCs w:val="22"/>
        </w:rPr>
      </w:pPr>
    </w:p>
    <w:p w14:paraId="0B1149DF" w14:textId="78B53044" w:rsidR="009D3094" w:rsidRPr="00D864B0" w:rsidRDefault="009D3094" w:rsidP="009D3094">
      <w:pPr>
        <w:pStyle w:val="Caption"/>
        <w:rPr>
          <w:szCs w:val="22"/>
        </w:rPr>
      </w:pPr>
      <w:r w:rsidRPr="00D864B0">
        <w:rPr>
          <w:szCs w:val="22"/>
        </w:rPr>
        <w:t xml:space="preserve">Fig </w:t>
      </w:r>
      <w:r w:rsidR="0012029C" w:rsidRPr="00D864B0">
        <w:rPr>
          <w:szCs w:val="22"/>
        </w:rPr>
        <w:fldChar w:fldCharType="begin"/>
      </w:r>
      <w:r w:rsidR="0012029C" w:rsidRPr="00D864B0">
        <w:rPr>
          <w:szCs w:val="22"/>
        </w:rPr>
        <w:instrText xml:space="preserve"> SEQ Figure \* ARABIC </w:instrText>
      </w:r>
      <w:r w:rsidR="0012029C" w:rsidRPr="00D864B0">
        <w:rPr>
          <w:szCs w:val="22"/>
        </w:rPr>
        <w:fldChar w:fldCharType="separate"/>
      </w:r>
      <w:r w:rsidR="00927D97" w:rsidRPr="00D864B0">
        <w:rPr>
          <w:noProof/>
          <w:szCs w:val="22"/>
        </w:rPr>
        <w:t>5</w:t>
      </w:r>
      <w:r w:rsidR="0012029C" w:rsidRPr="00D864B0">
        <w:rPr>
          <w:noProof/>
          <w:szCs w:val="22"/>
        </w:rPr>
        <w:fldChar w:fldCharType="end"/>
      </w:r>
      <w:r w:rsidRPr="00D864B0">
        <w:rPr>
          <w:szCs w:val="22"/>
        </w:rPr>
        <w:t xml:space="preserve">: Interaction effects between GDP_PPS and researcher employment percentage </w:t>
      </w:r>
      <w:r w:rsidR="009451A5" w:rsidRPr="00D864B0">
        <w:rPr>
          <w:szCs w:val="22"/>
        </w:rPr>
        <w:t xml:space="preserve">(DV: download </w:t>
      </w:r>
      <w:r w:rsidRPr="00D864B0">
        <w:rPr>
          <w:szCs w:val="22"/>
        </w:rPr>
        <w:t>count</w:t>
      </w:r>
      <w:r w:rsidR="009451A5" w:rsidRPr="00D864B0">
        <w:rPr>
          <w:szCs w:val="22"/>
        </w:rPr>
        <w:t>)</w:t>
      </w:r>
    </w:p>
    <w:p w14:paraId="501358AE" w14:textId="4A07BC7B" w:rsidR="000E3392" w:rsidRPr="00D864B0" w:rsidRDefault="00046898" w:rsidP="00046898">
      <w:pPr>
        <w:rPr>
          <w:b/>
          <w:bCs/>
        </w:rPr>
      </w:pPr>
      <w:r w:rsidRPr="00D864B0">
        <w:rPr>
          <w:b/>
          <w:bCs/>
        </w:rPr>
        <w:br w:type="page"/>
      </w:r>
      <w:r w:rsidR="00F44313" w:rsidRPr="00D864B0">
        <w:rPr>
          <w:b/>
          <w:bCs/>
        </w:rPr>
        <w:lastRenderedPageBreak/>
        <w:t>Discussion</w:t>
      </w:r>
    </w:p>
    <w:p w14:paraId="5DC059E0" w14:textId="4F0F643D" w:rsidR="000129EE" w:rsidRPr="00D864B0" w:rsidRDefault="000129EE" w:rsidP="000129EE"/>
    <w:p w14:paraId="2F0C0D50" w14:textId="1029768D" w:rsidR="00276E01" w:rsidRPr="00D864B0" w:rsidRDefault="000129EE" w:rsidP="00276E01">
      <w:pPr>
        <w:jc w:val="both"/>
      </w:pPr>
      <w:r w:rsidRPr="00D864B0">
        <w:t xml:space="preserve">The European models are in line with our global models and suggest that similar logics are </w:t>
      </w:r>
      <w:r w:rsidR="00AF467A" w:rsidRPr="00D864B0">
        <w:t>at</w:t>
      </w:r>
      <w:r w:rsidRPr="00D864B0">
        <w:t xml:space="preserve"> </w:t>
      </w:r>
      <w:r w:rsidR="00DA462A" w:rsidRPr="00D864B0">
        <w:t xml:space="preserve">play </w:t>
      </w:r>
      <w:r w:rsidRPr="00D864B0">
        <w:t>within the European Union</w:t>
      </w:r>
      <w:r w:rsidR="00AF467A" w:rsidRPr="00D864B0">
        <w:t>, as well as</w:t>
      </w:r>
      <w:r w:rsidRPr="00D864B0">
        <w:t xml:space="preserve"> globally. We identified two main drivers of the demand </w:t>
      </w:r>
      <w:r w:rsidR="00AF467A" w:rsidRPr="00D864B0">
        <w:t>for</w:t>
      </w:r>
      <w:r w:rsidRPr="00D864B0">
        <w:t xml:space="preserve"> pirated knowledge: the presence of knowledge</w:t>
      </w:r>
      <w:r w:rsidR="00354E75" w:rsidRPr="00D864B0">
        <w:t>-</w:t>
      </w:r>
      <w:r w:rsidRPr="00D864B0">
        <w:t xml:space="preserve">intensive economic activity and </w:t>
      </w:r>
      <w:r w:rsidR="009451A5" w:rsidRPr="00D864B0">
        <w:t>GDP</w:t>
      </w:r>
      <w:r w:rsidRPr="00D864B0">
        <w:t xml:space="preserve">. Just as in the </w:t>
      </w:r>
      <w:r w:rsidR="00354E75" w:rsidRPr="00D864B0">
        <w:t xml:space="preserve">case of </w:t>
      </w:r>
      <w:r w:rsidRPr="00D864B0">
        <w:t>global models, the number of researchers sets the baseline demand: the production of knowledge requires knowledge. However</w:t>
      </w:r>
      <w:r w:rsidR="005A0E79" w:rsidRPr="00D864B0">
        <w:t>,</w:t>
      </w:r>
      <w:r w:rsidRPr="00D864B0">
        <w:t xml:space="preserve"> </w:t>
      </w:r>
      <w:r w:rsidR="009451A5" w:rsidRPr="00D864B0">
        <w:t>income</w:t>
      </w:r>
      <w:r w:rsidR="005A0E79" w:rsidRPr="00D864B0">
        <w:t>-</w:t>
      </w:r>
      <w:r w:rsidRPr="00D864B0">
        <w:t>related infrastructural limitations do not translate into relatively higher shad</w:t>
      </w:r>
      <w:r w:rsidR="005A0E79" w:rsidRPr="00D864B0">
        <w:t>o</w:t>
      </w:r>
      <w:r w:rsidRPr="00D864B0">
        <w:t xml:space="preserve">w library use because </w:t>
      </w:r>
      <w:r w:rsidR="009451A5" w:rsidRPr="00D864B0">
        <w:t xml:space="preserve">income </w:t>
      </w:r>
      <w:r w:rsidRPr="00D864B0">
        <w:t xml:space="preserve">also defines knowledge absorption capacity. </w:t>
      </w:r>
      <w:r w:rsidR="003E1A2A">
        <w:t>This finding is in line with earlier empirical studies on R</w:t>
      </w:r>
      <w:r w:rsidR="003E1A2A" w:rsidRPr="0070354D">
        <w:t>&amp;</w:t>
      </w:r>
      <w:r w:rsidR="003E1A2A">
        <w:t xml:space="preserve">D activity and economic development </w:t>
      </w:r>
      <w:r w:rsidR="003E1A2A">
        <w:fldChar w:fldCharType="begin"/>
      </w:r>
      <w:r w:rsidR="0072595E">
        <w:instrText xml:space="preserve"> ADDIN ZOTERO_ITEM CSL_CITATION {"citationID":"bC0k0xjx","properties":{"formattedCitation":"[61]","plainCitation":"[61]","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fldChar w:fldCharType="separate"/>
      </w:r>
      <w:r w:rsidR="0072595E" w:rsidRPr="0072595E">
        <w:rPr>
          <w:rFonts w:ascii="Calibri" w:hAnsi="Calibri" w:cs="Calibri"/>
        </w:rPr>
        <w:t>[61]</w:t>
      </w:r>
      <w:r w:rsidR="003E1A2A">
        <w:fldChar w:fldCharType="end"/>
      </w:r>
      <w:r w:rsidR="003E1A2A">
        <w:t xml:space="preserve">. </w:t>
      </w:r>
      <w:r w:rsidR="00BC1918" w:rsidRPr="00D864B0">
        <w:t xml:space="preserve">We found some support for this in the download per researcher model, where we found a strong and significant negative effect of R&amp;D investment on per researcher download volumes. </w:t>
      </w:r>
      <w:r w:rsidR="009451A5" w:rsidRPr="00D864B0">
        <w:t>In the interaction model</w:t>
      </w:r>
      <w:r w:rsidR="00AF467A" w:rsidRPr="00D864B0">
        <w:t>,</w:t>
      </w:r>
      <w:r w:rsidR="009451A5" w:rsidRPr="00D864B0">
        <w:t xml:space="preserve"> w</w:t>
      </w:r>
      <w:r w:rsidR="00276E01" w:rsidRPr="00D864B0">
        <w:t xml:space="preserve">e have also seen that some of the extra </w:t>
      </w:r>
      <w:r w:rsidR="009451A5" w:rsidRPr="00D864B0">
        <w:t xml:space="preserve">income </w:t>
      </w:r>
      <w:r w:rsidR="00276E01" w:rsidRPr="00D864B0">
        <w:t xml:space="preserve">probably sustains infrastructures </w:t>
      </w:r>
      <w:r w:rsidR="00AF467A" w:rsidRPr="00D864B0">
        <w:t>that</w:t>
      </w:r>
      <w:r w:rsidR="00276E01" w:rsidRPr="00D864B0">
        <w:t xml:space="preserve"> better cater for the extra demand.</w:t>
      </w:r>
    </w:p>
    <w:p w14:paraId="1C8548C9" w14:textId="4423C1C8" w:rsidR="000129EE" w:rsidRPr="00D864B0" w:rsidRDefault="000129EE" w:rsidP="005A0E79">
      <w:pPr>
        <w:jc w:val="both"/>
      </w:pPr>
      <w:r w:rsidRPr="00D864B0">
        <w:t xml:space="preserve">Researchers in </w:t>
      </w:r>
      <w:r w:rsidR="009451A5" w:rsidRPr="00D864B0">
        <w:t>low</w:t>
      </w:r>
      <w:r w:rsidR="002306D3" w:rsidRPr="00D864B0">
        <w:t>-</w:t>
      </w:r>
      <w:r w:rsidR="009451A5" w:rsidRPr="00D864B0">
        <w:t xml:space="preserve">income </w:t>
      </w:r>
      <w:r w:rsidRPr="00D864B0">
        <w:t xml:space="preserve">regions may face </w:t>
      </w:r>
      <w:r w:rsidR="009451A5" w:rsidRPr="00D864B0">
        <w:t xml:space="preserve">many problems, </w:t>
      </w:r>
      <w:r w:rsidRPr="00D864B0">
        <w:t>legal access</w:t>
      </w:r>
      <w:r w:rsidR="009451A5" w:rsidRPr="00D864B0">
        <w:t xml:space="preserve"> being only one of them</w:t>
      </w:r>
      <w:r w:rsidR="00276E01" w:rsidRPr="00D864B0">
        <w:t>. The authors have personal experience of at least some</w:t>
      </w:r>
      <w:r w:rsidR="009451A5" w:rsidRPr="00D864B0">
        <w:t xml:space="preserve"> of the hurdles that may limit an intensive use of openly accessible knowledge wealth</w:t>
      </w:r>
      <w:r w:rsidR="00276E01" w:rsidRPr="00D864B0">
        <w:t xml:space="preserve">. Researchers </w:t>
      </w:r>
      <w:r w:rsidR="009451A5" w:rsidRPr="00D864B0">
        <w:t>at the economic</w:t>
      </w:r>
      <w:r w:rsidR="00ED342C" w:rsidRPr="00D864B0">
        <w:t xml:space="preserve"> and</w:t>
      </w:r>
      <w:r w:rsidR="009451A5" w:rsidRPr="00D864B0">
        <w:t xml:space="preserve"> academic peripher</w:t>
      </w:r>
      <w:r w:rsidR="00ED342C" w:rsidRPr="00D864B0">
        <w:t>y</w:t>
      </w:r>
      <w:r w:rsidR="009451A5" w:rsidRPr="00D864B0">
        <w:t xml:space="preserve"> </w:t>
      </w:r>
      <w:r w:rsidR="00276E01" w:rsidRPr="00D864B0">
        <w:t xml:space="preserve">may not be able to fully sustain themselves </w:t>
      </w:r>
      <w:r w:rsidR="00ED342C" w:rsidRPr="00D864B0">
        <w:t>by</w:t>
      </w:r>
      <w:r w:rsidR="00276E01" w:rsidRPr="00D864B0">
        <w:t xml:space="preserve"> </w:t>
      </w:r>
      <w:r w:rsidR="00ED342C" w:rsidRPr="00D864B0">
        <w:t>having one</w:t>
      </w:r>
      <w:r w:rsidR="00276E01" w:rsidRPr="00D864B0">
        <w:t xml:space="preserve"> single academic research job. T</w:t>
      </w:r>
      <w:r w:rsidRPr="00D864B0">
        <w:t xml:space="preserve">he need to </w:t>
      </w:r>
      <w:r w:rsidR="00ED342C" w:rsidRPr="00D864B0">
        <w:t>hold</w:t>
      </w:r>
      <w:r w:rsidRPr="00D864B0">
        <w:t xml:space="preserve"> second and third jobs to sustain themselves</w:t>
      </w:r>
      <w:r w:rsidR="00ED342C" w:rsidRPr="00D864B0">
        <w:t xml:space="preserve"> financially</w:t>
      </w:r>
      <w:r w:rsidR="00276E01" w:rsidRPr="00D864B0">
        <w:t xml:space="preserve"> may limit the</w:t>
      </w:r>
      <w:r w:rsidR="00ED342C" w:rsidRPr="00D864B0">
        <w:t xml:space="preserve"> </w:t>
      </w:r>
      <w:r w:rsidR="00276E01" w:rsidRPr="00D864B0">
        <w:t>time they can dedicate to library use, piratical or otherwise</w:t>
      </w:r>
      <w:r w:rsidRPr="00D864B0">
        <w:t>. Also</w:t>
      </w:r>
      <w:r w:rsidR="005A0E79" w:rsidRPr="00D864B0">
        <w:t>,</w:t>
      </w:r>
      <w:r w:rsidRPr="00D864B0">
        <w:t xml:space="preserve"> many of them </w:t>
      </w:r>
      <w:r w:rsidR="00ED342C" w:rsidRPr="00D864B0">
        <w:t>find a</w:t>
      </w:r>
      <w:r w:rsidRPr="00D864B0">
        <w:t xml:space="preserve"> predominantly English language shadow library</w:t>
      </w:r>
      <w:r w:rsidR="00ED342C" w:rsidRPr="00D864B0">
        <w:t xml:space="preserve"> less useful when</w:t>
      </w:r>
      <w:r w:rsidRPr="00D864B0">
        <w:rPr>
          <w:sz w:val="24"/>
          <w:szCs w:val="24"/>
        </w:rPr>
        <w:t xml:space="preserve"> </w:t>
      </w:r>
      <w:r w:rsidRPr="00D864B0">
        <w:t xml:space="preserve">their educational and research activities are not intended </w:t>
      </w:r>
      <w:r w:rsidR="00A2760C" w:rsidRPr="00D864B0">
        <w:t xml:space="preserve">for </w:t>
      </w:r>
      <w:r w:rsidRPr="00D864B0">
        <w:t xml:space="preserve">the </w:t>
      </w:r>
      <w:r w:rsidR="00BA7BFF" w:rsidRPr="00D864B0">
        <w:t>English-speaking</w:t>
      </w:r>
      <w:r w:rsidRPr="00D864B0">
        <w:t xml:space="preserve"> </w:t>
      </w:r>
      <w:r w:rsidR="00FB6C3C" w:rsidRPr="00D864B0">
        <w:t xml:space="preserve">global market. </w:t>
      </w:r>
      <w:r w:rsidR="00BC1918" w:rsidRPr="00D864B0">
        <w:t xml:space="preserve"> </w:t>
      </w:r>
    </w:p>
    <w:p w14:paraId="0ACB5E4E" w14:textId="7B02DEB3" w:rsidR="00364511" w:rsidRPr="00D864B0" w:rsidRDefault="008D58B8" w:rsidP="0070354D">
      <w:pPr>
        <w:pStyle w:val="Heading1"/>
      </w:pPr>
      <w:r w:rsidRPr="00D864B0">
        <w:t xml:space="preserve">Inductive </w:t>
      </w:r>
      <w:r w:rsidR="00364511" w:rsidRPr="00D864B0">
        <w:t>models</w:t>
      </w:r>
    </w:p>
    <w:p w14:paraId="7EF13C85" w14:textId="77777777" w:rsidR="005F65D0" w:rsidRDefault="005F65D0" w:rsidP="005F65D0"/>
    <w:p w14:paraId="700F23DE" w14:textId="40079822" w:rsidR="005F65D0" w:rsidRDefault="005F65D0" w:rsidP="0070354D">
      <w:r>
        <w:t xml:space="preserve">The variable selection in the European models was initially following the same conceptual guidelines as the global model. </w:t>
      </w:r>
      <w:r w:rsidR="00364511" w:rsidRPr="00D864B0">
        <w:t>The dataset, however, allows us to switch modelling approaches</w:t>
      </w:r>
      <w:r w:rsidR="001A3165" w:rsidRPr="00D864B0">
        <w:t xml:space="preserve"> </w:t>
      </w:r>
      <w:r w:rsidR="00364511" w:rsidRPr="00D864B0">
        <w:t>and look for patter</w:t>
      </w:r>
      <w:r w:rsidR="00813E2A" w:rsidRPr="00D864B0">
        <w:t>n</w:t>
      </w:r>
      <w:r w:rsidR="00364511" w:rsidRPr="00D864B0">
        <w:t>s in the data on w</w:t>
      </w:r>
      <w:r w:rsidR="005A0E79" w:rsidRPr="00D864B0">
        <w:t>h</w:t>
      </w:r>
      <w:r w:rsidR="00364511" w:rsidRPr="00D864B0">
        <w:t>ich new hypotheses can be formulated.</w:t>
      </w:r>
      <w:r w:rsidR="008D58B8" w:rsidRPr="00D864B0">
        <w:t xml:space="preserve"> </w:t>
      </w:r>
    </w:p>
    <w:p w14:paraId="31B41BE5" w14:textId="4E3C10EB" w:rsidR="005F65D0" w:rsidRPr="00FA136F" w:rsidRDefault="005F65D0" w:rsidP="005F65D0">
      <w:r>
        <w:t>Firstly, we have tested for spatial autocorrelation (Moran</w:t>
      </w:r>
      <w:r w:rsidRPr="0070354D">
        <w:t>’s test), where we found a weak spatial autocorrel</w:t>
      </w:r>
      <w:r>
        <w:t>a</w:t>
      </w:r>
      <w:r w:rsidRPr="0070354D">
        <w:t>tion on a relatively low sign</w:t>
      </w:r>
      <w:r>
        <w:t>i</w:t>
      </w:r>
      <w:r w:rsidRPr="0070354D">
        <w:t>ficance level.</w:t>
      </w:r>
      <w:r w:rsidR="00F00B66">
        <w:t xml:space="preserve"> </w:t>
      </w:r>
      <w:r w:rsidRPr="00B11C7F">
        <w:t>Second</w:t>
      </w:r>
      <w:r w:rsidRPr="0070354D">
        <w:t xml:space="preserve">, we applied a more systematic variable selection method, by creating a random forest of regression models. </w:t>
      </w:r>
      <w:r>
        <w:t>Third</w:t>
      </w:r>
      <w:r w:rsidRPr="00FA136F">
        <w:t xml:space="preserve">, we used a ‘brute force’ approach to run all possible linear regressions and multiple regressions on all available data, to see if there is any spurious or real connection among the variables.  </w:t>
      </w:r>
      <w:r>
        <w:t xml:space="preserve">Since this last approach did not reveal any new connection, we do not report the results, but the </w:t>
      </w:r>
      <w:r w:rsidRPr="00FA136F">
        <w:t>code execu</w:t>
      </w:r>
      <w:r>
        <w:t>t</w:t>
      </w:r>
      <w:r w:rsidRPr="00FA136F">
        <w:t xml:space="preserve">ing this exploratory analysis is in the </w:t>
      </w:r>
      <w:r>
        <w:t xml:space="preserve">code </w:t>
      </w:r>
      <w:r w:rsidRPr="00FA136F">
        <w:t>repository</w:t>
      </w:r>
      <w:r w:rsidR="0072595E">
        <w:t xml:space="preserve"> </w:t>
      </w:r>
      <w:r w:rsidR="0072595E">
        <w:fldChar w:fldCharType="begin"/>
      </w:r>
      <w:r w:rsidR="0072595E">
        <w:instrText xml:space="preserve"> ADDIN ZOTERO_ITEM CSL_CITATION {"citationID":"EsJwnld3","properties":{"formattedCitation":"[47]","plainCitation":"[47]","noteIndex":0},"citationItems":[{"id":4238,"uris":["http://zotero.org/users/5580658/items/FMBFCFN4"],"uri":["http://zotero.org/users/5580658/items/FMBFCFN4"],"itemData":{"id":4238,"type":"book","abstract":"This release contains all data and code. The paper will be still updated with the doi of the repo.","note":"DOI: 10.5281/ZENODO.4012352","publisher":"Zenodo","source":"DOI.org (Datacite)","title":"bodobalazs/bookpiracy_final: Final version before PLOS ONE submission","title-short":"bodobalazs/bookpiracy_final","URL":"https://zenodo.org/record/4012352","version":"v1.0","author":[{"family":"Antal","given":"Dániel"},{"family":"Bodó","given":"Balázs"},{"family":"Puha","given":"Zoltán"}],"accessed":{"date-parts":[["2020",9,2]]},"issued":{"date-parts":[["2020",9,2]]}}}],"schema":"https://github.com/citation-style-language/schema/raw/master/csl-citation.json"} </w:instrText>
      </w:r>
      <w:r w:rsidR="0072595E">
        <w:fldChar w:fldCharType="separate"/>
      </w:r>
      <w:r w:rsidR="0072595E" w:rsidRPr="0072595E">
        <w:rPr>
          <w:rFonts w:ascii="Calibri" w:hAnsi="Calibri" w:cs="Calibri"/>
        </w:rPr>
        <w:t>[47]</w:t>
      </w:r>
      <w:r w:rsidR="0072595E">
        <w:fldChar w:fldCharType="end"/>
      </w:r>
      <w:r w:rsidRPr="00FA136F">
        <w:t>.</w:t>
      </w:r>
    </w:p>
    <w:p w14:paraId="1E93CDF3" w14:textId="77777777" w:rsidR="005A0E79" w:rsidRPr="00D864B0" w:rsidRDefault="005A0E79" w:rsidP="009D3094">
      <w:pPr>
        <w:rPr>
          <w:b/>
          <w:bCs/>
        </w:rPr>
      </w:pPr>
    </w:p>
    <w:p w14:paraId="12431333" w14:textId="08F202A1" w:rsidR="008D58B8" w:rsidRPr="00D864B0" w:rsidRDefault="008D58B8" w:rsidP="0070354D">
      <w:pPr>
        <w:pStyle w:val="Heading2"/>
      </w:pPr>
      <w:r w:rsidRPr="00D864B0">
        <w:t>Spatial autocorrelation</w:t>
      </w:r>
    </w:p>
    <w:p w14:paraId="5C368E72" w14:textId="0BAFAECC" w:rsidR="008D58B8" w:rsidRPr="00D864B0" w:rsidRDefault="008D58B8" w:rsidP="00A1050C">
      <w:pPr>
        <w:jc w:val="both"/>
      </w:pPr>
      <w:r w:rsidRPr="00D864B0">
        <w:t>The analysis of spatial autocorrelation reveals if shadow library usage is geographically clustered, for example, because underlying soci</w:t>
      </w:r>
      <w:r w:rsidR="006B4532" w:rsidRPr="00D864B0">
        <w:t>o</w:t>
      </w:r>
      <w:r w:rsidRPr="00D864B0">
        <w:t xml:space="preserve">conomic activities are also </w:t>
      </w:r>
      <w:r w:rsidR="00A1050C" w:rsidRPr="00D864B0">
        <w:t>cluster</w:t>
      </w:r>
      <w:r w:rsidR="00DB4C36" w:rsidRPr="00D864B0">
        <w:t>ed</w:t>
      </w:r>
      <w:r w:rsidR="005A61BF">
        <w:t xml:space="preserve"> </w:t>
      </w:r>
      <w:r w:rsidR="005A61BF">
        <w:fldChar w:fldCharType="begin"/>
      </w:r>
      <w:r w:rsidR="0072595E">
        <w:instrText xml:space="preserve"> ADDIN ZOTERO_ITEM CSL_CITATION {"citationID":"DG99vKGo","properties":{"formattedCitation":"[62]","plainCitation":"[62]","noteIndex":0},"citationItems":[{"id":4235,"uris":["http://zotero.org/users/5580658/items/RDGD6ZM8"],"uri":["http://zotero.org/users/5580658/items/RDGD6ZM8"],"itemData":{"id":4235,"type":"report","abstract":"This discussion paper resulted in an article in the Journal of Regional Science (2013). Volume 53, Issue 5(SI), pages 855-873. This paper studies the impact of physical distance and different relational proximity types on the formation of the Internet infrastructure. Although there is some anecdotal evidence on the 'end of geography' effect of the Internet, the relationship between physical space and the Internet has not been yet scrutinized. In addition, owing to the network nature of the Internet, the structure of the Internet infrastructure (the cyber-place) cannot be approached in a unidimensional way. Our paper builds upon recent studies in economic geography and relational proximities, and aims to study whether physical distance survives in virtual geography even after controlling for relational proximities. In order to do so, a unique and extensive database with geo-coded IP links is utilized. Based on this, a spatial interaction model with panel data specifications is constructed to study the impact of different types of proximity on the formation of cyber-place. The above analysis is framed by a complex network analysis exercise, which enhances our understanding of the complexity of the Internet infrastructure from a spatial network perspective. Our results indicate that physical distance, but also different relational proximities, have a significant impact on the intensity of the Internet infrastructure, highlighting the spatiality of the Internet.","collection-title":"Tinbergen Institute Discussion Papers","language":"en","note":"container-title: Tinbergen Institute Discussion Papers","number":"12-066/3","publisher":"Tinbergen Institute","source":"ideas.repec.org","title":"The Death of Distance Revisited: Cyberplace, Physical and Relational Proximities","title-short":"The Death of Distance Revisited","URL":"https://ideas.repec.org/p/tin/wpaper/20120066.html","author":[{"family":"Tranos","given":"Emmanouil"},{"family":"Nijkamp","given":"Peter"}],"accessed":{"date-parts":[["2020",9,1]]},"issued":{"date-parts":[["2012",7,12]]}}}],"schema":"https://github.com/citation-style-language/schema/raw/master/csl-citation.json"} </w:instrText>
      </w:r>
      <w:r w:rsidR="005A61BF">
        <w:fldChar w:fldCharType="separate"/>
      </w:r>
      <w:r w:rsidR="0072595E" w:rsidRPr="0072595E">
        <w:rPr>
          <w:rFonts w:ascii="Calibri" w:hAnsi="Calibri" w:cs="Calibri"/>
        </w:rPr>
        <w:t>[62]</w:t>
      </w:r>
      <w:r w:rsidR="005A61BF">
        <w:fldChar w:fldCharType="end"/>
      </w:r>
      <w:r w:rsidRPr="00D864B0">
        <w:t xml:space="preserve">, or because user communities are clustered (for linguistic reasons, or because the knowledge about shadow libraries dissipates in close-knit trust networks). </w:t>
      </w:r>
      <w:r w:rsidR="0057664A" w:rsidRPr="00D864B0">
        <w:t xml:space="preserve">The ability to examine spatial autocorrelation is an important check on the robustness of our methodology.  Given that we do not have access to individual download data, only </w:t>
      </w:r>
      <w:r w:rsidR="0057664A" w:rsidRPr="00D864B0">
        <w:lastRenderedPageBreak/>
        <w:t>territorial aggregates of downloads,</w:t>
      </w:r>
      <w:r w:rsidR="00FF7178" w:rsidRPr="00D864B0">
        <w:t xml:space="preserve"> we want to </w:t>
      </w:r>
      <w:r w:rsidR="00DB4C36" w:rsidRPr="00D864B0">
        <w:t>ensure</w:t>
      </w:r>
      <w:r w:rsidR="00FF7178" w:rsidRPr="00D864B0">
        <w:t xml:space="preserve"> that downloading in geographical space is not happening randomly. </w:t>
      </w:r>
      <w:r w:rsidRPr="00D864B0">
        <w:t xml:space="preserve">We have examined the spatial autocorrelation using the `spdep` package </w:t>
      </w:r>
      <w:r w:rsidR="00B53CED" w:rsidRPr="00D864B0">
        <w:fldChar w:fldCharType="begin"/>
      </w:r>
      <w:r w:rsidR="0072595E">
        <w:instrText xml:space="preserve"> ADDIN ZOTERO_ITEM CSL_CITATION {"citationID":"rjvyY8gj","properties":{"formattedCitation":"[63]","plainCitation":"[63]","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D864B0">
        <w:fldChar w:fldCharType="separate"/>
      </w:r>
      <w:r w:rsidR="0072595E" w:rsidRPr="0072595E">
        <w:rPr>
          <w:rFonts w:ascii="Calibri" w:hAnsi="Calibri" w:cs="Calibri"/>
        </w:rPr>
        <w:t>[63]</w:t>
      </w:r>
      <w:r w:rsidR="00B53CED" w:rsidRPr="00D864B0">
        <w:fldChar w:fldCharType="end"/>
      </w:r>
      <w:r w:rsidR="00B53CED" w:rsidRPr="00D864B0">
        <w:t>.</w:t>
      </w:r>
    </w:p>
    <w:p w14:paraId="1EBDE9F0" w14:textId="771A83F5" w:rsidR="008D58B8" w:rsidRPr="00D864B0" w:rsidRDefault="008D58B8" w:rsidP="00A1050C">
      <w:pPr>
        <w:jc w:val="both"/>
      </w:pPr>
      <w:r w:rsidRPr="00D864B0">
        <w:t>In the case of the download count variable, Moran's I statistic takes the value of 0.042 with a p-value of 0.094, so we can only reject the randomness of downloads at a 90% significance level. The positive z value means that the downloads are cluster</w:t>
      </w:r>
      <w:r w:rsidR="00B53CED" w:rsidRPr="00D864B0">
        <w:t>ed</w:t>
      </w:r>
      <w:r w:rsidRPr="00D864B0">
        <w:t xml:space="preserve">, i.e. NUTS2 regions with high download numbers tend to be neighbors of NUTS2 regions with high download numbers.  </w:t>
      </w:r>
      <w:r w:rsidR="00A1050C" w:rsidRPr="00D864B0">
        <w:t>I</w:t>
      </w:r>
      <w:r w:rsidRPr="00D864B0">
        <w:t>f we run the same test on the GDP</w:t>
      </w:r>
      <w:r w:rsidR="00DB4C36" w:rsidRPr="00D864B0">
        <w:t>,</w:t>
      </w:r>
      <w:r w:rsidRPr="00D864B0">
        <w:t xml:space="preserve"> adjusted by purchasing power, we see a very similar level of spatial autocorrelation</w:t>
      </w:r>
      <w:r w:rsidR="00A1050C" w:rsidRPr="00D864B0">
        <w:t xml:space="preserve">: Moran's I statistic is </w:t>
      </w:r>
      <w:r w:rsidRPr="00D864B0">
        <w:t>0.044017, p-value = 0.077</w:t>
      </w:r>
      <w:r w:rsidR="00A1050C" w:rsidRPr="00D864B0">
        <w:t>.</w:t>
      </w:r>
    </w:p>
    <w:p w14:paraId="53289E57" w14:textId="45053EB8" w:rsidR="008D58B8" w:rsidRPr="00D864B0" w:rsidRDefault="00F37F05" w:rsidP="00977247">
      <w:pPr>
        <w:jc w:val="both"/>
      </w:pPr>
      <w:r w:rsidRPr="00D864B0">
        <w:t>The results, at least on the NUTS2 level</w:t>
      </w:r>
      <w:r w:rsidR="00DB4C36" w:rsidRPr="00D864B0">
        <w:t>,</w:t>
      </w:r>
      <w:r w:rsidRPr="00D864B0">
        <w:t xml:space="preserve"> do not point to well-defined download centers within Europe</w:t>
      </w:r>
      <w:r w:rsidR="00DB4C36" w:rsidRPr="00D864B0">
        <w:t>. T</w:t>
      </w:r>
      <w:r w:rsidRPr="00D864B0">
        <w:t xml:space="preserve">heir strong similarity with how GDP is geographically distributed suggests that </w:t>
      </w:r>
      <w:r w:rsidR="005D6975" w:rsidRPr="00D864B0">
        <w:t xml:space="preserve">it is unlikely that downloads follow a random pattern and are closely </w:t>
      </w:r>
      <w:r w:rsidR="00FA36D7" w:rsidRPr="00D864B0">
        <w:t xml:space="preserve">related to the </w:t>
      </w:r>
      <w:r w:rsidRPr="00D864B0">
        <w:t>soci</w:t>
      </w:r>
      <w:r w:rsidR="00AA5368" w:rsidRPr="00D864B0">
        <w:t>o</w:t>
      </w:r>
      <w:r w:rsidRPr="00D864B0">
        <w:t>economic factors</w:t>
      </w:r>
      <w:r w:rsidR="00FA36D7" w:rsidRPr="00D864B0">
        <w:t xml:space="preserve"> that define the wealth of a region in general</w:t>
      </w:r>
      <w:r w:rsidRPr="00D864B0">
        <w:t>.</w:t>
      </w:r>
      <w:r w:rsidR="00257D00" w:rsidRPr="00D864B0">
        <w:t xml:space="preserve"> </w:t>
      </w:r>
      <w:r w:rsidR="006C6554" w:rsidRPr="00D864B0">
        <w:t xml:space="preserve"> </w:t>
      </w:r>
    </w:p>
    <w:p w14:paraId="5AC750B9" w14:textId="475B7DC8" w:rsidR="00D8648B" w:rsidRPr="00D864B0" w:rsidRDefault="00D8648B" w:rsidP="0070354D">
      <w:pPr>
        <w:pStyle w:val="Heading2"/>
      </w:pPr>
      <w:r w:rsidRPr="00D864B0">
        <w:t>Random forest models</w:t>
      </w:r>
    </w:p>
    <w:p w14:paraId="650AD1A6" w14:textId="77777777" w:rsidR="00FE728B" w:rsidRDefault="00FE728B" w:rsidP="004024C7">
      <w:pPr>
        <w:jc w:val="both"/>
      </w:pPr>
    </w:p>
    <w:p w14:paraId="0407FD38" w14:textId="1A0DE6CE" w:rsidR="005F65D0" w:rsidRDefault="005A61BF" w:rsidP="004024C7">
      <w:pPr>
        <w:jc w:val="both"/>
      </w:pPr>
      <w:r w:rsidRPr="00D864B0">
        <w:t xml:space="preserve">The random forest method </w:t>
      </w:r>
      <w:r w:rsidR="00FE728B">
        <w:t xml:space="preserve">(RF) </w:t>
      </w:r>
      <w:r w:rsidRPr="00D864B0">
        <w:t xml:space="preserve">was mainly developed to solve classification or regression problems, but it has been long recommended for use in variable (pre-)selection </w:t>
      </w:r>
      <w:r w:rsidRPr="00D864B0">
        <w:fldChar w:fldCharType="begin"/>
      </w:r>
      <w:r w:rsidR="0072595E">
        <w:instrText xml:space="preserve"> ADDIN ZOTERO_ITEM CSL_CITATION {"citationID":"KfgBT9iT","properties":{"formattedCitation":"[64]","plainCitation":"[64]","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Pr="00D864B0">
        <w:fldChar w:fldCharType="separate"/>
      </w:r>
      <w:r w:rsidR="0072595E" w:rsidRPr="0072595E">
        <w:rPr>
          <w:rFonts w:ascii="Calibri" w:hAnsi="Calibri" w:cs="Calibri"/>
        </w:rPr>
        <w:t>[64]</w:t>
      </w:r>
      <w:r w:rsidRPr="00D864B0">
        <w:fldChar w:fldCharType="end"/>
      </w:r>
      <w:r w:rsidRPr="00D864B0">
        <w:t xml:space="preserve">. </w:t>
      </w:r>
      <w:r>
        <w:t xml:space="preserve">While </w:t>
      </w:r>
      <w:r w:rsidRPr="00FA136F">
        <w:t>machine learning models may have high predictive power, they are often ‘black boxes’ that make conceptual explanations difficult, and their results are not directly comparable with the global model</w:t>
      </w:r>
      <w:r>
        <w:t>. For these reasons, w</w:t>
      </w:r>
      <w:r w:rsidR="005F65D0" w:rsidRPr="0070354D">
        <w:t xml:space="preserve">e </w:t>
      </w:r>
      <w:r w:rsidR="00FE728B">
        <w:t xml:space="preserve">did not use RF to </w:t>
      </w:r>
      <w:r w:rsidR="005F65D0" w:rsidRPr="0070354D">
        <w:t>cho</w:t>
      </w:r>
      <w:r w:rsidR="00FE728B">
        <w:t>os</w:t>
      </w:r>
      <w:r w:rsidR="005F65D0" w:rsidRPr="0070354D">
        <w:t>e a model candidate from the random forest regressions to test o</w:t>
      </w:r>
      <w:r w:rsidR="005F65D0">
        <w:t>u</w:t>
      </w:r>
      <w:r w:rsidR="005F65D0" w:rsidRPr="0070354D">
        <w:t>r hypotheses,</w:t>
      </w:r>
      <w:r>
        <w:t xml:space="preserve"> but rather, used this approach </w:t>
      </w:r>
      <w:r w:rsidRPr="00D864B0">
        <w:t xml:space="preserve">to identify which variables out of the 50 available may play an </w:t>
      </w:r>
      <w:r>
        <w:t xml:space="preserve">unexpected, but </w:t>
      </w:r>
      <w:r w:rsidRPr="00D864B0">
        <w:t>important role in explaining downloads.</w:t>
      </w:r>
      <w:r w:rsidR="005F65D0" w:rsidRPr="0070354D">
        <w:t xml:space="preserve"> </w:t>
      </w:r>
    </w:p>
    <w:p w14:paraId="7960D147" w14:textId="6759CA69" w:rsidR="00A1050C" w:rsidRPr="00D864B0" w:rsidRDefault="00D8648B" w:rsidP="00C03D2E">
      <w:pPr>
        <w:jc w:val="both"/>
      </w:pPr>
      <w:r w:rsidRPr="00D864B0">
        <w:t>In a series of models</w:t>
      </w:r>
      <w:r w:rsidR="00DB4C36" w:rsidRPr="00D864B0">
        <w:t xml:space="preserve"> un</w:t>
      </w:r>
      <w:r w:rsidRPr="00D864B0">
        <w:t xml:space="preserve">reported here, we </w:t>
      </w:r>
      <w:r w:rsidR="008A7606" w:rsidRPr="00D864B0">
        <w:t xml:space="preserve">first narrowed down the basic geographical and demographic forces </w:t>
      </w:r>
      <w:r w:rsidR="00C03D2E" w:rsidRPr="00D864B0">
        <w:t>attracting higher download counts, such as the land area</w:t>
      </w:r>
      <w:r w:rsidR="00762124" w:rsidRPr="00D864B0">
        <w:t xml:space="preserve"> of the NUTS2 region</w:t>
      </w:r>
      <w:r w:rsidR="00C03D2E" w:rsidRPr="00D864B0">
        <w:t xml:space="preserve">, population and population density, or researcher population density of the regions.  We also </w:t>
      </w:r>
      <w:r w:rsidR="00C52DB2" w:rsidRPr="00D864B0">
        <w:t>normalized count with land area, population</w:t>
      </w:r>
      <w:r w:rsidR="00222084" w:rsidRPr="00D864B0">
        <w:t>,</w:t>
      </w:r>
      <w:r w:rsidR="00C52DB2" w:rsidRPr="00D864B0">
        <w:t xml:space="preserve"> and researcher count to </w:t>
      </w:r>
      <w:r w:rsidR="00222084" w:rsidRPr="00D864B0">
        <w:t>gain</w:t>
      </w:r>
      <w:r w:rsidR="00C52DB2" w:rsidRPr="00D864B0">
        <w:t xml:space="preserve"> deeper insight into the non-trivial social factors that attract heavier reliance on the research black market</w:t>
      </w:r>
      <w:r w:rsidR="003D29DE" w:rsidRPr="00D864B0">
        <w:t xml:space="preserve"> </w:t>
      </w:r>
      <w:r w:rsidR="003D29DE" w:rsidRPr="00D864B0">
        <w:fldChar w:fldCharType="begin"/>
      </w:r>
      <w:r w:rsidR="0072595E">
        <w:instrText xml:space="preserve"> ADDIN ZOTERO_ITEM CSL_CITATION {"citationID":"J9LpDAfK","properties":{"formattedCitation":"[58]","plainCitation":"[58]","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D864B0">
        <w:fldChar w:fldCharType="separate"/>
      </w:r>
      <w:r w:rsidR="0072595E" w:rsidRPr="0072595E">
        <w:rPr>
          <w:rFonts w:ascii="Calibri" w:hAnsi="Calibri" w:cs="Calibri"/>
        </w:rPr>
        <w:t>[58]</w:t>
      </w:r>
      <w:r w:rsidR="003D29DE" w:rsidRPr="00D864B0">
        <w:fldChar w:fldCharType="end"/>
      </w:r>
      <w:r w:rsidR="00C52DB2" w:rsidRPr="00D864B0">
        <w:t>.</w:t>
      </w:r>
      <w:r w:rsidR="003D29DE" w:rsidRPr="00D864B0">
        <w:t xml:space="preserve"> </w:t>
      </w:r>
    </w:p>
    <w:p w14:paraId="59861422" w14:textId="47F1A95B" w:rsidR="00CD2C88" w:rsidRPr="00D864B0" w:rsidRDefault="00C56F6C" w:rsidP="00403106">
      <w:pPr>
        <w:jc w:val="both"/>
      </w:pPr>
      <w:r w:rsidRPr="00D864B0">
        <w:t>In the second round</w:t>
      </w:r>
      <w:r w:rsidR="00222084" w:rsidRPr="00D864B0">
        <w:t>,</w:t>
      </w:r>
      <w:r w:rsidRPr="00D864B0">
        <w:t xml:space="preserve"> we r</w:t>
      </w:r>
      <w:r w:rsidR="00E77FF9" w:rsidRPr="00D864B0">
        <w:t>a</w:t>
      </w:r>
      <w:r w:rsidRPr="00D864B0">
        <w:t xml:space="preserve">n the random forest algorithms on </w:t>
      </w:r>
      <w:r w:rsidR="00C52DB2" w:rsidRPr="00D864B0">
        <w:t xml:space="preserve">the various forms of the count </w:t>
      </w:r>
      <w:r w:rsidR="00630583" w:rsidRPr="00D864B0">
        <w:t xml:space="preserve">data </w:t>
      </w:r>
      <w:r w:rsidRPr="00D864B0">
        <w:t>to identify the most important social, cultural</w:t>
      </w:r>
      <w:r w:rsidR="00222084" w:rsidRPr="00D864B0">
        <w:t>,</w:t>
      </w:r>
      <w:r w:rsidRPr="00D864B0">
        <w:t xml:space="preserve"> and economic variables. </w:t>
      </w:r>
      <w:r w:rsidR="00CD2C88" w:rsidRPr="00D864B0">
        <w:t>We used the random</w:t>
      </w:r>
      <w:r w:rsidR="00222084" w:rsidRPr="00D864B0">
        <w:t xml:space="preserve"> </w:t>
      </w:r>
      <w:r w:rsidR="00CD2C88" w:rsidRPr="00D864B0">
        <w:t xml:space="preserve">Forest R package </w:t>
      </w:r>
      <w:r w:rsidR="00CD2C88" w:rsidRPr="00D864B0">
        <w:fldChar w:fldCharType="begin"/>
      </w:r>
      <w:r w:rsidR="0072595E">
        <w:instrText xml:space="preserve"> ADDIN ZOTERO_ITEM CSL_CITATION {"citationID":"XQ0BVoHo","properties":{"formattedCitation":"[65]","plainCitation":"[65]","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D864B0">
        <w:fldChar w:fldCharType="separate"/>
      </w:r>
      <w:r w:rsidR="0072595E" w:rsidRPr="0072595E">
        <w:rPr>
          <w:rFonts w:ascii="Calibri" w:hAnsi="Calibri" w:cs="Calibri"/>
        </w:rPr>
        <w:t>[65]</w:t>
      </w:r>
      <w:r w:rsidR="00CD2C88" w:rsidRPr="00D864B0">
        <w:fldChar w:fldCharType="end"/>
      </w:r>
      <w:r w:rsidR="00CD2C88" w:rsidRPr="00D864B0">
        <w:t xml:space="preserve"> for this purpose.  First, we established the optimal parameters for starting the algorithm with the tuneRF function. We used all predictors to build a forest of regression trees.  We used the Interpretable Machine Learning method and package </w:t>
      </w:r>
      <w:r w:rsidR="00CD2C88" w:rsidRPr="00D864B0">
        <w:fldChar w:fldCharType="begin"/>
      </w:r>
      <w:r w:rsidR="0072595E">
        <w:instrText xml:space="preserve"> ADDIN ZOTERO_ITEM CSL_CITATION {"citationID":"UwZ8ZexI","properties":{"formattedCitation":"[66]","plainCitation":"[66]","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D864B0">
        <w:fldChar w:fldCharType="separate"/>
      </w:r>
      <w:r w:rsidR="0072595E" w:rsidRPr="0072595E">
        <w:rPr>
          <w:rFonts w:ascii="Calibri" w:hAnsi="Calibri" w:cs="Calibri"/>
        </w:rPr>
        <w:t>[66]</w:t>
      </w:r>
      <w:r w:rsidR="00CD2C88" w:rsidRPr="00D864B0">
        <w:fldChar w:fldCharType="end"/>
      </w:r>
      <w:r w:rsidR="00CD2C88" w:rsidRPr="00D864B0">
        <w:t xml:space="preserve"> to interpret the importance of each feature (see particularly Chapter 5.5. of </w:t>
      </w:r>
      <w:r w:rsidR="00CD2C88" w:rsidRPr="00D864B0">
        <w:fldChar w:fldCharType="begin"/>
      </w:r>
      <w:r w:rsidR="0072595E">
        <w:instrText xml:space="preserve"> ADDIN ZOTERO_ITEM CSL_CITATION {"citationID":"gAJx2Tma","properties":{"formattedCitation":"[64]","plainCitation":"[64]","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D864B0">
        <w:fldChar w:fldCharType="separate"/>
      </w:r>
      <w:r w:rsidR="0072595E" w:rsidRPr="0072595E">
        <w:rPr>
          <w:rFonts w:ascii="Calibri" w:hAnsi="Calibri" w:cs="Calibri"/>
        </w:rPr>
        <w:t>[64]</w:t>
      </w:r>
      <w:r w:rsidR="00CD2C88" w:rsidRPr="00D864B0">
        <w:fldChar w:fldCharType="end"/>
      </w:r>
      <w:r w:rsidR="00CD2C88" w:rsidRPr="00D864B0">
        <w:t>).</w:t>
      </w:r>
    </w:p>
    <w:p w14:paraId="12245913" w14:textId="6D51E308" w:rsidR="00AD5ECF" w:rsidRPr="00D864B0" w:rsidRDefault="00DD0E01" w:rsidP="00403106">
      <w:pPr>
        <w:jc w:val="both"/>
      </w:pPr>
      <w:r w:rsidRPr="00D864B0">
        <w:t>The form of r</w:t>
      </w:r>
      <w:r w:rsidR="00683360" w:rsidRPr="00D864B0">
        <w:t xml:space="preserve">andom forest </w:t>
      </w:r>
      <w:r w:rsidR="00430829" w:rsidRPr="00D864B0">
        <w:t xml:space="preserve">method we used </w:t>
      </w:r>
      <w:r w:rsidR="00222084" w:rsidRPr="00D864B0">
        <w:t>was</w:t>
      </w:r>
      <w:r w:rsidR="00430829" w:rsidRPr="00D864B0">
        <w:t xml:space="preserve"> </w:t>
      </w:r>
      <w:r w:rsidR="00A819FF" w:rsidRPr="00D864B0">
        <w:t>creat</w:t>
      </w:r>
      <w:r w:rsidR="00222084" w:rsidRPr="00D864B0">
        <w:t>ed by using</w:t>
      </w:r>
      <w:r w:rsidR="00A819FF" w:rsidRPr="00D864B0">
        <w:t xml:space="preserve"> random samples of our dataset, and fitting regression trees on these subsets of the dataset. </w:t>
      </w:r>
      <w:r w:rsidR="00F445B0" w:rsidRPr="00D864B0">
        <w:t xml:space="preserve"> </w:t>
      </w:r>
      <w:r w:rsidR="003944F6" w:rsidRPr="00D864B0">
        <w:t xml:space="preserve">By repeatedly splitting the dataset and </w:t>
      </w:r>
      <w:r w:rsidR="00E200C3" w:rsidRPr="00D864B0">
        <w:t>testing a limited number of features at a time, the random forest algorithm does not</w:t>
      </w:r>
      <w:r w:rsidR="00222084" w:rsidRPr="00D864B0">
        <w:t xml:space="preserve"> usually</w:t>
      </w:r>
      <w:r w:rsidR="00E200C3" w:rsidRPr="00D864B0">
        <w:t xml:space="preserve"> require strict conditions on residual errors</w:t>
      </w:r>
      <w:r w:rsidR="005E72F1" w:rsidRPr="00D864B0">
        <w:t xml:space="preserve"> and is insensitive to multicollinearity. </w:t>
      </w:r>
      <w:r w:rsidR="00F445B0" w:rsidRPr="00D864B0">
        <w:t xml:space="preserve">One draw-back of </w:t>
      </w:r>
      <w:r w:rsidR="00222084" w:rsidRPr="00D864B0">
        <w:t xml:space="preserve">the </w:t>
      </w:r>
      <w:r w:rsidR="00F445B0" w:rsidRPr="00D864B0">
        <w:t>random forest</w:t>
      </w:r>
      <w:r w:rsidR="00222084" w:rsidRPr="00D864B0">
        <w:t xml:space="preserve"> method</w:t>
      </w:r>
      <w:r w:rsidR="00F445B0" w:rsidRPr="00D864B0">
        <w:t>, like many machine learning models, is th</w:t>
      </w:r>
      <w:r w:rsidR="00C97BAD" w:rsidRPr="00D864B0">
        <w:t xml:space="preserve">at it uses its own metrics of accuracy.  For comparability, </w:t>
      </w:r>
      <w:r w:rsidR="00FD778A" w:rsidRPr="00D864B0">
        <w:t>we</w:t>
      </w:r>
      <w:r w:rsidR="00CB41EE" w:rsidRPr="00D864B0">
        <w:t xml:space="preserve"> used a model-agnostic </w:t>
      </w:r>
      <w:r w:rsidR="00A32E3B" w:rsidRPr="00D864B0">
        <w:t xml:space="preserve">feature importance metric by </w:t>
      </w:r>
      <w:r w:rsidR="008722BA" w:rsidRPr="00D864B0">
        <w:t xml:space="preserve">Molnar et. al. </w:t>
      </w:r>
      <w:r w:rsidR="003D29DE" w:rsidRPr="00D864B0">
        <w:fldChar w:fldCharType="begin"/>
      </w:r>
      <w:r w:rsidR="0072595E">
        <w:instrText xml:space="preserve"> ADDIN ZOTERO_ITEM CSL_CITATION {"citationID":"yAaDdDqV","properties":{"formattedCitation":"[64]","plainCitation":"[64]","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D864B0">
        <w:fldChar w:fldCharType="separate"/>
      </w:r>
      <w:r w:rsidR="0072595E" w:rsidRPr="0072595E">
        <w:rPr>
          <w:rFonts w:ascii="Calibri" w:hAnsi="Calibri" w:cs="Calibri"/>
        </w:rPr>
        <w:t>[64]</w:t>
      </w:r>
      <w:r w:rsidR="003D29DE" w:rsidRPr="00D864B0">
        <w:fldChar w:fldCharType="end"/>
      </w:r>
      <w:r w:rsidR="007A5D37" w:rsidRPr="00D864B0">
        <w:t xml:space="preserve">, a metric that results in comparable metrics for random forests and any other </w:t>
      </w:r>
      <w:r w:rsidR="004B3779" w:rsidRPr="00D864B0">
        <w:t xml:space="preserve">statistical model.  This feature importance </w:t>
      </w:r>
      <w:r w:rsidR="00AE3D0E" w:rsidRPr="00D864B0">
        <w:t xml:space="preserve">algorithm shuffles the values of the predictors and measures the change in a loss function (in our case, </w:t>
      </w:r>
      <w:r w:rsidR="00AE3D0E" w:rsidRPr="00D864B0">
        <w:lastRenderedPageBreak/>
        <w:t xml:space="preserve">mean average error increase in the targeted </w:t>
      </w:r>
      <w:r w:rsidR="00D02E36">
        <w:t xml:space="preserve">dependent </w:t>
      </w:r>
      <w:r w:rsidR="00AE3D0E" w:rsidRPr="00D864B0">
        <w:t xml:space="preserve">variables) </w:t>
      </w:r>
      <w:r w:rsidR="00BC524F" w:rsidRPr="00D864B0">
        <w:t xml:space="preserve">for each shuffle – the larger the </w:t>
      </w:r>
      <w:r w:rsidR="00FD778A" w:rsidRPr="00D864B0">
        <w:t>increase in mean average error, the more important to use the (correct values) of the predictor.</w:t>
      </w:r>
    </w:p>
    <w:p w14:paraId="306A2B3D" w14:textId="78E72308" w:rsidR="005F65D0" w:rsidRPr="00FA136F" w:rsidRDefault="005F65D0" w:rsidP="005F65D0">
      <w:pPr>
        <w:jc w:val="both"/>
      </w:pPr>
      <w:r>
        <w:t xml:space="preserve">In addition to </w:t>
      </w:r>
      <w:r w:rsidRPr="00FA136F">
        <w:t xml:space="preserve">the random forest </w:t>
      </w:r>
      <w:r>
        <w:t xml:space="preserve">approach, which </w:t>
      </w:r>
      <w:r w:rsidRPr="00FA136F">
        <w:t>comprehensively compared the predictive power of variables groups</w:t>
      </w:r>
      <w:r>
        <w:t xml:space="preserve">, our </w:t>
      </w:r>
      <w:r w:rsidRPr="00FA136F">
        <w:t xml:space="preserve">‘brute force’ approach has </w:t>
      </w:r>
      <w:r>
        <w:t xml:space="preserve">also </w:t>
      </w:r>
      <w:r w:rsidRPr="00FA136F">
        <w:t>measured all possible regression models.  Given that both methods are comprehensive and did not reveal any further resea</w:t>
      </w:r>
      <w:r>
        <w:t>r</w:t>
      </w:r>
      <w:r w:rsidRPr="00FA136F">
        <w:t xml:space="preserve">ch directions, we found our initial theoretical framework validated, and based on this variable selection we created comparable regional models to the global model. </w:t>
      </w:r>
    </w:p>
    <w:p w14:paraId="30FCF007" w14:textId="581AEAF7" w:rsidR="00D02E36" w:rsidRDefault="005F65D0" w:rsidP="00630583">
      <w:pPr>
        <w:jc w:val="both"/>
      </w:pPr>
      <w:r>
        <w:t xml:space="preserve">The random forest approach did not reveal any new connections on the dataset only containing the EUROSTAT variables. However, it identified a number of significant variables in the </w:t>
      </w:r>
      <w:r w:rsidR="00927D97" w:rsidRPr="00D864B0">
        <w:t xml:space="preserve">smaller, but richer dataset, which </w:t>
      </w:r>
      <w:r>
        <w:t xml:space="preserve">also </w:t>
      </w:r>
      <w:r w:rsidR="00927D97" w:rsidRPr="00D864B0">
        <w:t xml:space="preserve">includes the </w:t>
      </w:r>
      <w:r>
        <w:t>library</w:t>
      </w:r>
      <w:r w:rsidR="004024C7">
        <w:t>-</w:t>
      </w:r>
      <w:r>
        <w:t xml:space="preserve">use related </w:t>
      </w:r>
      <w:r w:rsidR="00927D97" w:rsidRPr="00D864B0">
        <w:t xml:space="preserve">EUROBAROMETER </w:t>
      </w:r>
      <w:r w:rsidR="004024C7">
        <w:t>variables</w:t>
      </w:r>
      <w:r w:rsidR="008F47E2" w:rsidRPr="00D864B0">
        <w:t>.</w:t>
      </w:r>
      <w:r w:rsidR="00D46764" w:rsidRPr="00D864B0">
        <w:t xml:space="preserve"> </w:t>
      </w:r>
    </w:p>
    <w:p w14:paraId="30307F6F" w14:textId="3B7903D6" w:rsidR="00927D97" w:rsidRDefault="00927D97" w:rsidP="00927D97">
      <w:pPr>
        <w:jc w:val="both"/>
      </w:pPr>
      <w:r w:rsidRPr="00D864B0">
        <w:t>The feature importance graph (</w:t>
      </w:r>
      <w:r w:rsidR="00AB4754">
        <w:t>Fig 6</w:t>
      </w:r>
      <w:r w:rsidRPr="00D864B0">
        <w:t xml:space="preserve">) identifies as relevant the same variables we already included in our linear models: the share of researchers in the workforce, GPD per capita in purchasing parity units, </w:t>
      </w:r>
      <w:r w:rsidR="00222084" w:rsidRPr="00D864B0">
        <w:t xml:space="preserve">and </w:t>
      </w:r>
      <w:r w:rsidRPr="00D864B0">
        <w:t>R&amp;D investment. In addition</w:t>
      </w:r>
      <w:r w:rsidR="006659A5" w:rsidRPr="00D864B0">
        <w:t>,</w:t>
      </w:r>
      <w:r w:rsidRPr="00D864B0">
        <w:t xml:space="preserve"> the share of library using </w:t>
      </w:r>
      <w:r w:rsidR="004F61B2" w:rsidRPr="00D864B0">
        <w:t xml:space="preserve">and book reading </w:t>
      </w:r>
      <w:r w:rsidRPr="00D864B0">
        <w:t>population</w:t>
      </w:r>
      <w:r w:rsidR="004F61B2" w:rsidRPr="00D864B0">
        <w:t xml:space="preserve">s </w:t>
      </w:r>
      <w:r w:rsidR="006659A5" w:rsidRPr="00D864B0">
        <w:t xml:space="preserve">from among the EUROBAROMATER variables are </w:t>
      </w:r>
      <w:r w:rsidR="004F61B2" w:rsidRPr="00D864B0">
        <w:t>also somewhat relevant.</w:t>
      </w:r>
      <w:r w:rsidRPr="00D864B0">
        <w:t xml:space="preserve"> </w:t>
      </w:r>
    </w:p>
    <w:p w14:paraId="2EE805A9" w14:textId="25F02F33" w:rsidR="00AB4754" w:rsidRDefault="00AB4754" w:rsidP="00927D97">
      <w:pPr>
        <w:jc w:val="both"/>
      </w:pPr>
    </w:p>
    <w:p w14:paraId="29E7A46A" w14:textId="77777777" w:rsidR="00AB4754" w:rsidRPr="00D864B0" w:rsidRDefault="00AB4754" w:rsidP="00AB4754">
      <w:pPr>
        <w:pStyle w:val="Caption"/>
        <w:rPr>
          <w:szCs w:val="22"/>
        </w:rPr>
      </w:pPr>
      <w:r w:rsidRPr="00D864B0">
        <w:rPr>
          <w:szCs w:val="22"/>
        </w:rPr>
        <w:t xml:space="preserve">Fig </w:t>
      </w:r>
      <w:r w:rsidRPr="00D864B0">
        <w:rPr>
          <w:szCs w:val="22"/>
        </w:rPr>
        <w:fldChar w:fldCharType="begin"/>
      </w:r>
      <w:r w:rsidRPr="00D864B0">
        <w:rPr>
          <w:szCs w:val="22"/>
        </w:rPr>
        <w:instrText xml:space="preserve"> SEQ Figure \* ARABIC </w:instrText>
      </w:r>
      <w:r w:rsidRPr="00D864B0">
        <w:rPr>
          <w:szCs w:val="22"/>
        </w:rPr>
        <w:fldChar w:fldCharType="separate"/>
      </w:r>
      <w:r w:rsidRPr="00D864B0">
        <w:rPr>
          <w:noProof/>
          <w:szCs w:val="22"/>
        </w:rPr>
        <w:t>6</w:t>
      </w:r>
      <w:r w:rsidRPr="00D864B0">
        <w:rPr>
          <w:noProof/>
          <w:szCs w:val="22"/>
        </w:rPr>
        <w:fldChar w:fldCharType="end"/>
      </w:r>
      <w:r w:rsidRPr="00D864B0">
        <w:rPr>
          <w:szCs w:val="22"/>
        </w:rPr>
        <w:t>: Random Forest feature importance of EUROSTAT+EUROBAROMETER. (DV: count per capita, number of runs: 100)</w:t>
      </w:r>
    </w:p>
    <w:p w14:paraId="0A4F83CF" w14:textId="77777777" w:rsidR="00AB4754" w:rsidRPr="00D864B0" w:rsidRDefault="00AB4754" w:rsidP="00927D97">
      <w:pPr>
        <w:jc w:val="both"/>
      </w:pPr>
    </w:p>
    <w:p w14:paraId="6BD17ABE" w14:textId="6E54D015" w:rsidR="006659A5" w:rsidRDefault="007C0DC1" w:rsidP="00927D97">
      <w:pPr>
        <w:jc w:val="both"/>
      </w:pPr>
      <w:r w:rsidRPr="00D864B0">
        <w:t xml:space="preserve">Subsequently, we have included the newly identified EUROBAROMETER variables into the </w:t>
      </w:r>
      <w:r w:rsidR="006659A5" w:rsidRPr="00D864B0">
        <w:t>Q</w:t>
      </w:r>
      <w:r w:rsidRPr="00D864B0">
        <w:t>uasi</w:t>
      </w:r>
      <w:r w:rsidR="006659A5" w:rsidRPr="00D864B0">
        <w:t>P</w:t>
      </w:r>
      <w:r w:rsidRPr="00D864B0">
        <w:t xml:space="preserve">oission </w:t>
      </w:r>
      <w:r w:rsidR="006659A5" w:rsidRPr="00D864B0">
        <w:t xml:space="preserve">regression </w:t>
      </w:r>
      <w:r w:rsidRPr="00D864B0">
        <w:t>models, with the per capita, per researcher and raw count as dependent variables</w:t>
      </w:r>
      <w:r w:rsidR="006659A5" w:rsidRPr="00D864B0">
        <w:t>.</w:t>
      </w:r>
      <w:r w:rsidR="0001245A">
        <w:t xml:space="preserve"> Table 10 contains the results of these models.</w:t>
      </w:r>
    </w:p>
    <w:p w14:paraId="78F49161" w14:textId="77777777" w:rsidR="004013FE" w:rsidRPr="0070354D" w:rsidRDefault="004013FE" w:rsidP="004013FE">
      <w:pPr>
        <w:pStyle w:val="Caption"/>
        <w:rPr>
          <w:szCs w:val="22"/>
        </w:rPr>
      </w:pPr>
      <w:r w:rsidRPr="004013FE">
        <w:rPr>
          <w:szCs w:val="22"/>
        </w:rPr>
        <w:t xml:space="preserve">Table </w:t>
      </w:r>
      <w:r w:rsidRPr="0068187B">
        <w:rPr>
          <w:szCs w:val="22"/>
        </w:rPr>
        <w:fldChar w:fldCharType="begin"/>
      </w:r>
      <w:r w:rsidRPr="0070354D">
        <w:rPr>
          <w:szCs w:val="22"/>
        </w:rPr>
        <w:instrText xml:space="preserve"> SEQ Table \* ARABIC </w:instrText>
      </w:r>
      <w:r w:rsidRPr="0070354D">
        <w:rPr>
          <w:szCs w:val="22"/>
        </w:rPr>
        <w:fldChar w:fldCharType="separate"/>
      </w:r>
      <w:r w:rsidRPr="0068187B">
        <w:rPr>
          <w:noProof/>
          <w:szCs w:val="22"/>
        </w:rPr>
        <w:t>10</w:t>
      </w:r>
      <w:r w:rsidRPr="0068187B">
        <w:rPr>
          <w:noProof/>
          <w:szCs w:val="22"/>
        </w:rPr>
        <w:fldChar w:fldCharType="end"/>
      </w:r>
      <w:r w:rsidRPr="0068187B">
        <w:rPr>
          <w:szCs w:val="22"/>
        </w:rPr>
        <w:t>: European models IV: Eurobarometer variables (DVs: download per capita, download per researcher)</w:t>
      </w:r>
    </w:p>
    <w:tbl>
      <w:tblPr>
        <w:tblStyle w:val="TableGridLight"/>
        <w:tblW w:w="5000" w:type="pct"/>
        <w:tblLook w:val="0420" w:firstRow="1" w:lastRow="0" w:firstColumn="0" w:lastColumn="0" w:noHBand="0" w:noVBand="1"/>
      </w:tblPr>
      <w:tblGrid>
        <w:gridCol w:w="2759"/>
        <w:gridCol w:w="2197"/>
        <w:gridCol w:w="2197"/>
        <w:gridCol w:w="2197"/>
      </w:tblGrid>
      <w:tr w:rsidR="000168EE" w:rsidRPr="00FD222F" w14:paraId="0FCE370C" w14:textId="77777777" w:rsidTr="0070354D">
        <w:tc>
          <w:tcPr>
            <w:tcW w:w="1475" w:type="pct"/>
          </w:tcPr>
          <w:p w14:paraId="5E9A8C43" w14:textId="77777777" w:rsidR="00D02E36" w:rsidRPr="0068187B" w:rsidRDefault="00D02E36" w:rsidP="0070354D">
            <w:pPr>
              <w:ind w:left="80" w:right="80"/>
              <w:contextualSpacing/>
              <w:jc w:val="center"/>
              <w:rPr>
                <w:rFonts w:cstheme="minorHAnsi"/>
              </w:rPr>
            </w:pPr>
          </w:p>
        </w:tc>
        <w:tc>
          <w:tcPr>
            <w:tcW w:w="1175" w:type="pct"/>
          </w:tcPr>
          <w:p w14:paraId="22492B6E" w14:textId="77777777" w:rsidR="00D02E36" w:rsidRDefault="00D02E36" w:rsidP="00FD222F">
            <w:pPr>
              <w:ind w:left="80" w:right="80"/>
              <w:contextualSpacing/>
              <w:jc w:val="center"/>
              <w:rPr>
                <w:rFonts w:eastAsia="Arial" w:cstheme="minorHAnsi"/>
                <w:color w:val="111111"/>
              </w:rPr>
            </w:pPr>
            <w:r w:rsidRPr="0070354D">
              <w:rPr>
                <w:rFonts w:eastAsia="Arial" w:cstheme="minorHAnsi"/>
                <w:color w:val="111111"/>
              </w:rPr>
              <w:t>Model 1</w:t>
            </w:r>
            <w:r>
              <w:rPr>
                <w:rFonts w:eastAsia="Arial" w:cstheme="minorHAnsi"/>
                <w:color w:val="111111"/>
              </w:rPr>
              <w:t>6</w:t>
            </w:r>
          </w:p>
          <w:p w14:paraId="6A03C413" w14:textId="06670B70" w:rsidR="00D02E36" w:rsidRPr="0068187B" w:rsidRDefault="00D02E36" w:rsidP="0070354D">
            <w:pPr>
              <w:ind w:left="80" w:right="80"/>
              <w:contextualSpacing/>
              <w:jc w:val="center"/>
              <w:rPr>
                <w:rFonts w:cstheme="minorHAnsi"/>
              </w:rPr>
            </w:pPr>
            <w:r w:rsidRPr="0070354D">
              <w:rPr>
                <w:rFonts w:eastAsia="Arial" w:cstheme="minorHAnsi"/>
                <w:color w:val="111111"/>
              </w:rPr>
              <w:t>DV:count per capita</w:t>
            </w:r>
          </w:p>
        </w:tc>
        <w:tc>
          <w:tcPr>
            <w:tcW w:w="1175" w:type="pct"/>
          </w:tcPr>
          <w:p w14:paraId="5EB0AEBA" w14:textId="77777777" w:rsidR="00D02E36" w:rsidRDefault="00D02E36" w:rsidP="00FD222F">
            <w:pPr>
              <w:ind w:left="80" w:right="80"/>
              <w:contextualSpacing/>
              <w:jc w:val="center"/>
              <w:rPr>
                <w:rFonts w:eastAsia="Arial" w:cstheme="minorHAnsi"/>
                <w:color w:val="111111"/>
              </w:rPr>
            </w:pPr>
            <w:r w:rsidRPr="0070354D">
              <w:rPr>
                <w:rFonts w:eastAsia="Arial" w:cstheme="minorHAnsi"/>
                <w:color w:val="111111"/>
              </w:rPr>
              <w:t xml:space="preserve">Model </w:t>
            </w:r>
            <w:r>
              <w:rPr>
                <w:rFonts w:eastAsia="Arial" w:cstheme="minorHAnsi"/>
                <w:color w:val="111111"/>
              </w:rPr>
              <w:t>17</w:t>
            </w:r>
            <w:r w:rsidRPr="0070354D">
              <w:rPr>
                <w:rFonts w:eastAsia="Arial" w:cstheme="minorHAnsi"/>
                <w:color w:val="111111"/>
              </w:rPr>
              <w:t xml:space="preserve">a </w:t>
            </w:r>
          </w:p>
          <w:p w14:paraId="2D85EFA9" w14:textId="5909BD1C" w:rsidR="00D02E36" w:rsidRPr="0068187B" w:rsidRDefault="00D02E36" w:rsidP="0070354D">
            <w:pPr>
              <w:ind w:left="80" w:right="80"/>
              <w:contextualSpacing/>
              <w:jc w:val="center"/>
              <w:rPr>
                <w:rFonts w:cstheme="minorHAnsi"/>
              </w:rPr>
            </w:pPr>
            <w:r w:rsidRPr="0070354D">
              <w:rPr>
                <w:rFonts w:eastAsia="Arial" w:cstheme="minorHAnsi"/>
                <w:color w:val="111111"/>
              </w:rPr>
              <w:t>DV:count per researcher</w:t>
            </w:r>
          </w:p>
        </w:tc>
        <w:tc>
          <w:tcPr>
            <w:tcW w:w="1175" w:type="pct"/>
          </w:tcPr>
          <w:p w14:paraId="1655C635" w14:textId="77777777" w:rsidR="00D02E36" w:rsidRDefault="00D02E36" w:rsidP="00FD222F">
            <w:pPr>
              <w:ind w:left="80" w:right="80"/>
              <w:contextualSpacing/>
              <w:jc w:val="center"/>
              <w:rPr>
                <w:rFonts w:eastAsia="Arial" w:cstheme="minorHAnsi"/>
                <w:color w:val="111111"/>
              </w:rPr>
            </w:pPr>
            <w:r w:rsidRPr="0070354D">
              <w:rPr>
                <w:rFonts w:eastAsia="Arial" w:cstheme="minorHAnsi"/>
                <w:color w:val="111111"/>
              </w:rPr>
              <w:t xml:space="preserve">Model </w:t>
            </w:r>
            <w:r>
              <w:rPr>
                <w:rFonts w:eastAsia="Arial" w:cstheme="minorHAnsi"/>
                <w:color w:val="111111"/>
              </w:rPr>
              <w:t>17</w:t>
            </w:r>
            <w:r w:rsidRPr="0070354D">
              <w:rPr>
                <w:rFonts w:eastAsia="Arial" w:cstheme="minorHAnsi"/>
                <w:color w:val="111111"/>
              </w:rPr>
              <w:t xml:space="preserve">b </w:t>
            </w:r>
          </w:p>
          <w:p w14:paraId="0647E94F" w14:textId="177AB706" w:rsidR="00D02E36" w:rsidRPr="0068187B" w:rsidRDefault="00D02E36" w:rsidP="0070354D">
            <w:pPr>
              <w:ind w:left="80" w:right="80"/>
              <w:contextualSpacing/>
              <w:jc w:val="center"/>
              <w:rPr>
                <w:rFonts w:cstheme="minorHAnsi"/>
              </w:rPr>
            </w:pPr>
            <w:r w:rsidRPr="0070354D">
              <w:rPr>
                <w:rFonts w:eastAsia="Arial" w:cstheme="minorHAnsi"/>
                <w:color w:val="111111"/>
              </w:rPr>
              <w:t>DV:count per researcher</w:t>
            </w:r>
          </w:p>
        </w:tc>
      </w:tr>
      <w:tr w:rsidR="00D02E36" w:rsidRPr="00FD222F" w14:paraId="75F6F29F" w14:textId="77777777" w:rsidTr="0070354D">
        <w:tc>
          <w:tcPr>
            <w:tcW w:w="1475" w:type="pct"/>
            <w:vMerge w:val="restart"/>
          </w:tcPr>
          <w:p w14:paraId="75227570" w14:textId="77777777" w:rsidR="00D02E36" w:rsidRPr="0068187B" w:rsidRDefault="00D02E36" w:rsidP="0070354D">
            <w:pPr>
              <w:ind w:left="80" w:right="80"/>
              <w:contextualSpacing/>
              <w:rPr>
                <w:rFonts w:cstheme="minorHAnsi"/>
              </w:rPr>
            </w:pPr>
            <w:r w:rsidRPr="0070354D">
              <w:rPr>
                <w:rFonts w:eastAsia="Arial" w:cstheme="minorHAnsi"/>
                <w:color w:val="111111"/>
              </w:rPr>
              <w:t>(Intercept)</w:t>
            </w:r>
          </w:p>
        </w:tc>
        <w:tc>
          <w:tcPr>
            <w:tcW w:w="1175" w:type="pct"/>
          </w:tcPr>
          <w:p w14:paraId="46003EBA"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6.204 ***</w:t>
            </w:r>
          </w:p>
        </w:tc>
        <w:tc>
          <w:tcPr>
            <w:tcW w:w="1175" w:type="pct"/>
          </w:tcPr>
          <w:p w14:paraId="127334EC"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8.160 ***</w:t>
            </w:r>
          </w:p>
        </w:tc>
        <w:tc>
          <w:tcPr>
            <w:tcW w:w="1175" w:type="pct"/>
          </w:tcPr>
          <w:p w14:paraId="68C202EB"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6.905 ***</w:t>
            </w:r>
          </w:p>
        </w:tc>
      </w:tr>
      <w:tr w:rsidR="00D02E36" w:rsidRPr="00FD222F" w14:paraId="66E336C8" w14:textId="77777777" w:rsidTr="0070354D">
        <w:tc>
          <w:tcPr>
            <w:tcW w:w="1475" w:type="pct"/>
            <w:vMerge/>
          </w:tcPr>
          <w:p w14:paraId="1DC6A444" w14:textId="77777777" w:rsidR="00D02E36" w:rsidRPr="0070354D" w:rsidRDefault="00D02E36" w:rsidP="0070354D">
            <w:pPr>
              <w:ind w:left="80" w:right="80"/>
              <w:contextualSpacing/>
              <w:rPr>
                <w:rFonts w:cstheme="minorHAnsi"/>
              </w:rPr>
            </w:pPr>
          </w:p>
        </w:tc>
        <w:tc>
          <w:tcPr>
            <w:tcW w:w="1175" w:type="pct"/>
          </w:tcPr>
          <w:p w14:paraId="68988AC2"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843)   </w:t>
            </w:r>
          </w:p>
        </w:tc>
        <w:tc>
          <w:tcPr>
            <w:tcW w:w="1175" w:type="pct"/>
          </w:tcPr>
          <w:p w14:paraId="3F102E4F"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813)   </w:t>
            </w:r>
          </w:p>
        </w:tc>
        <w:tc>
          <w:tcPr>
            <w:tcW w:w="1175" w:type="pct"/>
          </w:tcPr>
          <w:p w14:paraId="6ACD73E0"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886)   </w:t>
            </w:r>
          </w:p>
        </w:tc>
      </w:tr>
      <w:tr w:rsidR="00D02E36" w:rsidRPr="00FD222F" w14:paraId="4F51C737" w14:textId="77777777" w:rsidTr="0070354D">
        <w:tc>
          <w:tcPr>
            <w:tcW w:w="1475" w:type="pct"/>
            <w:vMerge w:val="restart"/>
          </w:tcPr>
          <w:p w14:paraId="35B991C4" w14:textId="7927A32B" w:rsidR="00D02E36" w:rsidRPr="0068187B" w:rsidRDefault="00FD222F" w:rsidP="0070354D">
            <w:pPr>
              <w:ind w:left="80" w:right="80"/>
              <w:contextualSpacing/>
              <w:rPr>
                <w:rFonts w:cstheme="minorHAnsi"/>
              </w:rPr>
            </w:pPr>
            <w:r w:rsidRPr="00FD222F">
              <w:rPr>
                <w:rFonts w:eastAsia="Arial" w:cstheme="minorHAnsi"/>
                <w:color w:val="111111"/>
              </w:rPr>
              <w:t>log(GDP purchasing power parity)</w:t>
            </w:r>
          </w:p>
        </w:tc>
        <w:tc>
          <w:tcPr>
            <w:tcW w:w="1175" w:type="pct"/>
          </w:tcPr>
          <w:p w14:paraId="2B19D064"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261 ** </w:t>
            </w:r>
          </w:p>
        </w:tc>
        <w:tc>
          <w:tcPr>
            <w:tcW w:w="1175" w:type="pct"/>
          </w:tcPr>
          <w:p w14:paraId="185C4B0C"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006    </w:t>
            </w:r>
          </w:p>
        </w:tc>
        <w:tc>
          <w:tcPr>
            <w:tcW w:w="1175" w:type="pct"/>
          </w:tcPr>
          <w:p w14:paraId="27B7C01C"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053    </w:t>
            </w:r>
          </w:p>
        </w:tc>
      </w:tr>
      <w:tr w:rsidR="00D02E36" w:rsidRPr="00FD222F" w14:paraId="31614DC5" w14:textId="77777777" w:rsidTr="0070354D">
        <w:tc>
          <w:tcPr>
            <w:tcW w:w="1475" w:type="pct"/>
            <w:vMerge/>
          </w:tcPr>
          <w:p w14:paraId="0F54690B" w14:textId="77777777" w:rsidR="00D02E36" w:rsidRPr="0070354D" w:rsidRDefault="00D02E36" w:rsidP="0070354D">
            <w:pPr>
              <w:ind w:left="80" w:right="80"/>
              <w:contextualSpacing/>
              <w:rPr>
                <w:rFonts w:cstheme="minorHAnsi"/>
              </w:rPr>
            </w:pPr>
          </w:p>
        </w:tc>
        <w:tc>
          <w:tcPr>
            <w:tcW w:w="1175" w:type="pct"/>
          </w:tcPr>
          <w:p w14:paraId="344E793A"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080)   </w:t>
            </w:r>
          </w:p>
        </w:tc>
        <w:tc>
          <w:tcPr>
            <w:tcW w:w="1175" w:type="pct"/>
          </w:tcPr>
          <w:p w14:paraId="418D82AF"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078)   </w:t>
            </w:r>
          </w:p>
        </w:tc>
        <w:tc>
          <w:tcPr>
            <w:tcW w:w="1175" w:type="pct"/>
          </w:tcPr>
          <w:p w14:paraId="6CDB3A87"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082)   </w:t>
            </w:r>
          </w:p>
        </w:tc>
      </w:tr>
      <w:tr w:rsidR="00D02E36" w:rsidRPr="00FD222F" w14:paraId="6D971331" w14:textId="77777777" w:rsidTr="0070354D">
        <w:tc>
          <w:tcPr>
            <w:tcW w:w="1475" w:type="pct"/>
            <w:vMerge w:val="restart"/>
          </w:tcPr>
          <w:p w14:paraId="7CF15ACD" w14:textId="7FE75CCD" w:rsidR="00D02E36" w:rsidRPr="0068187B" w:rsidRDefault="00FD222F" w:rsidP="0070354D">
            <w:pPr>
              <w:ind w:left="80" w:right="80"/>
              <w:contextualSpacing/>
              <w:rPr>
                <w:rFonts w:cstheme="minorHAnsi"/>
              </w:rPr>
            </w:pPr>
            <w:r w:rsidRPr="00FD222F">
              <w:rPr>
                <w:rFonts w:eastAsia="Arial" w:cstheme="minorHAnsi"/>
                <w:color w:val="111111"/>
              </w:rPr>
              <w:t>% of R&amp;D personnel and researchers in the workforce</w:t>
            </w:r>
          </w:p>
        </w:tc>
        <w:tc>
          <w:tcPr>
            <w:tcW w:w="1175" w:type="pct"/>
          </w:tcPr>
          <w:p w14:paraId="52355B50"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0.673 ***</w:t>
            </w:r>
          </w:p>
        </w:tc>
        <w:tc>
          <w:tcPr>
            <w:tcW w:w="1175" w:type="pct"/>
          </w:tcPr>
          <w:p w14:paraId="63FCFB2E"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c>
          <w:tcPr>
            <w:tcW w:w="1175" w:type="pct"/>
          </w:tcPr>
          <w:p w14:paraId="7B3CFBDC"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r>
      <w:tr w:rsidR="00D02E36" w:rsidRPr="00FD222F" w14:paraId="5A725016" w14:textId="77777777" w:rsidTr="0070354D">
        <w:tc>
          <w:tcPr>
            <w:tcW w:w="1475" w:type="pct"/>
            <w:vMerge/>
          </w:tcPr>
          <w:p w14:paraId="57C82AC5" w14:textId="77777777" w:rsidR="00D02E36" w:rsidRPr="0070354D" w:rsidRDefault="00D02E36" w:rsidP="0070354D">
            <w:pPr>
              <w:ind w:left="80" w:right="80"/>
              <w:contextualSpacing/>
              <w:rPr>
                <w:rFonts w:cstheme="minorHAnsi"/>
              </w:rPr>
            </w:pPr>
          </w:p>
        </w:tc>
        <w:tc>
          <w:tcPr>
            <w:tcW w:w="1175" w:type="pct"/>
          </w:tcPr>
          <w:p w14:paraId="351DBE07"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056)   </w:t>
            </w:r>
          </w:p>
        </w:tc>
        <w:tc>
          <w:tcPr>
            <w:tcW w:w="1175" w:type="pct"/>
          </w:tcPr>
          <w:p w14:paraId="510FF30D"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c>
          <w:tcPr>
            <w:tcW w:w="1175" w:type="pct"/>
          </w:tcPr>
          <w:p w14:paraId="6BEC11C3"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r>
      <w:tr w:rsidR="00D02E36" w:rsidRPr="00FD222F" w14:paraId="4F754FFE" w14:textId="77777777" w:rsidTr="0070354D">
        <w:tc>
          <w:tcPr>
            <w:tcW w:w="1475" w:type="pct"/>
            <w:vMerge w:val="restart"/>
          </w:tcPr>
          <w:p w14:paraId="6E774BB5" w14:textId="3AA003F8" w:rsidR="00D02E36" w:rsidRPr="0068187B" w:rsidRDefault="00FD222F" w:rsidP="0070354D">
            <w:pPr>
              <w:ind w:left="80" w:right="80"/>
              <w:contextualSpacing/>
              <w:rPr>
                <w:rFonts w:cstheme="minorHAnsi"/>
              </w:rPr>
            </w:pPr>
            <w:r w:rsidRPr="00FD222F">
              <w:t>% o</w:t>
            </w:r>
            <w:r>
              <w:t>f</w:t>
            </w:r>
            <w:r w:rsidRPr="00FD222F">
              <w:t xml:space="preserve"> population who visited a public library at least once a year</w:t>
            </w:r>
          </w:p>
        </w:tc>
        <w:tc>
          <w:tcPr>
            <w:tcW w:w="1175" w:type="pct"/>
          </w:tcPr>
          <w:p w14:paraId="71A05849"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1.116 ** </w:t>
            </w:r>
          </w:p>
        </w:tc>
        <w:tc>
          <w:tcPr>
            <w:tcW w:w="1175" w:type="pct"/>
          </w:tcPr>
          <w:p w14:paraId="2F67DA56"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1.391 ** </w:t>
            </w:r>
          </w:p>
        </w:tc>
        <w:tc>
          <w:tcPr>
            <w:tcW w:w="1175" w:type="pct"/>
          </w:tcPr>
          <w:p w14:paraId="3E2FEBC9"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r>
      <w:tr w:rsidR="00D02E36" w:rsidRPr="00FD222F" w14:paraId="7B1D4A71" w14:textId="77777777" w:rsidTr="0070354D">
        <w:tc>
          <w:tcPr>
            <w:tcW w:w="1475" w:type="pct"/>
            <w:vMerge/>
          </w:tcPr>
          <w:p w14:paraId="628A922C" w14:textId="77777777" w:rsidR="00D02E36" w:rsidRPr="0070354D" w:rsidRDefault="00D02E36" w:rsidP="0070354D">
            <w:pPr>
              <w:ind w:left="80" w:right="80"/>
              <w:contextualSpacing/>
              <w:rPr>
                <w:rFonts w:cstheme="minorHAnsi"/>
              </w:rPr>
            </w:pPr>
          </w:p>
        </w:tc>
        <w:tc>
          <w:tcPr>
            <w:tcW w:w="1175" w:type="pct"/>
          </w:tcPr>
          <w:p w14:paraId="79168616"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415)   </w:t>
            </w:r>
          </w:p>
        </w:tc>
        <w:tc>
          <w:tcPr>
            <w:tcW w:w="1175" w:type="pct"/>
          </w:tcPr>
          <w:p w14:paraId="7022ED9B"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428)   </w:t>
            </w:r>
          </w:p>
        </w:tc>
        <w:tc>
          <w:tcPr>
            <w:tcW w:w="1175" w:type="pct"/>
          </w:tcPr>
          <w:p w14:paraId="070237A4"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r>
      <w:tr w:rsidR="00D02E36" w:rsidRPr="00FD222F" w14:paraId="7ACE49E4" w14:textId="77777777" w:rsidTr="0070354D">
        <w:tc>
          <w:tcPr>
            <w:tcW w:w="1475" w:type="pct"/>
            <w:vMerge w:val="restart"/>
          </w:tcPr>
          <w:p w14:paraId="2DBDD646" w14:textId="0F69A8A2" w:rsidR="00D02E36" w:rsidRPr="0068187B" w:rsidRDefault="00FD222F" w:rsidP="0070354D">
            <w:pPr>
              <w:ind w:left="80" w:right="80"/>
              <w:contextualSpacing/>
              <w:rPr>
                <w:rFonts w:cstheme="minorHAnsi"/>
              </w:rPr>
            </w:pPr>
            <w:r w:rsidRPr="00FD222F">
              <w:rPr>
                <w:rFonts w:eastAsia="Arial" w:cstheme="minorHAnsi"/>
                <w:color w:val="111111"/>
              </w:rPr>
              <w:t xml:space="preserve">% of population who not visited public libraries more often because of </w:t>
            </w:r>
            <w:r w:rsidRPr="00FD222F">
              <w:rPr>
                <w:rFonts w:eastAsia="Arial" w:cstheme="minorHAnsi"/>
                <w:color w:val="111111"/>
              </w:rPr>
              <w:lastRenderedPageBreak/>
              <w:t>perceived low-quality local supply</w:t>
            </w:r>
          </w:p>
        </w:tc>
        <w:tc>
          <w:tcPr>
            <w:tcW w:w="1175" w:type="pct"/>
          </w:tcPr>
          <w:p w14:paraId="66D213C5"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lastRenderedPageBreak/>
              <w:t xml:space="preserve">        </w:t>
            </w:r>
          </w:p>
        </w:tc>
        <w:tc>
          <w:tcPr>
            <w:tcW w:w="1175" w:type="pct"/>
          </w:tcPr>
          <w:p w14:paraId="244D4C54"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c>
          <w:tcPr>
            <w:tcW w:w="1175" w:type="pct"/>
          </w:tcPr>
          <w:p w14:paraId="4475EB3D"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3.963 ***</w:t>
            </w:r>
          </w:p>
        </w:tc>
      </w:tr>
      <w:tr w:rsidR="00D02E36" w:rsidRPr="00FD222F" w14:paraId="3623B911" w14:textId="77777777" w:rsidTr="0070354D">
        <w:tc>
          <w:tcPr>
            <w:tcW w:w="1475" w:type="pct"/>
            <w:vMerge/>
          </w:tcPr>
          <w:p w14:paraId="56F59BA6" w14:textId="77777777" w:rsidR="00D02E36" w:rsidRPr="0070354D" w:rsidRDefault="00D02E36" w:rsidP="0070354D">
            <w:pPr>
              <w:ind w:left="80" w:right="80"/>
              <w:contextualSpacing/>
              <w:rPr>
                <w:rFonts w:cstheme="minorHAnsi"/>
              </w:rPr>
            </w:pPr>
          </w:p>
        </w:tc>
        <w:tc>
          <w:tcPr>
            <w:tcW w:w="1175" w:type="pct"/>
          </w:tcPr>
          <w:p w14:paraId="276117D5"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c>
          <w:tcPr>
            <w:tcW w:w="1175" w:type="pct"/>
          </w:tcPr>
          <w:p w14:paraId="52DC08C4"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        </w:t>
            </w:r>
          </w:p>
        </w:tc>
        <w:tc>
          <w:tcPr>
            <w:tcW w:w="1175" w:type="pct"/>
          </w:tcPr>
          <w:p w14:paraId="5E491E7E"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0.886)   </w:t>
            </w:r>
          </w:p>
        </w:tc>
      </w:tr>
      <w:tr w:rsidR="000168EE" w:rsidRPr="00FD222F" w14:paraId="61C5AD11" w14:textId="77777777" w:rsidTr="0070354D">
        <w:tc>
          <w:tcPr>
            <w:tcW w:w="1475" w:type="pct"/>
          </w:tcPr>
          <w:p w14:paraId="137F8D3B" w14:textId="77777777" w:rsidR="00D02E36" w:rsidRPr="0068187B" w:rsidRDefault="00D02E36" w:rsidP="0070354D">
            <w:pPr>
              <w:ind w:left="80" w:right="80"/>
              <w:contextualSpacing/>
              <w:rPr>
                <w:rFonts w:cstheme="minorHAnsi"/>
              </w:rPr>
            </w:pPr>
            <w:r w:rsidRPr="0070354D">
              <w:rPr>
                <w:rFonts w:eastAsia="Arial" w:cstheme="minorHAnsi"/>
                <w:color w:val="111111"/>
              </w:rPr>
              <w:t>null.deviance</w:t>
            </w:r>
          </w:p>
        </w:tc>
        <w:tc>
          <w:tcPr>
            <w:tcW w:w="1175" w:type="pct"/>
          </w:tcPr>
          <w:p w14:paraId="1F59D1EC"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2553172.101    </w:t>
            </w:r>
          </w:p>
        </w:tc>
        <w:tc>
          <w:tcPr>
            <w:tcW w:w="1175" w:type="pct"/>
          </w:tcPr>
          <w:p w14:paraId="53D71B22"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350303.560    </w:t>
            </w:r>
          </w:p>
        </w:tc>
        <w:tc>
          <w:tcPr>
            <w:tcW w:w="1175" w:type="pct"/>
          </w:tcPr>
          <w:p w14:paraId="7E38BD5E"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350303.560    </w:t>
            </w:r>
          </w:p>
        </w:tc>
      </w:tr>
      <w:tr w:rsidR="000168EE" w:rsidRPr="00FD222F" w14:paraId="64D61974" w14:textId="77777777" w:rsidTr="0070354D">
        <w:tc>
          <w:tcPr>
            <w:tcW w:w="1475" w:type="pct"/>
          </w:tcPr>
          <w:p w14:paraId="778D50FF" w14:textId="38F34711" w:rsidR="00D02E36" w:rsidRPr="0068187B" w:rsidRDefault="00D02E36" w:rsidP="0070354D">
            <w:pPr>
              <w:ind w:left="80" w:right="80"/>
              <w:contextualSpacing/>
              <w:rPr>
                <w:rFonts w:cstheme="minorHAnsi"/>
              </w:rPr>
            </w:pPr>
            <w:r w:rsidRPr="00FD222F">
              <w:rPr>
                <w:rFonts w:eastAsia="Arial" w:cstheme="minorHAnsi"/>
                <w:color w:val="111111"/>
              </w:rPr>
              <w:t>D</w:t>
            </w:r>
            <w:r w:rsidRPr="0070354D">
              <w:rPr>
                <w:rFonts w:eastAsia="Arial" w:cstheme="minorHAnsi"/>
                <w:color w:val="111111"/>
              </w:rPr>
              <w:t>eviance</w:t>
            </w:r>
          </w:p>
        </w:tc>
        <w:tc>
          <w:tcPr>
            <w:tcW w:w="1175" w:type="pct"/>
          </w:tcPr>
          <w:p w14:paraId="03692F17"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1061645.079    </w:t>
            </w:r>
          </w:p>
        </w:tc>
        <w:tc>
          <w:tcPr>
            <w:tcW w:w="1175" w:type="pct"/>
          </w:tcPr>
          <w:p w14:paraId="754040EC"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324682.437    </w:t>
            </w:r>
          </w:p>
        </w:tc>
        <w:tc>
          <w:tcPr>
            <w:tcW w:w="1175" w:type="pct"/>
          </w:tcPr>
          <w:p w14:paraId="3D078716" w14:textId="77777777" w:rsidR="00D02E36" w:rsidRPr="0068187B" w:rsidRDefault="00D02E36" w:rsidP="0070354D">
            <w:pPr>
              <w:ind w:left="80" w:right="80"/>
              <w:contextualSpacing/>
              <w:jc w:val="right"/>
              <w:rPr>
                <w:rFonts w:cstheme="minorHAnsi"/>
              </w:rPr>
            </w:pPr>
            <w:r w:rsidRPr="0070354D">
              <w:rPr>
                <w:rFonts w:eastAsia="Arial" w:cstheme="minorHAnsi"/>
                <w:color w:val="111111"/>
              </w:rPr>
              <w:t xml:space="preserve">312052.421    </w:t>
            </w:r>
          </w:p>
        </w:tc>
      </w:tr>
      <w:tr w:rsidR="00D02E36" w:rsidRPr="00FD222F" w14:paraId="56281739" w14:textId="77777777" w:rsidTr="0070354D">
        <w:tc>
          <w:tcPr>
            <w:tcW w:w="5000" w:type="pct"/>
            <w:gridSpan w:val="4"/>
          </w:tcPr>
          <w:p w14:paraId="049B5568" w14:textId="77777777" w:rsidR="00D02E36" w:rsidRPr="0068187B" w:rsidRDefault="00D02E36" w:rsidP="0070354D">
            <w:pPr>
              <w:ind w:left="80" w:right="80"/>
              <w:contextualSpacing/>
              <w:rPr>
                <w:rFonts w:cstheme="minorHAnsi"/>
              </w:rPr>
            </w:pPr>
            <w:r w:rsidRPr="0070354D">
              <w:rPr>
                <w:rFonts w:eastAsia="Arial" w:cstheme="minorHAnsi"/>
                <w:color w:val="111111"/>
              </w:rPr>
              <w:t xml:space="preserve"> *** p &lt; 0.001;  ** p &lt; 0.01;  * p &lt; 0.05.</w:t>
            </w:r>
          </w:p>
        </w:tc>
      </w:tr>
    </w:tbl>
    <w:p w14:paraId="2FABF16C" w14:textId="77777777" w:rsidR="00FD222F" w:rsidRPr="00D864B0" w:rsidRDefault="00FD222F" w:rsidP="00927D97">
      <w:pPr>
        <w:jc w:val="both"/>
      </w:pPr>
    </w:p>
    <w:p w14:paraId="051192AA" w14:textId="58FBF0D7" w:rsidR="005F65D0" w:rsidRDefault="00BB54BD" w:rsidP="00927D97">
      <w:pPr>
        <w:jc w:val="both"/>
      </w:pPr>
      <w:r w:rsidRPr="00D864B0">
        <w:t>In various model configurations</w:t>
      </w:r>
      <w:r w:rsidR="00222084" w:rsidRPr="00D864B0">
        <w:t>,</w:t>
      </w:r>
      <w:r w:rsidRPr="00D864B0">
        <w:t xml:space="preserve"> most of the EUROBARO</w:t>
      </w:r>
      <w:r w:rsidR="0001245A">
        <w:t>M</w:t>
      </w:r>
      <w:r w:rsidRPr="00D864B0">
        <w:t>ET</w:t>
      </w:r>
      <w:r w:rsidR="0001245A">
        <w:t>E</w:t>
      </w:r>
      <w:r w:rsidRPr="00D864B0">
        <w:t>R variables remained insignificant.</w:t>
      </w:r>
      <w:r w:rsidR="00D46764" w:rsidRPr="00D864B0">
        <w:t xml:space="preserve">  </w:t>
      </w:r>
      <w:r w:rsidR="00D31B9C" w:rsidRPr="00D864B0">
        <w:t xml:space="preserve">That being said, the variable on the share of population </w:t>
      </w:r>
      <w:r w:rsidR="00222084" w:rsidRPr="00D864B0">
        <w:t>that</w:t>
      </w:r>
      <w:r w:rsidR="00D31B9C" w:rsidRPr="00D864B0">
        <w:t xml:space="preserve"> reported to </w:t>
      </w:r>
      <w:r w:rsidR="006D47A5" w:rsidRPr="00D864B0">
        <w:t>visiting</w:t>
      </w:r>
      <w:r w:rsidR="00D31B9C" w:rsidRPr="00D864B0">
        <w:t xml:space="preserve"> a library in the previous</w:t>
      </w:r>
      <w:r w:rsidR="006D47A5" w:rsidRPr="00D864B0">
        <w:t xml:space="preserve"> 12</w:t>
      </w:r>
      <w:r w:rsidR="00D31B9C" w:rsidRPr="00D864B0">
        <w:t xml:space="preserve"> months was highly significant in both the download per capita and the download per researcher models, with a negative sign. Higher library use in the population goes hand</w:t>
      </w:r>
      <w:r w:rsidR="006D47A5" w:rsidRPr="00D864B0">
        <w:t>-</w:t>
      </w:r>
      <w:r w:rsidR="00D31B9C" w:rsidRPr="00D864B0">
        <w:t>in</w:t>
      </w:r>
      <w:r w:rsidR="006D47A5" w:rsidRPr="00D864B0">
        <w:t>-</w:t>
      </w:r>
      <w:r w:rsidR="00D31B9C" w:rsidRPr="00D864B0">
        <w:t xml:space="preserve">hand with lower pirate library usage. </w:t>
      </w:r>
      <w:r w:rsidR="00F44B8E" w:rsidRPr="00D864B0">
        <w:t xml:space="preserve">In addition, in the download per researcher model (Model </w:t>
      </w:r>
      <w:r w:rsidR="00D46764" w:rsidRPr="00D864B0">
        <w:t>17</w:t>
      </w:r>
      <w:r w:rsidR="00F44B8E" w:rsidRPr="00D864B0">
        <w:t>b)</w:t>
      </w:r>
      <w:r w:rsidR="006D47A5" w:rsidRPr="00D864B0">
        <w:t>,</w:t>
      </w:r>
      <w:r w:rsidR="00F44B8E" w:rsidRPr="00D864B0">
        <w:t xml:space="preserve"> we found that the more people report not using </w:t>
      </w:r>
      <w:r w:rsidR="006D47A5" w:rsidRPr="00D864B0">
        <w:t xml:space="preserve">a </w:t>
      </w:r>
      <w:r w:rsidR="00F44B8E" w:rsidRPr="00D864B0">
        <w:t xml:space="preserve">library </w:t>
      </w:r>
      <w:r w:rsidR="006D47A5" w:rsidRPr="00D864B0">
        <w:t>due to</w:t>
      </w:r>
      <w:r w:rsidR="00F44B8E" w:rsidRPr="00D864B0">
        <w:t xml:space="preserve"> its inadequate supply</w:t>
      </w:r>
      <w:r w:rsidR="006D47A5" w:rsidRPr="00D864B0">
        <w:t xml:space="preserve"> or resources</w:t>
      </w:r>
      <w:r w:rsidR="00F44B8E" w:rsidRPr="00D864B0">
        <w:t xml:space="preserve">, the higher the use of shadow libraries. While both these findings support our hypothesis that the quality of legal access infrastructures has </w:t>
      </w:r>
      <w:r w:rsidR="006D47A5" w:rsidRPr="00D864B0">
        <w:t xml:space="preserve">a </w:t>
      </w:r>
      <w:r w:rsidR="00F44B8E" w:rsidRPr="00D864B0">
        <w:t xml:space="preserve">strong impact on shadow library usage, we treat these findings with some caution. The usefulness of these EUROBAROMETER variables </w:t>
      </w:r>
      <w:r w:rsidR="00F2015E" w:rsidRPr="00D864B0">
        <w:t xml:space="preserve">is </w:t>
      </w:r>
      <w:r w:rsidR="00F44B8E" w:rsidRPr="00D864B0">
        <w:t xml:space="preserve">relatively limited due to the limited number of respondents, </w:t>
      </w:r>
      <w:r w:rsidR="006D47A5" w:rsidRPr="00D864B0">
        <w:t>including</w:t>
      </w:r>
      <w:r w:rsidR="00F44B8E" w:rsidRPr="00D864B0">
        <w:t xml:space="preserve"> the reliab</w:t>
      </w:r>
      <w:r w:rsidR="00821AE8" w:rsidRPr="00D864B0">
        <w:t>i</w:t>
      </w:r>
      <w:r w:rsidR="00F44B8E" w:rsidRPr="00D864B0">
        <w:t>lity of the statistic</w:t>
      </w:r>
      <w:r w:rsidR="006D47A5" w:rsidRPr="00D864B0">
        <w:t>s</w:t>
      </w:r>
      <w:r w:rsidR="00F44B8E" w:rsidRPr="00D864B0">
        <w:t xml:space="preserve"> on a regional level.</w:t>
      </w:r>
    </w:p>
    <w:p w14:paraId="3E3E46B1" w14:textId="02F31BB2" w:rsidR="004024C7" w:rsidRPr="00FA136F" w:rsidRDefault="004024C7" w:rsidP="004024C7">
      <w:r>
        <w:t xml:space="preserve">In conclusion, both the </w:t>
      </w:r>
      <w:r w:rsidRPr="00FA136F">
        <w:t>‘brute force’ approach</w:t>
      </w:r>
      <w:r>
        <w:t xml:space="preserve">, and the random forest approach </w:t>
      </w:r>
      <w:r w:rsidRPr="00FA136F">
        <w:t xml:space="preserve">was comprehensive in the way that it has measured all possible regression models, and the random forest comprehensively compared the predictive power of variables groups.  </w:t>
      </w:r>
      <w:r>
        <w:t xml:space="preserve">Our inductive approach </w:t>
      </w:r>
      <w:r w:rsidRPr="00FA136F">
        <w:t>validated</w:t>
      </w:r>
      <w:r>
        <w:t xml:space="preserve"> </w:t>
      </w:r>
      <w:r w:rsidRPr="00FA136F">
        <w:t>our initial theoretical framework</w:t>
      </w:r>
      <w:r>
        <w:t>, and revealed important potential  library-related effects, that would need better data to fully confirm.</w:t>
      </w:r>
    </w:p>
    <w:p w14:paraId="54534D42" w14:textId="77777777" w:rsidR="004024C7" w:rsidRDefault="004024C7" w:rsidP="00927D97">
      <w:pPr>
        <w:jc w:val="both"/>
      </w:pPr>
    </w:p>
    <w:p w14:paraId="74C4CF39" w14:textId="3D627439" w:rsidR="007C0DC1" w:rsidRPr="00D864B0" w:rsidRDefault="00F44B8E" w:rsidP="00927D97">
      <w:pPr>
        <w:jc w:val="both"/>
      </w:pPr>
      <w:r w:rsidRPr="00D864B0">
        <w:t xml:space="preserve"> </w:t>
      </w:r>
    </w:p>
    <w:p w14:paraId="4E701163" w14:textId="35A40A4A" w:rsidR="008D58B8" w:rsidRPr="00D864B0" w:rsidRDefault="00D1724C" w:rsidP="0070354D">
      <w:pPr>
        <w:pStyle w:val="Heading1"/>
      </w:pPr>
      <w:r w:rsidRPr="00D864B0">
        <w:t xml:space="preserve">Conclusions </w:t>
      </w:r>
      <w:r w:rsidR="008D58B8" w:rsidRPr="00D864B0">
        <w:t xml:space="preserve"> </w:t>
      </w:r>
    </w:p>
    <w:p w14:paraId="590EBFF1" w14:textId="5812DDA8" w:rsidR="008D58B8" w:rsidRPr="00D864B0" w:rsidRDefault="008D58B8" w:rsidP="008D58B8">
      <w:pPr>
        <w:rPr>
          <w:sz w:val="24"/>
          <w:szCs w:val="24"/>
        </w:rPr>
      </w:pPr>
    </w:p>
    <w:p w14:paraId="66CE6838" w14:textId="6782C0CD" w:rsidR="00D1724C" w:rsidRPr="00D864B0" w:rsidRDefault="00D1724C" w:rsidP="00292A3B">
      <w:pPr>
        <w:jc w:val="both"/>
      </w:pPr>
      <w:r w:rsidRPr="00D864B0">
        <w:t xml:space="preserve">In our earlier work on scholarly piracy, we conducted a supply side analysis. That </w:t>
      </w:r>
      <w:r w:rsidR="006D47A5" w:rsidRPr="00D864B0">
        <w:t xml:space="preserve">research </w:t>
      </w:r>
      <w:r w:rsidRPr="00D864B0">
        <w:t xml:space="preserve">established that a significant chunk of the shadow library supply is not available in digital format and a significant share of </w:t>
      </w:r>
      <w:r w:rsidR="00292A3B" w:rsidRPr="00D864B0">
        <w:t>downloads concentrate on legally inaccessible work</w:t>
      </w:r>
      <w:r w:rsidR="000168EE">
        <w:t>s</w:t>
      </w:r>
      <w:r w:rsidR="00292A3B" w:rsidRPr="00D864B0">
        <w:t>. This offered a simplistic hypothesis: shadow library usage is mostly driven by market failures and the lack of convenient digital legal access alternatives.</w:t>
      </w:r>
    </w:p>
    <w:p w14:paraId="4902413C" w14:textId="24730012" w:rsidR="00292A3B" w:rsidRPr="00D864B0" w:rsidRDefault="00292A3B" w:rsidP="00292A3B">
      <w:pPr>
        <w:jc w:val="both"/>
      </w:pPr>
      <w:r w:rsidRPr="00D864B0">
        <w:t xml:space="preserve">In our present </w:t>
      </w:r>
      <w:r w:rsidR="00B900A3" w:rsidRPr="00D864B0">
        <w:t>article</w:t>
      </w:r>
      <w:r w:rsidR="006D47A5" w:rsidRPr="00D864B0">
        <w:t>,</w:t>
      </w:r>
      <w:r w:rsidRPr="00D864B0">
        <w:t xml:space="preserve"> we offer a more detailed and elaborate picture on</w:t>
      </w:r>
      <w:r w:rsidR="006D47A5" w:rsidRPr="00D864B0">
        <w:t xml:space="preserve"> the</w:t>
      </w:r>
      <w:r w:rsidRPr="00D864B0">
        <w:t xml:space="preserve"> piratical demand </w:t>
      </w:r>
      <w:r w:rsidR="006D47A5" w:rsidRPr="00D864B0">
        <w:t>for</w:t>
      </w:r>
      <w:r w:rsidRPr="00D864B0">
        <w:t xml:space="preserve"> scholarly work. </w:t>
      </w:r>
      <w:r w:rsidR="00D9013C" w:rsidRPr="00D864B0">
        <w:t xml:space="preserve">Using </w:t>
      </w:r>
      <w:r w:rsidR="009E1BCF" w:rsidRPr="00D864B0">
        <w:t xml:space="preserve">comparable </w:t>
      </w:r>
      <w:r w:rsidR="00D9013C" w:rsidRPr="00D864B0">
        <w:t xml:space="preserve">models to explain global differences in shadow library use on a country </w:t>
      </w:r>
      <w:r w:rsidR="006B4532" w:rsidRPr="00D864B0">
        <w:t>level and</w:t>
      </w:r>
      <w:r w:rsidR="00D9013C" w:rsidRPr="00D864B0">
        <w:t xml:space="preserve"> </w:t>
      </w:r>
      <w:r w:rsidR="006D47A5" w:rsidRPr="00D864B0">
        <w:t xml:space="preserve">including </w:t>
      </w:r>
      <w:r w:rsidR="00D9013C" w:rsidRPr="00D864B0">
        <w:t>a more fine-grained analysis of scholarly piracy within the EU</w:t>
      </w:r>
      <w:r w:rsidR="006D47A5" w:rsidRPr="00D864B0">
        <w:t>,</w:t>
      </w:r>
      <w:r w:rsidR="00D9013C" w:rsidRPr="00D864B0">
        <w:t xml:space="preserve"> we arrive </w:t>
      </w:r>
      <w:r w:rsidR="006D47A5" w:rsidRPr="00D864B0">
        <w:t>at</w:t>
      </w:r>
      <w:r w:rsidR="00D9013C" w:rsidRPr="00D864B0">
        <w:t xml:space="preserve"> similar conclusions. </w:t>
      </w:r>
    </w:p>
    <w:p w14:paraId="00437E62" w14:textId="560BA2C5" w:rsidR="00D9013C" w:rsidRPr="00D864B0" w:rsidRDefault="00D9013C" w:rsidP="00292A3B">
      <w:pPr>
        <w:jc w:val="both"/>
      </w:pPr>
      <w:r w:rsidRPr="00D864B0">
        <w:t>Scholarly literature is a special information good. It is mainly used as an input for knowledge-intensive social and economic activities: (higher) education, and research and development. Its consumers are almost exclusively highly educated, possess</w:t>
      </w:r>
      <w:r w:rsidR="006D47A5" w:rsidRPr="00D864B0">
        <w:t>ing</w:t>
      </w:r>
      <w:r w:rsidRPr="00D864B0">
        <w:t xml:space="preserve"> </w:t>
      </w:r>
      <w:r w:rsidR="006D47A5" w:rsidRPr="00D864B0">
        <w:t>enough</w:t>
      </w:r>
      <w:r w:rsidRPr="00D864B0">
        <w:t xml:space="preserve"> online proficiency to access often concealed shadow libraries. For the same reason</w:t>
      </w:r>
      <w:r w:rsidR="007B1789" w:rsidRPr="00D864B0">
        <w:t>,</w:t>
      </w:r>
      <w:r w:rsidRPr="00D864B0">
        <w:t xml:space="preserve"> </w:t>
      </w:r>
      <w:r w:rsidR="007B1789" w:rsidRPr="00D864B0">
        <w:t>it</w:t>
      </w:r>
      <w:r w:rsidRPr="00D864B0">
        <w:t xml:space="preserve"> can safely be assumed </w:t>
      </w:r>
      <w:r w:rsidR="007B1789" w:rsidRPr="00D864B0">
        <w:t>these consumers are</w:t>
      </w:r>
      <w:r w:rsidRPr="00D864B0">
        <w:t xml:space="preserve"> aware of the legal and ethical dilemmas around the illicit access of copyrighted scholarly publish</w:t>
      </w:r>
      <w:r w:rsidR="007B1789" w:rsidRPr="00D864B0">
        <w:t>ed materials.</w:t>
      </w:r>
    </w:p>
    <w:p w14:paraId="2316A71A" w14:textId="0F245A4A" w:rsidR="003F4907" w:rsidRPr="00D864B0" w:rsidRDefault="00D9013C" w:rsidP="00292A3B">
      <w:pPr>
        <w:jc w:val="both"/>
      </w:pPr>
      <w:r w:rsidRPr="00D864B0">
        <w:t xml:space="preserve">We have found two significant demand drivers of scholarly piracy: </w:t>
      </w:r>
      <w:r w:rsidR="008E06A9" w:rsidRPr="00D864B0">
        <w:t xml:space="preserve">GDP </w:t>
      </w:r>
      <w:r w:rsidRPr="00D864B0">
        <w:t xml:space="preserve">and the size of knowledge-intensive sector. Contrary to our initial, somewhat naïve assumption, we found that </w:t>
      </w:r>
      <w:r w:rsidR="008E06A9" w:rsidRPr="00D864B0">
        <w:t xml:space="preserve">gross income </w:t>
      </w:r>
      <w:r w:rsidR="00CD78D7" w:rsidRPr="00D864B0">
        <w:t xml:space="preserve">and </w:t>
      </w:r>
      <w:r w:rsidR="00CD78D7" w:rsidRPr="00D864B0">
        <w:lastRenderedPageBreak/>
        <w:t>piracy is positively correlated. Free</w:t>
      </w:r>
      <w:r w:rsidR="006B4532" w:rsidRPr="00D864B0">
        <w:t xml:space="preserve"> </w:t>
      </w:r>
      <w:r w:rsidR="00CD78D7" w:rsidRPr="00D864B0">
        <w:t xml:space="preserve">access piratical resources are used more </w:t>
      </w:r>
      <w:r w:rsidR="007B1789" w:rsidRPr="00D864B0">
        <w:t xml:space="preserve">often </w:t>
      </w:r>
      <w:r w:rsidR="00CD78D7" w:rsidRPr="00D864B0">
        <w:t xml:space="preserve">in </w:t>
      </w:r>
      <w:r w:rsidR="008E06A9" w:rsidRPr="00D864B0">
        <w:t>high</w:t>
      </w:r>
      <w:r w:rsidR="007B1789" w:rsidRPr="00D864B0">
        <w:t>-</w:t>
      </w:r>
      <w:r w:rsidR="008E06A9" w:rsidRPr="00D864B0">
        <w:t xml:space="preserve">income </w:t>
      </w:r>
      <w:r w:rsidR="00CD78D7" w:rsidRPr="00D864B0">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4BB3674C" w:rsidR="003F4907" w:rsidRPr="00D864B0" w:rsidRDefault="003F4907" w:rsidP="00292A3B">
      <w:pPr>
        <w:jc w:val="both"/>
      </w:pPr>
      <w:r w:rsidRPr="00D864B0">
        <w:t xml:space="preserve">In this article we have offered two alternative explanations. First, we have offered a model to differentiate the effect of </w:t>
      </w:r>
      <w:r w:rsidR="008E06A9" w:rsidRPr="00D864B0">
        <w:t xml:space="preserve">income </w:t>
      </w:r>
      <w:r w:rsidRPr="00D864B0">
        <w:t>on knowledge demand at different levels of economic development. In our global models</w:t>
      </w:r>
      <w:r w:rsidR="007B1789" w:rsidRPr="00D864B0">
        <w:t>,</w:t>
      </w:r>
      <w:r w:rsidRPr="00D864B0">
        <w:t xml:space="preserve"> we have shown that extra </w:t>
      </w:r>
      <w:r w:rsidR="0091299E" w:rsidRPr="00D864B0">
        <w:t xml:space="preserve">income </w:t>
      </w:r>
      <w:r w:rsidRPr="00D864B0">
        <w:t xml:space="preserve">has a much greater impact on shadow library demand </w:t>
      </w:r>
      <w:r w:rsidR="007B1789" w:rsidRPr="00D864B0">
        <w:t xml:space="preserve">in low-income countries </w:t>
      </w:r>
      <w:r w:rsidRPr="00D864B0">
        <w:t>than in high</w:t>
      </w:r>
      <w:r w:rsidR="007B1789" w:rsidRPr="00D864B0">
        <w:t>-</w:t>
      </w:r>
      <w:r w:rsidRPr="00D864B0">
        <w:t xml:space="preserve">income </w:t>
      </w:r>
      <w:r w:rsidR="007B1789" w:rsidRPr="00D864B0">
        <w:t>ones</w:t>
      </w:r>
      <w:r w:rsidRPr="00D864B0">
        <w:t>.  This may be related to the mechanics of extra spending on knowledge intensive sectors. In low</w:t>
      </w:r>
      <w:r w:rsidR="002306D3" w:rsidRPr="00D864B0">
        <w:t>-</w:t>
      </w:r>
      <w:r w:rsidRPr="00D864B0">
        <w:t>income countries</w:t>
      </w:r>
      <w:r w:rsidR="007B1789" w:rsidRPr="00D864B0">
        <w:t>,</w:t>
      </w:r>
      <w:r w:rsidRPr="00D864B0">
        <w:t xml:space="preserve"> extra spending increases </w:t>
      </w:r>
      <w:r w:rsidR="000168EE">
        <w:t xml:space="preserve">piracy more </w:t>
      </w:r>
      <w:r w:rsidRPr="00D864B0">
        <w:t>as it expands the scope and amount of potential demand; while in high</w:t>
      </w:r>
      <w:r w:rsidR="007B1789" w:rsidRPr="00D864B0">
        <w:t>-</w:t>
      </w:r>
      <w:r w:rsidRPr="00D864B0">
        <w:t>income countries</w:t>
      </w:r>
      <w:r w:rsidR="007B1789" w:rsidRPr="00D864B0">
        <w:t>,</w:t>
      </w:r>
      <w:r w:rsidRPr="00D864B0">
        <w:t xml:space="preserve"> extra spending may result </w:t>
      </w:r>
      <w:r w:rsidR="000168EE">
        <w:t xml:space="preserve">relatively lower levels of piracy, because it results </w:t>
      </w:r>
      <w:r w:rsidRPr="00D864B0">
        <w:t xml:space="preserve">in better legal supply infrastructures, rather </w:t>
      </w:r>
      <w:r w:rsidR="0091299E" w:rsidRPr="00D864B0">
        <w:t xml:space="preserve">than the </w:t>
      </w:r>
      <w:r w:rsidRPr="00D864B0">
        <w:t xml:space="preserve">further expansion of demand. </w:t>
      </w:r>
    </w:p>
    <w:p w14:paraId="70FC830D" w14:textId="4A080706" w:rsidR="009B4554" w:rsidRPr="00D864B0" w:rsidRDefault="003F4907" w:rsidP="00292A3B">
      <w:pPr>
        <w:jc w:val="both"/>
      </w:pPr>
      <w:r w:rsidRPr="00D864B0">
        <w:t xml:space="preserve">Second, our </w:t>
      </w:r>
      <w:r w:rsidR="0060121A" w:rsidRPr="00D864B0">
        <w:t xml:space="preserve">European </w:t>
      </w:r>
      <w:r w:rsidRPr="00D864B0">
        <w:t xml:space="preserve">models suggest </w:t>
      </w:r>
      <w:r w:rsidR="0060121A" w:rsidRPr="00D864B0">
        <w:t xml:space="preserve">there are </w:t>
      </w:r>
      <w:r w:rsidR="00CD78D7" w:rsidRPr="00D864B0">
        <w:t>other</w:t>
      </w:r>
      <w:r w:rsidR="0060121A" w:rsidRPr="00D864B0">
        <w:t>,</w:t>
      </w:r>
      <w:r w:rsidR="00CD78D7" w:rsidRPr="00D864B0">
        <w:t xml:space="preserve"> soci</w:t>
      </w:r>
      <w:r w:rsidR="007B1789" w:rsidRPr="00D864B0">
        <w:t>o</w:t>
      </w:r>
      <w:r w:rsidR="00CD78D7" w:rsidRPr="00D864B0">
        <w:t>economic factors</w:t>
      </w:r>
      <w:r w:rsidR="007B1789" w:rsidRPr="00D864B0">
        <w:t xml:space="preserve"> that</w:t>
      </w:r>
      <w:r w:rsidR="00CD78D7" w:rsidRPr="00D864B0">
        <w:t xml:space="preserve"> limit the capacity to use and absorb freely accessible knowledge in the knowledge</w:t>
      </w:r>
      <w:r w:rsidR="007B1789" w:rsidRPr="00D864B0">
        <w:t>-</w:t>
      </w:r>
      <w:r w:rsidR="00CD78D7" w:rsidRPr="00D864B0">
        <w:t xml:space="preserve">intensive sectors of </w:t>
      </w:r>
      <w:r w:rsidR="007C3147" w:rsidRPr="00D864B0">
        <w:t xml:space="preserve">low-income </w:t>
      </w:r>
      <w:r w:rsidR="00CD78D7" w:rsidRPr="00D864B0">
        <w:t xml:space="preserve">regions. </w:t>
      </w:r>
      <w:r w:rsidR="0060121A" w:rsidRPr="00D864B0">
        <w:t>Even if the size of the knowledge</w:t>
      </w:r>
      <w:r w:rsidR="007B1789" w:rsidRPr="00D864B0">
        <w:t>-</w:t>
      </w:r>
      <w:r w:rsidR="0060121A" w:rsidRPr="00D864B0">
        <w:t xml:space="preserve">intensive sector is comparable to those in richer regions, </w:t>
      </w:r>
      <w:r w:rsidR="007C3147" w:rsidRPr="00D864B0">
        <w:t xml:space="preserve">less affluent </w:t>
      </w:r>
      <w:r w:rsidR="0060121A" w:rsidRPr="00D864B0">
        <w:t>regions face constraints</w:t>
      </w:r>
      <w:r w:rsidR="007B1789" w:rsidRPr="00D864B0">
        <w:t xml:space="preserve"> that</w:t>
      </w:r>
      <w:r w:rsidR="0060121A" w:rsidRPr="00D864B0">
        <w:t xml:space="preserve"> limit their ability to use and absorb kno</w:t>
      </w:r>
      <w:r w:rsidR="009B4554" w:rsidRPr="00D864B0">
        <w:t>w</w:t>
      </w:r>
      <w:r w:rsidR="0060121A" w:rsidRPr="00D864B0">
        <w:t>l</w:t>
      </w:r>
      <w:r w:rsidR="009B4554" w:rsidRPr="00D864B0">
        <w:t>ed</w:t>
      </w:r>
      <w:r w:rsidR="0060121A" w:rsidRPr="00D864B0">
        <w:t xml:space="preserve">ge from freely accessible resources. </w:t>
      </w:r>
      <w:r w:rsidR="00DB14B8" w:rsidRPr="00D864B0">
        <w:t xml:space="preserve">That being said, we have found some evidence </w:t>
      </w:r>
      <w:r w:rsidR="007B1789" w:rsidRPr="00D864B0">
        <w:t xml:space="preserve">that points </w:t>
      </w:r>
      <w:r w:rsidR="00DB14B8" w:rsidRPr="00D864B0">
        <w:t xml:space="preserve">to the importance of good legal </w:t>
      </w:r>
      <w:r w:rsidR="002922B8">
        <w:t xml:space="preserve">institutional </w:t>
      </w:r>
      <w:r w:rsidR="00DB14B8" w:rsidRPr="00D864B0">
        <w:t>access infrastructures: where libraries are used and found adequate, less scholarly piracy takes place.</w:t>
      </w:r>
    </w:p>
    <w:p w14:paraId="6064254E" w14:textId="5A803EC5" w:rsidR="009B4554" w:rsidRPr="00D864B0" w:rsidRDefault="009B4554" w:rsidP="00292A3B">
      <w:pPr>
        <w:jc w:val="both"/>
      </w:pPr>
      <w:r w:rsidRPr="00D864B0">
        <w:t>These findings can also serve as a warning to the global open</w:t>
      </w:r>
      <w:r w:rsidR="007B1789" w:rsidRPr="00D864B0">
        <w:t>-</w:t>
      </w:r>
      <w:r w:rsidRPr="00D864B0">
        <w:t xml:space="preserve">access movement </w:t>
      </w:r>
      <w:r w:rsidR="007B1789" w:rsidRPr="00D864B0">
        <w:t xml:space="preserve">that is </w:t>
      </w:r>
      <w:r w:rsidRPr="00D864B0">
        <w:t>gaining momentum. Open access, legal or piratical, is hardly a panacea</w:t>
      </w:r>
      <w:r w:rsidR="007B1789" w:rsidRPr="00D864B0">
        <w:t>. As our study shows, a</w:t>
      </w:r>
      <w:r w:rsidRPr="00D864B0">
        <w:t xml:space="preserve">ccess to knowledge is </w:t>
      </w:r>
      <w:r w:rsidR="00F773B0" w:rsidRPr="00D864B0">
        <w:t>not</w:t>
      </w:r>
      <w:r w:rsidRPr="00D864B0">
        <w:t xml:space="preserve"> the only</w:t>
      </w:r>
      <w:r w:rsidR="007B1789" w:rsidRPr="00D864B0">
        <w:t xml:space="preserve">, or most </w:t>
      </w:r>
      <w:r w:rsidRPr="00D864B0">
        <w:t xml:space="preserve">important </w:t>
      </w:r>
      <w:r w:rsidR="00B900A3" w:rsidRPr="00D864B0">
        <w:t xml:space="preserve">constraint on </w:t>
      </w:r>
      <w:r w:rsidRPr="00D864B0">
        <w:t>knowledge</w:t>
      </w:r>
      <w:r w:rsidR="00C36729" w:rsidRPr="00D864B0">
        <w:t>-</w:t>
      </w:r>
      <w:r w:rsidRPr="00D864B0">
        <w:t>intensive social and economic activities</w:t>
      </w:r>
      <w:r w:rsidR="00B900A3" w:rsidRPr="00D864B0">
        <w:t xml:space="preserve"> at the peripheries</w:t>
      </w:r>
      <w:r w:rsidRPr="00D864B0">
        <w:t xml:space="preserve">. Access is only one aspect </w:t>
      </w:r>
      <w:r w:rsidR="007B1789" w:rsidRPr="00D864B0">
        <w:t>that</w:t>
      </w:r>
      <w:r w:rsidRPr="00D864B0">
        <w:t xml:space="preserve"> defines the global disseminatio</w:t>
      </w:r>
      <w:r w:rsidR="007B1789" w:rsidRPr="00D864B0">
        <w:t>n</w:t>
      </w:r>
      <w:r w:rsidRPr="00D864B0">
        <w:t xml:space="preserve"> and local use and usefulness of knowledge. A lot depends on the local conditions</w:t>
      </w:r>
      <w:r w:rsidR="00FD1B39" w:rsidRPr="00D864B0">
        <w:t>,</w:t>
      </w:r>
      <w:r w:rsidRPr="00D864B0">
        <w:t xml:space="preserve"> which ultimately define </w:t>
      </w:r>
      <w:r w:rsidR="00FD1B39" w:rsidRPr="00D864B0">
        <w:t>to what extent</w:t>
      </w:r>
      <w:r w:rsidRPr="00D864B0">
        <w:t xml:space="preserve"> freely accessible knowledge can be absorbed and utilized by </w:t>
      </w:r>
      <w:r w:rsidR="00FD1B39" w:rsidRPr="00D864B0">
        <w:t xml:space="preserve">both </w:t>
      </w:r>
      <w:r w:rsidRPr="00D864B0">
        <w:t xml:space="preserve">local individual and institutional actors. </w:t>
      </w:r>
    </w:p>
    <w:p w14:paraId="5F311E8A" w14:textId="7FB65527" w:rsidR="009B4554" w:rsidRPr="00D864B0" w:rsidRDefault="009B4554" w:rsidP="00292A3B">
      <w:pPr>
        <w:jc w:val="both"/>
      </w:pPr>
      <w:r w:rsidRPr="00D864B0">
        <w:t xml:space="preserve">This study has </w:t>
      </w:r>
      <w:r w:rsidR="00676064" w:rsidRPr="00D864B0">
        <w:t xml:space="preserve">a number of </w:t>
      </w:r>
      <w:r w:rsidRPr="00D864B0">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from university networks, R&amp;D related demand by economic actors, and </w:t>
      </w:r>
      <w:r w:rsidR="00E51E85" w:rsidRPr="00D864B0">
        <w:t>university research. Hopefully</w:t>
      </w:r>
      <w:r w:rsidR="00FD1B39" w:rsidRPr="00D864B0">
        <w:t>,</w:t>
      </w:r>
      <w:r w:rsidR="00E51E85" w:rsidRPr="00D864B0">
        <w:t xml:space="preserve"> we’ll be able to address these issues in fu</w:t>
      </w:r>
      <w:r w:rsidR="00FD1B39" w:rsidRPr="00D864B0">
        <w:t>ture</w:t>
      </w:r>
      <w:r w:rsidR="00E51E85" w:rsidRPr="00D864B0">
        <w:t xml:space="preserve"> work.</w:t>
      </w:r>
    </w:p>
    <w:p w14:paraId="06D27710" w14:textId="631B53E8" w:rsidR="00FA3DD4" w:rsidRPr="00D864B0" w:rsidRDefault="00C50742" w:rsidP="0070354D">
      <w:pPr>
        <w:pStyle w:val="Heading1"/>
      </w:pPr>
      <w:r w:rsidRPr="00D864B0">
        <w:t xml:space="preserve">References </w:t>
      </w:r>
    </w:p>
    <w:p w14:paraId="532E4680" w14:textId="77777777" w:rsidR="00C50742" w:rsidRPr="00D864B0" w:rsidRDefault="00C50742" w:rsidP="009D3094">
      <w:pPr>
        <w:pStyle w:val="Heading1"/>
      </w:pPr>
    </w:p>
    <w:p w14:paraId="730724BC" w14:textId="77777777" w:rsidR="0072595E" w:rsidRDefault="00FA3DD4" w:rsidP="0072595E">
      <w:pPr>
        <w:pStyle w:val="Bibliography"/>
      </w:pPr>
      <w:r w:rsidRPr="00D864B0">
        <w:rPr>
          <w:bCs/>
        </w:rPr>
        <w:fldChar w:fldCharType="begin"/>
      </w:r>
      <w:r w:rsidR="0072595E">
        <w:rPr>
          <w:bCs/>
        </w:rPr>
        <w:instrText xml:space="preserve"> ADDIN ZOTERO_BIBL {"uncited":[],"omitted":[],"custom":[]} CSL_BIBLIOGRAPHY </w:instrText>
      </w:r>
      <w:r w:rsidRPr="00D864B0">
        <w:rPr>
          <w:bCs/>
        </w:rPr>
        <w:fldChar w:fldCharType="separate"/>
      </w:r>
      <w:r w:rsidR="0072595E">
        <w:t xml:space="preserve">1. </w:t>
      </w:r>
      <w:r w:rsidR="0072595E">
        <w:tab/>
        <w:t xml:space="preserve">Bodó B. The Genesis of Library Genesis: The Birth of a Global Scholarly Shadow Library. In: Karaganis J, editor. Shadow Libraries - Access to Knowledge in Global Higher Education. Cambridge, MA: MIT Press; 2018. </w:t>
      </w:r>
    </w:p>
    <w:p w14:paraId="7419328F" w14:textId="77777777" w:rsidR="0072595E" w:rsidRDefault="0072595E" w:rsidP="0072595E">
      <w:pPr>
        <w:pStyle w:val="Bibliography"/>
      </w:pPr>
      <w:r>
        <w:t xml:space="preserve">2. </w:t>
      </w:r>
      <w:r>
        <w:tab/>
        <w:t>Bohannon J. Who’s downloading pirated papers? Everyone. Science. 2016. Available: http://www.sciencemag.org/news/2016/04/whos-downloading-pirated-papers-everyone. Accessed 5 Jun 2016.</w:t>
      </w:r>
    </w:p>
    <w:p w14:paraId="05B5984E" w14:textId="77777777" w:rsidR="0072595E" w:rsidRDefault="0072595E" w:rsidP="0072595E">
      <w:pPr>
        <w:pStyle w:val="Bibliography"/>
      </w:pPr>
      <w:r>
        <w:lastRenderedPageBreak/>
        <w:t xml:space="preserve">3. </w:t>
      </w:r>
      <w:r>
        <w:tab/>
        <w:t>Elsevier Inc. et al v. Sci-Hub et al, Case No. 1:15-cv-04282-RW. New York; 2017. Available: https://www.courtlistener.com/docket/4355308/elsevier-inc-v-sci-hub/</w:t>
      </w:r>
    </w:p>
    <w:p w14:paraId="22A0A1A8" w14:textId="77777777" w:rsidR="0072595E" w:rsidRDefault="0072595E" w:rsidP="0072595E">
      <w:pPr>
        <w:pStyle w:val="Bibliography"/>
      </w:pPr>
      <w:r>
        <w:t xml:space="preserve">4. </w:t>
      </w:r>
      <w:r>
        <w:tab/>
        <w:t>American Chemical Society v. Sci-Hub d/b/a www.sci-hub.cc, John Doe 1-99. 2017. pp. 1–3. Available: https://torrentfreak.com/images/sciproporder.pdf</w:t>
      </w:r>
    </w:p>
    <w:p w14:paraId="07668227" w14:textId="77777777" w:rsidR="0072595E" w:rsidRDefault="0072595E" w:rsidP="0072595E">
      <w:pPr>
        <w:pStyle w:val="Bibliography"/>
      </w:pPr>
      <w:r>
        <w:t xml:space="preserve">5. </w:t>
      </w:r>
      <w:r>
        <w:tab/>
        <w:t>Dalmeet Singh Chawla. Sci-Hub blocked in Russia following ruling by Moscow court. In: Chemistry World [Internet]. 3 Dec 2018 [cited 23 May 2019]. Available: https://www.chemistryworld.com/news/sci-hub-blocked-in-russia-following-ruling-by-moscow-court/3009838.article</w:t>
      </w:r>
    </w:p>
    <w:p w14:paraId="029BB6AA" w14:textId="77777777" w:rsidR="0072595E" w:rsidRDefault="0072595E" w:rsidP="0072595E">
      <w:pPr>
        <w:pStyle w:val="Bibliography"/>
      </w:pPr>
      <w:r>
        <w:t xml:space="preserve">6. </w:t>
      </w:r>
      <w:r>
        <w:tab/>
        <w:t xml:space="preserve">Elbakyan A. LETTER addressed to Judge Robert W. Sweet from Alexandra Elbakyan re: Clarification of details. (ajs). New York: Elsevier Inc. et al v. Sci-Hub et al, Case No. 1:15-cv-04282-RW; 2015. </w:t>
      </w:r>
    </w:p>
    <w:p w14:paraId="2ABB367B" w14:textId="77777777" w:rsidR="0072595E" w:rsidRDefault="0072595E" w:rsidP="0072595E">
      <w:pPr>
        <w:pStyle w:val="Bibliography"/>
      </w:pPr>
      <w:r>
        <w:t xml:space="preserve">7. </w:t>
      </w:r>
      <w:r>
        <w:tab/>
        <w:t>Swartz A. Guerilla Open Access Manifesto. In: Aaron Swartz [Internet]. 2008. Available: https://archive.org/stream/GuerillaOpenAccessManifesto/Goamjuly2008_djvu.txt</w:t>
      </w:r>
    </w:p>
    <w:p w14:paraId="6B25D24B" w14:textId="77777777" w:rsidR="0072595E" w:rsidRDefault="0072595E" w:rsidP="0072595E">
      <w:pPr>
        <w:pStyle w:val="Bibliography"/>
      </w:pPr>
      <w:r>
        <w:t xml:space="preserve">8. </w:t>
      </w:r>
      <w:r>
        <w:tab/>
        <w:t>Barczak G. Academic Piracy. Journal of Product Innovation Management. 2017;34: 716–717. doi:10.1111/jpim.12422</w:t>
      </w:r>
    </w:p>
    <w:p w14:paraId="25016E46" w14:textId="77777777" w:rsidR="0072595E" w:rsidRDefault="0072595E" w:rsidP="0072595E">
      <w:pPr>
        <w:pStyle w:val="Bibliography"/>
      </w:pPr>
      <w:r>
        <w:t xml:space="preserve">9. </w:t>
      </w:r>
      <w:r>
        <w:tab/>
        <w:t>Bodó B. Pirates in the Library An Inquiry into the Guerilla Open Access Movement. SSRN Electronic Journal. 2016. doi:10.2139/ssrn.2816925</w:t>
      </w:r>
    </w:p>
    <w:p w14:paraId="42F043FA" w14:textId="77777777" w:rsidR="0072595E" w:rsidRDefault="0072595E" w:rsidP="0072595E">
      <w:pPr>
        <w:pStyle w:val="Bibliography"/>
      </w:pPr>
      <w:r>
        <w:t xml:space="preserve">10. </w:t>
      </w:r>
      <w:r>
        <w:tab/>
        <w:t>Barok D, Berry J, Bodó B, Dockray S, Goldsmith K, Iles A, et al. In solidarity with Library Genesis and Sci-Hub. In: http://custodians.online/ [Internet]. 2015. Available: http://custodians.online/</w:t>
      </w:r>
    </w:p>
    <w:p w14:paraId="166CB1C7" w14:textId="77777777" w:rsidR="0072595E" w:rsidRDefault="0072595E" w:rsidP="0072595E">
      <w:pPr>
        <w:pStyle w:val="Bibliography"/>
      </w:pPr>
      <w:r>
        <w:t xml:space="preserve">11. </w:t>
      </w:r>
      <w:r>
        <w:tab/>
        <w:t xml:space="preserve">Gardner CC, Gardner GJ. Fast and furious (at publishers): the motivations behind crowdsourced research sharing. College &amp; Research Libraries. 2017;78. </w:t>
      </w:r>
    </w:p>
    <w:p w14:paraId="62ECDE9B" w14:textId="77777777" w:rsidR="0072595E" w:rsidRDefault="0072595E" w:rsidP="0072595E">
      <w:pPr>
        <w:pStyle w:val="Bibliography"/>
      </w:pPr>
      <w:r>
        <w:t xml:space="preserve">12. </w:t>
      </w:r>
      <w:r>
        <w:tab/>
        <w:t>Travis J. In survey, most give thumbs-up to pirated papers. In: Science [Internet]. 2016. Available: http://www.sciencemag.org/news/2016/05/survey-most-give-thumbspirated-papers</w:t>
      </w:r>
    </w:p>
    <w:p w14:paraId="3424CCCE" w14:textId="77777777" w:rsidR="0072595E" w:rsidRDefault="0072595E" w:rsidP="0072595E">
      <w:pPr>
        <w:pStyle w:val="Bibliography"/>
      </w:pPr>
      <w:r>
        <w:t xml:space="preserve">13. </w:t>
      </w:r>
      <w:r>
        <w:tab/>
        <w:t xml:space="preserve">Taylor A. Publishing and electronic piracy. Learned publishing. 2006;19: 168–174. </w:t>
      </w:r>
    </w:p>
    <w:p w14:paraId="02D1D547" w14:textId="77777777" w:rsidR="0072595E" w:rsidRDefault="0072595E" w:rsidP="0072595E">
      <w:pPr>
        <w:pStyle w:val="Bibliography"/>
      </w:pPr>
      <w:r>
        <w:t xml:space="preserve">14. </w:t>
      </w:r>
      <w:r>
        <w:tab/>
        <w:t xml:space="preserve">Mars M, Medak T. The System of a Takedown - Control and De-commodification in the Circuits of Academic Publishing. 2015. </w:t>
      </w:r>
    </w:p>
    <w:p w14:paraId="46EFC17C" w14:textId="77777777" w:rsidR="0072595E" w:rsidRDefault="0072595E" w:rsidP="0072595E">
      <w:pPr>
        <w:pStyle w:val="Bibliography"/>
      </w:pPr>
      <w:r>
        <w:t xml:space="preserve">15. </w:t>
      </w:r>
      <w:r>
        <w:tab/>
        <w:t>Suber P. Open Access. Cambridge, MA: The MIT Press; 2013. doi:10.1109/ACCESS.2012.2226094</w:t>
      </w:r>
    </w:p>
    <w:p w14:paraId="76DE90D5" w14:textId="77777777" w:rsidR="0072595E" w:rsidRDefault="0072595E" w:rsidP="0072595E">
      <w:pPr>
        <w:pStyle w:val="Bibliography"/>
      </w:pPr>
      <w:r>
        <w:t xml:space="preserve">16. </w:t>
      </w:r>
      <w:r>
        <w:tab/>
        <w:t>Armstrong C, De Beer J, Kawooya D, Prabhala A, Schonwetter T. Access to knowledge in Africa: The role of copyright. Uct Pubns; 2010. Available: http://books.google.com/books?hl=en&amp;amp;lr=&amp;amp;id=mzoPtBoQkEcC&amp;amp;oi=fnd&amp;amp;pg=PR5&amp;amp;dq=vera+franz+a2k+mit&amp;amp;ots=EFQceWqCSH&amp;amp;sig=Jirm604ts2dxnSNGpc83_A7AiZg</w:t>
      </w:r>
    </w:p>
    <w:p w14:paraId="5367239A" w14:textId="77777777" w:rsidR="0072595E" w:rsidRDefault="0072595E" w:rsidP="0072595E">
      <w:pPr>
        <w:pStyle w:val="Bibliography"/>
      </w:pPr>
      <w:r>
        <w:t xml:space="preserve">17. </w:t>
      </w:r>
      <w:r>
        <w:tab/>
        <w:t>Bruijns SR, Maesela M, Sinha S, Banner M. Poor Access for African Researchers to African Emergency Care Publications: A Cross-sectional Study. Western Journal of Emergency Medicine. 2017;18: 1018–1024. doi:10.5811/westjem.2017.8.34930</w:t>
      </w:r>
    </w:p>
    <w:p w14:paraId="36CDBE43" w14:textId="77777777" w:rsidR="0072595E" w:rsidRDefault="0072595E" w:rsidP="0072595E">
      <w:pPr>
        <w:pStyle w:val="Bibliography"/>
      </w:pPr>
      <w:r>
        <w:lastRenderedPageBreak/>
        <w:t xml:space="preserve">18. </w:t>
      </w:r>
      <w:r>
        <w:tab/>
        <w:t xml:space="preserve">Davis PM, Walters WH. The impact of free access to the scientific literature: a review of recent research. Journal of the Medical Library Association: JMLA. 2011;99: 208. </w:t>
      </w:r>
    </w:p>
    <w:p w14:paraId="0E08D8B9" w14:textId="77777777" w:rsidR="0072595E" w:rsidRDefault="0072595E" w:rsidP="0072595E">
      <w:pPr>
        <w:pStyle w:val="Bibliography"/>
      </w:pPr>
      <w:r>
        <w:t xml:space="preserve">19. </w:t>
      </w:r>
      <w:r>
        <w:tab/>
        <w:t xml:space="preserve">Holdren JP. Increasing Access to the Results of Federally Funded Scientific Research. Washington D. C.: Office of Science and Technology Policy, The White House; 2013. </w:t>
      </w:r>
    </w:p>
    <w:p w14:paraId="046EF685" w14:textId="77777777" w:rsidR="0072595E" w:rsidRDefault="0072595E" w:rsidP="0072595E">
      <w:pPr>
        <w:pStyle w:val="Bibliography"/>
      </w:pPr>
      <w:r>
        <w:t xml:space="preserve">20. </w:t>
      </w:r>
      <w:r>
        <w:tab/>
        <w:t xml:space="preserve">Krikorian G, Kapczynski A, editors. Access to knowledge in the age of intellectual property. Zone Books; 2010. </w:t>
      </w:r>
    </w:p>
    <w:p w14:paraId="2FF40078" w14:textId="77777777" w:rsidR="0072595E" w:rsidRDefault="0072595E" w:rsidP="0072595E">
      <w:pPr>
        <w:pStyle w:val="Bibliography"/>
      </w:pPr>
      <w:r>
        <w:t xml:space="preserve">21. </w:t>
      </w:r>
      <w:r>
        <w:tab/>
        <w:t>Larivière V, Haustein S, Mongeon P. The Oligopoly of Academic Publishers in the Digital Era. PloS one. 2015;10: e0127502. doi:10.1371/journal.pone.0127502</w:t>
      </w:r>
    </w:p>
    <w:p w14:paraId="3EC2BF41" w14:textId="77777777" w:rsidR="0072595E" w:rsidRDefault="0072595E" w:rsidP="0072595E">
      <w:pPr>
        <w:pStyle w:val="Bibliography"/>
      </w:pPr>
      <w:r>
        <w:t xml:space="preserve">22. </w:t>
      </w:r>
      <w:r>
        <w:tab/>
        <w:t>Faculty Advisory Council. Faculty Advisory Council Memorandum on Journal Pricing. Cambridge, MA: Harvard University Library; 2012. Available: http://isites.harvard.edu/icb/icb.do?keyword=k77982&amp;tabgroupid=icb.tabgroup143448</w:t>
      </w:r>
    </w:p>
    <w:p w14:paraId="502FFB47" w14:textId="77777777" w:rsidR="0072595E" w:rsidRDefault="0072595E" w:rsidP="0072595E">
      <w:pPr>
        <w:pStyle w:val="Bibliography"/>
      </w:pPr>
      <w:r>
        <w:t xml:space="preserve">23. </w:t>
      </w:r>
      <w:r>
        <w:tab/>
        <w:t>Gaind N. Huge US university cancels subscription with Elsevier. Nature. 2019;567: 15–16. doi:10.1038/d41586-019-00758-x</w:t>
      </w:r>
    </w:p>
    <w:p w14:paraId="5BC7A463" w14:textId="77777777" w:rsidR="0072595E" w:rsidRDefault="0072595E" w:rsidP="0072595E">
      <w:pPr>
        <w:pStyle w:val="Bibliography"/>
      </w:pPr>
      <w:r>
        <w:t xml:space="preserve">24. </w:t>
      </w:r>
      <w:r>
        <w:tab/>
        <w:t>Kwon D. Universities in Germany and Sweden Lose Access to Elsevier Journals. In: TheScientist [Internet]. 2018. Available: https://www.the-scientist.com/news-opinion/universities-in-germany-and-sweden-lose-access-to-elsevier-journals--64522</w:t>
      </w:r>
    </w:p>
    <w:p w14:paraId="14FA62C1" w14:textId="77777777" w:rsidR="0072595E" w:rsidRDefault="0072595E" w:rsidP="0072595E">
      <w:pPr>
        <w:pStyle w:val="Bibliography"/>
      </w:pPr>
      <w:r>
        <w:t xml:space="preserve">25. </w:t>
      </w:r>
      <w:r>
        <w:tab/>
        <w:t>Unit. Norske forskningsinstitusjoner har besluttet å ikke forlenge avtale med forlaget Elsevier. 2019 [cited 23 May 2019]. Available: https://www.unit.no/aktuelt/norske-forskningsinstitusjoner-har-besluttet-ikke-forlenge-avtale-med-forlaget-elsevier</w:t>
      </w:r>
    </w:p>
    <w:p w14:paraId="64AB3218" w14:textId="77777777" w:rsidR="0072595E" w:rsidRDefault="0072595E" w:rsidP="0072595E">
      <w:pPr>
        <w:pStyle w:val="Bibliography"/>
      </w:pPr>
      <w:r>
        <w:t xml:space="preserve">26. </w:t>
      </w:r>
      <w:r>
        <w:tab/>
        <w:t>Max Planck Society. Max Planck Society discontinues agreement with Elsevier; stands firm with Projekt DEAL negotiations - MPDL. 2018 [cited 23 May 2019]. Available: https://www.mpdl.mpg.de/en/505</w:t>
      </w:r>
    </w:p>
    <w:p w14:paraId="16ADB476" w14:textId="77777777" w:rsidR="0072595E" w:rsidRDefault="0072595E" w:rsidP="0072595E">
      <w:pPr>
        <w:pStyle w:val="Bibliography"/>
      </w:pPr>
      <w:r>
        <w:t xml:space="preserve">27. </w:t>
      </w:r>
      <w:r>
        <w:tab/>
        <w:t>Hungarian Academy of Sciences Electronic Information National Programme Service. EISZ - Hungarian Consortium terminates negotiations with Elsevier. 2018 [cited 23 May 2019]. Available: http://eisz.mtak.hu/index.php/en/283-hungarian-consortium-terminates-negotiations-with-elsevier.html</w:t>
      </w:r>
    </w:p>
    <w:p w14:paraId="20F0E25E" w14:textId="77777777" w:rsidR="0072595E" w:rsidRDefault="0072595E" w:rsidP="0072595E">
      <w:pPr>
        <w:pStyle w:val="Bibliography"/>
      </w:pPr>
      <w:r>
        <w:t xml:space="preserve">28. </w:t>
      </w:r>
      <w:r>
        <w:tab/>
        <w:t>UC Office of the President. UC terminates subscriptions with world’s largest scientific publisher in push for open access to publicly funded research. In: University of California [Internet]. 2019 [cited 23 May 2019]. Available: https://www.universityofcalifornia.edu/press-room/uc-terminates-subscriptions-worlds-largest-scientific-publisher-push-open-access-publicly</w:t>
      </w:r>
    </w:p>
    <w:p w14:paraId="5428FF46" w14:textId="77777777" w:rsidR="0072595E" w:rsidRDefault="0072595E" w:rsidP="0072595E">
      <w:pPr>
        <w:pStyle w:val="Bibliography"/>
      </w:pPr>
      <w:r>
        <w:t xml:space="preserve">29. </w:t>
      </w:r>
      <w:r>
        <w:tab/>
        <w:t>MIT Libraries. MIT, guided by open access principles, ends Elsevier negotiations. In: MIT News [Internet]. 2020 [cited 15 Jun 2020]. Available: http://news.mit.edu/2020/guided-by-open-access-principles-mit-ends-elsevier-negotiations-0611</w:t>
      </w:r>
    </w:p>
    <w:p w14:paraId="43D5F313" w14:textId="77777777" w:rsidR="0072595E" w:rsidRDefault="0072595E" w:rsidP="0072595E">
      <w:pPr>
        <w:pStyle w:val="Bibliography"/>
      </w:pPr>
      <w:r w:rsidRPr="0070354D">
        <w:rPr>
          <w:lang w:val="nl-NL"/>
        </w:rPr>
        <w:t xml:space="preserve">30. </w:t>
      </w:r>
      <w:r w:rsidRPr="0070354D">
        <w:rPr>
          <w:lang w:val="nl-NL"/>
        </w:rPr>
        <w:tab/>
        <w:t xml:space="preserve">Himmelstein DS, Romero AR, Levernier JG, Munro TA, McLaughlin SR, Greshake BT, et al. </w:t>
      </w:r>
      <w:r>
        <w:t>Sci-Hub provides access to nearly all scholarly literature. Elife. 2018;7. doi:10.7554/eLife.32822</w:t>
      </w:r>
    </w:p>
    <w:p w14:paraId="01DB0728" w14:textId="77777777" w:rsidR="0072595E" w:rsidRDefault="0072595E" w:rsidP="0072595E">
      <w:pPr>
        <w:pStyle w:val="Bibliography"/>
      </w:pPr>
      <w:r>
        <w:lastRenderedPageBreak/>
        <w:t xml:space="preserve">31. </w:t>
      </w:r>
      <w:r>
        <w:tab/>
        <w:t xml:space="preserve">Poort J, Quintais J, van der Ende MA, Yagafarova A, Hageraats M. Global Online Piracy Study. Amsterdam: Institute for Information Law, University of Amsterdam; 2018. </w:t>
      </w:r>
    </w:p>
    <w:p w14:paraId="4AAE488C" w14:textId="77777777" w:rsidR="0072595E" w:rsidRDefault="0072595E" w:rsidP="0072595E">
      <w:pPr>
        <w:pStyle w:val="Bibliography"/>
      </w:pPr>
      <w:r>
        <w:t xml:space="preserve">32. </w:t>
      </w:r>
      <w:r>
        <w:tab/>
        <w:t xml:space="preserve">Camarero C, Antón C, Rodríguez J. Technological and ethical antecedents of e-book piracy and price acceptance: Evidence from the Spanish case. The Electronic Library. 2014;32: 542–566. </w:t>
      </w:r>
    </w:p>
    <w:p w14:paraId="1B21F37D" w14:textId="77777777" w:rsidR="0072595E" w:rsidRDefault="0072595E" w:rsidP="0072595E">
      <w:pPr>
        <w:pStyle w:val="Bibliography"/>
      </w:pPr>
      <w:r>
        <w:t xml:space="preserve">33. </w:t>
      </w:r>
      <w:r>
        <w:tab/>
        <w:t xml:space="preserve">Reimers I. The Effect of Piracy Protection in Book Publishing. NBER; 2014. </w:t>
      </w:r>
    </w:p>
    <w:p w14:paraId="0086B79D" w14:textId="77777777" w:rsidR="0072595E" w:rsidRDefault="0072595E" w:rsidP="0072595E">
      <w:pPr>
        <w:pStyle w:val="Bibliography"/>
      </w:pPr>
      <w:r>
        <w:t xml:space="preserve">34. </w:t>
      </w:r>
      <w:r>
        <w:tab/>
        <w:t>Elbakyan A. Sci-Hub Is a Goal, Changing the System Is a Method. In: Engineuring [Internet]. 2016. Available: https://engineuring.wordpress.com/2016/03/11/sci-hub-is-a-goal-changing-the-system-is-a-method/</w:t>
      </w:r>
    </w:p>
    <w:p w14:paraId="4B3EB429" w14:textId="77777777" w:rsidR="0072595E" w:rsidRDefault="0072595E" w:rsidP="0072595E">
      <w:pPr>
        <w:pStyle w:val="Bibliography"/>
      </w:pPr>
      <w:r>
        <w:t xml:space="preserve">35. </w:t>
      </w:r>
      <w:r>
        <w:tab/>
        <w:t xml:space="preserve">Elbakyan A, Bohannon J. Data From:‘Who’s Downloading Pirated Papers? Everyone. Dryad Digital Repository. 2016. </w:t>
      </w:r>
    </w:p>
    <w:p w14:paraId="3F927697" w14:textId="77777777" w:rsidR="0072595E" w:rsidRDefault="0072595E" w:rsidP="0072595E">
      <w:pPr>
        <w:pStyle w:val="Bibliography"/>
      </w:pPr>
      <w:r>
        <w:t xml:space="preserve">36. </w:t>
      </w:r>
      <w:r>
        <w:tab/>
        <w:t xml:space="preserve">Cabanac G. Bibliogifts in LibGen? A study of a text‐sharing platform driven by biblioleaks and crowdsourcing. Journal of the Association for Information Science and Technology. 2015. </w:t>
      </w:r>
    </w:p>
    <w:p w14:paraId="70DC6129" w14:textId="77777777" w:rsidR="0072595E" w:rsidRDefault="0072595E" w:rsidP="0072595E">
      <w:pPr>
        <w:pStyle w:val="Bibliography"/>
      </w:pPr>
      <w:r>
        <w:t xml:space="preserve">37. </w:t>
      </w:r>
      <w:r>
        <w:tab/>
        <w:t>Greshake B. Looking into Pandora’s Box: The Content of Sci-Hub and its Usage. F1000Research. 2017;6: 541. doi:10.12688/f1000research.11366.1</w:t>
      </w:r>
    </w:p>
    <w:p w14:paraId="518847B9" w14:textId="77777777" w:rsidR="0072595E" w:rsidRDefault="0072595E" w:rsidP="0072595E">
      <w:pPr>
        <w:pStyle w:val="Bibliography"/>
      </w:pPr>
      <w:r>
        <w:t xml:space="preserve">38. </w:t>
      </w:r>
      <w:r>
        <w:tab/>
        <w:t xml:space="preserve">Bodó B. Library Genesis in Numbers: Mapping the Underground Flow of Knowledge. In: Karaganis J, editor. Shadow Libraries - Access to Knowledge in Global Higher Education. Cambridge, MA: MIT Press; 2018. </w:t>
      </w:r>
    </w:p>
    <w:p w14:paraId="74345859" w14:textId="77777777" w:rsidR="0072595E" w:rsidRDefault="0072595E" w:rsidP="0072595E">
      <w:pPr>
        <w:pStyle w:val="Bibliography"/>
      </w:pPr>
      <w:r>
        <w:t xml:space="preserve">39. </w:t>
      </w:r>
      <w:r>
        <w:tab/>
        <w:t xml:space="preserve">Giblin R, Kennedy J, Pelletier C, Thomas J, Weatherall KG, Petitjean F. What Can 100,000 Books Tell Us about the International Public Library e-lending Landscape? Forthcoming, Information Research. 2019. </w:t>
      </w:r>
    </w:p>
    <w:p w14:paraId="172E4DDD" w14:textId="77777777" w:rsidR="0072595E" w:rsidRDefault="0072595E" w:rsidP="0072595E">
      <w:pPr>
        <w:pStyle w:val="Bibliography"/>
      </w:pPr>
      <w:r>
        <w:t xml:space="preserve">40. </w:t>
      </w:r>
      <w:r>
        <w:tab/>
        <w:t xml:space="preserve">Muller FS, Iriarte P. Measuring the impact of piracy and open access on the academic library services. 15th Interlending and Document Supply Conference (ILDS) , Paris, 04-06 October, 2017. Paris; 2017. </w:t>
      </w:r>
    </w:p>
    <w:p w14:paraId="666DD0C1" w14:textId="77777777" w:rsidR="0072595E" w:rsidRDefault="0072595E" w:rsidP="0072595E">
      <w:pPr>
        <w:pStyle w:val="Bibliography"/>
      </w:pPr>
      <w:r w:rsidRPr="0070354D">
        <w:rPr>
          <w:lang w:val="nl-NL"/>
        </w:rPr>
        <w:t xml:space="preserve">41. </w:t>
      </w:r>
      <w:r w:rsidRPr="0070354D">
        <w:rPr>
          <w:lang w:val="nl-NL"/>
        </w:rPr>
        <w:tab/>
        <w:t xml:space="preserve">Timus N, Zakaria B. Pirating European Studies. </w:t>
      </w:r>
      <w:r>
        <w:t xml:space="preserve">Journal of Contemporary European Research. 2016;12. </w:t>
      </w:r>
    </w:p>
    <w:p w14:paraId="1DEE622B" w14:textId="77777777" w:rsidR="0072595E" w:rsidRDefault="0072595E" w:rsidP="0072595E">
      <w:pPr>
        <w:pStyle w:val="Bibliography"/>
      </w:pPr>
      <w:r>
        <w:t xml:space="preserve">42. </w:t>
      </w:r>
      <w:r>
        <w:tab/>
        <w:t xml:space="preserve">Babutsidze Z. Pirated economics. 2016. </w:t>
      </w:r>
    </w:p>
    <w:p w14:paraId="5D38CE3B" w14:textId="77777777" w:rsidR="0072595E" w:rsidRDefault="0072595E" w:rsidP="0072595E">
      <w:pPr>
        <w:pStyle w:val="Bibliography"/>
      </w:pPr>
      <w:r>
        <w:t xml:space="preserve">43. </w:t>
      </w:r>
      <w:r>
        <w:tab/>
        <w:t xml:space="preserve">Androcec D. Analysis of Sci-Hub downloads of computer science papers. Acta Univ Sapientiae, Informatica. 2017;9: 83–96. </w:t>
      </w:r>
    </w:p>
    <w:p w14:paraId="674C99A1" w14:textId="77777777" w:rsidR="0072595E" w:rsidRDefault="0072595E" w:rsidP="0072595E">
      <w:pPr>
        <w:pStyle w:val="Bibliography"/>
      </w:pPr>
      <w:r>
        <w:t xml:space="preserve">44. </w:t>
      </w:r>
      <w:r>
        <w:tab/>
        <w:t xml:space="preserve">Machin-Mastromatteo JD, Uribe-Tirado A, Romero-Ortiz ME. Piracy of scientific papers in Latin America: An analysis of Sci-Hub usage data. Information Development. 2016;32: 1806–1814. </w:t>
      </w:r>
    </w:p>
    <w:p w14:paraId="00AE9A6C" w14:textId="77777777" w:rsidR="0072595E" w:rsidRDefault="0072595E" w:rsidP="0072595E">
      <w:pPr>
        <w:pStyle w:val="Bibliography"/>
      </w:pPr>
      <w:r>
        <w:t xml:space="preserve">45. </w:t>
      </w:r>
      <w:r>
        <w:tab/>
        <w:t>Corrales-Reyes IE. Sci-Hub and evidence-based dentistry: an ethical dilemma in Cuba. J Oral Res. 2017;6: 175. doi:doi:10.17126/joralres.2017.054</w:t>
      </w:r>
    </w:p>
    <w:p w14:paraId="4566C80C" w14:textId="77777777" w:rsidR="0072595E" w:rsidRDefault="0072595E" w:rsidP="0072595E">
      <w:pPr>
        <w:pStyle w:val="Bibliography"/>
      </w:pPr>
      <w:r>
        <w:t xml:space="preserve">46. </w:t>
      </w:r>
      <w:r>
        <w:tab/>
        <w:t>Bodo B, Antal D, Puha Z. Shadow library book downloads, time, location, ISBN, title. 2020. doi:10.21942/uva.12330959</w:t>
      </w:r>
    </w:p>
    <w:p w14:paraId="131551A6" w14:textId="77777777" w:rsidR="0072595E" w:rsidRDefault="0072595E" w:rsidP="0072595E">
      <w:pPr>
        <w:pStyle w:val="Bibliography"/>
      </w:pPr>
      <w:r>
        <w:lastRenderedPageBreak/>
        <w:t xml:space="preserve">47. </w:t>
      </w:r>
      <w:r>
        <w:tab/>
        <w:t>Antal D, Bodó B, Puha Z. bodobalazs/bookpiracy_final: Final version before PLOS ONE submission. Zenodo; 2020. doi:10.5281/ZENODO.4012352</w:t>
      </w:r>
    </w:p>
    <w:p w14:paraId="33EA11B7" w14:textId="77777777" w:rsidR="0072595E" w:rsidRDefault="0072595E" w:rsidP="0072595E">
      <w:pPr>
        <w:pStyle w:val="Bibliography"/>
      </w:pPr>
      <w:r>
        <w:t xml:space="preserve">48. </w:t>
      </w:r>
      <w:r>
        <w:tab/>
        <w:t>GeoIP2 City Database | MaxMind. [cited 15 Jun 2020]. Available: https://www.maxmind.com/en/geoip2-city</w:t>
      </w:r>
    </w:p>
    <w:p w14:paraId="35B66D1A" w14:textId="77777777" w:rsidR="0072595E" w:rsidRDefault="0072595E" w:rsidP="0072595E">
      <w:pPr>
        <w:pStyle w:val="Bibliography"/>
      </w:pPr>
      <w:r>
        <w:t xml:space="preserve">49. </w:t>
      </w:r>
      <w:r>
        <w:tab/>
        <w:t xml:space="preserve">Karaganis J, editor. Media Piracy in Emerging Economies. New York, NY: Social Science Research Council; 2011. </w:t>
      </w:r>
    </w:p>
    <w:p w14:paraId="32844D32" w14:textId="77777777" w:rsidR="0072595E" w:rsidRDefault="0072595E" w:rsidP="0072595E">
      <w:pPr>
        <w:pStyle w:val="Bibliography"/>
      </w:pPr>
      <w:r>
        <w:t xml:space="preserve">50. </w:t>
      </w:r>
      <w:r>
        <w:tab/>
        <w:t xml:space="preserve">Karaganis J, editor. Shadow Libraries - Access to Knowledge in Global Higher Education. Cambridge, MA: MIT Press; 2018. </w:t>
      </w:r>
    </w:p>
    <w:p w14:paraId="18924D56" w14:textId="77777777" w:rsidR="0072595E" w:rsidRDefault="0072595E" w:rsidP="0072595E">
      <w:pPr>
        <w:pStyle w:val="Bibliography"/>
      </w:pPr>
      <w:r>
        <w:t xml:space="preserve">51. </w:t>
      </w:r>
      <w:r>
        <w:tab/>
        <w:t>Liang L. Oxford and Cambridge University Publishers v. Students of India. In: kafila [Internet]. 2012. Available: https://kafila.org/2012/08/27/oxford-and-cambridge-university-publishers-v-students-of-india/</w:t>
      </w:r>
    </w:p>
    <w:p w14:paraId="3FAD8B5F" w14:textId="77777777" w:rsidR="0072595E" w:rsidRDefault="0072595E" w:rsidP="0072595E">
      <w:pPr>
        <w:pStyle w:val="Bibliography"/>
      </w:pPr>
      <w:r>
        <w:t xml:space="preserve">52. </w:t>
      </w:r>
      <w:r>
        <w:tab/>
        <w:t>World Bank. World Bank Open Data. 2020 [cited 10 Jun 2020]. Available: https://data.worldbank.org/</w:t>
      </w:r>
    </w:p>
    <w:p w14:paraId="7FC89F03" w14:textId="77777777" w:rsidR="0072595E" w:rsidRDefault="0072595E" w:rsidP="0072595E">
      <w:pPr>
        <w:pStyle w:val="Bibliography"/>
      </w:pPr>
      <w:r>
        <w:t xml:space="preserve">53. </w:t>
      </w:r>
      <w:r>
        <w:tab/>
        <w:t>World Bank. World Bank Country and Lending Groups. 2020 [cited 10 Jun 2020]. Available: https://datahelpdesk.worldbank.org/knowledgebase/articles/906519</w:t>
      </w:r>
    </w:p>
    <w:p w14:paraId="4E893EAF" w14:textId="77777777" w:rsidR="0072595E" w:rsidRDefault="0072595E" w:rsidP="0072595E">
      <w:pPr>
        <w:pStyle w:val="Bibliography"/>
      </w:pPr>
      <w:r>
        <w:t xml:space="preserve">54. </w:t>
      </w:r>
      <w:r>
        <w:tab/>
        <w:t>OECD. Education at a Glance. 2020 [cited 10 Jun 2020]. Available: http://www.oecd.org/education/education-at-a-glance/</w:t>
      </w:r>
    </w:p>
    <w:p w14:paraId="02369E83" w14:textId="77777777" w:rsidR="0072595E" w:rsidRDefault="0072595E" w:rsidP="0072595E">
      <w:pPr>
        <w:pStyle w:val="Bibliography"/>
      </w:pPr>
      <w:r>
        <w:t xml:space="preserve">55. </w:t>
      </w:r>
      <w:r>
        <w:tab/>
        <w:t>Scimago Lab. SJR - International Science Ranking. 2020 [cited 10 Jun 2020]. Available: https://www.scimagojr.com/countryrank.php</w:t>
      </w:r>
    </w:p>
    <w:p w14:paraId="046BC064" w14:textId="77777777" w:rsidR="0072595E" w:rsidRDefault="0072595E" w:rsidP="0072595E">
      <w:pPr>
        <w:pStyle w:val="Bibliography"/>
      </w:pPr>
      <w:r>
        <w:t xml:space="preserve">56. </w:t>
      </w:r>
      <w:r>
        <w:tab/>
        <w:t>European Commission. Eurostat. 2020 [cited 10 Jun 2020]. Available: https://ec.europa.eu/eurostat/web/main</w:t>
      </w:r>
    </w:p>
    <w:p w14:paraId="34C063AB" w14:textId="77777777" w:rsidR="0072595E" w:rsidRDefault="0072595E" w:rsidP="0072595E">
      <w:pPr>
        <w:pStyle w:val="Bibliography"/>
      </w:pPr>
      <w:r>
        <w:t xml:space="preserve">57. </w:t>
      </w:r>
      <w:r>
        <w:tab/>
        <w:t>European Commission. Eurobarometer 79.2    April-May 2013     ZA No. 5688. 2013 [cited 10 Jun 2020]. Available: https://www.gesis.org/eurobarometer-data-service/survey-series/standard-special-eb/study-overview/eurobarometer-792-za-5688-april-may-2013</w:t>
      </w:r>
    </w:p>
    <w:p w14:paraId="53BC6F74" w14:textId="77777777" w:rsidR="0072595E" w:rsidRDefault="0072595E" w:rsidP="0072595E">
      <w:pPr>
        <w:pStyle w:val="Bibliography"/>
      </w:pPr>
      <w:r>
        <w:t xml:space="preserve">58. </w:t>
      </w:r>
      <w:r>
        <w:tab/>
        <w:t xml:space="preserve">Gelman A, Hill J. Data analysis using regression and multilevel/hierarchical models. Cambridge ; New York: Cambridge University Press; 2007. </w:t>
      </w:r>
    </w:p>
    <w:p w14:paraId="7F0C85A6" w14:textId="77777777" w:rsidR="0072595E" w:rsidRDefault="0072595E" w:rsidP="0072595E">
      <w:pPr>
        <w:pStyle w:val="Bibliography"/>
      </w:pPr>
      <w:r>
        <w:t xml:space="preserve">59. </w:t>
      </w:r>
      <w:r>
        <w:tab/>
        <w:t xml:space="preserve">Bodó B. Coda: A Short History of Book Piracy. In: Karaganis J, editor. Media Piracy in Emerging Economies. New York: Social Science Research Council; 2011. </w:t>
      </w:r>
    </w:p>
    <w:p w14:paraId="1E7024FF" w14:textId="77777777" w:rsidR="0072595E" w:rsidRDefault="0072595E" w:rsidP="0072595E">
      <w:pPr>
        <w:pStyle w:val="Bibliography"/>
      </w:pPr>
      <w:r>
        <w:t xml:space="preserve">60. </w:t>
      </w:r>
      <w:r>
        <w:tab/>
        <w:t xml:space="preserve">Bodó B, Lakatos Z. Theatrical distribution and P2P movie Piracy: A survey of P2P networks in Hungary using transactional data. International Journal of Communication. 2012;6. </w:t>
      </w:r>
    </w:p>
    <w:p w14:paraId="4F480F7F" w14:textId="77777777" w:rsidR="0072595E" w:rsidRDefault="0072595E" w:rsidP="0072595E">
      <w:pPr>
        <w:pStyle w:val="Bibliography"/>
      </w:pPr>
      <w:r>
        <w:t xml:space="preserve">61. </w:t>
      </w:r>
      <w:r>
        <w:tab/>
        <w:t xml:space="preserve">Gál Z, Csonka L. Analysis of the Regional Dimensions of Investment in Research. Pécs: ERAWATCH Network; 2006. </w:t>
      </w:r>
    </w:p>
    <w:p w14:paraId="1A875235" w14:textId="77777777" w:rsidR="0072595E" w:rsidRDefault="0072595E" w:rsidP="0072595E">
      <w:pPr>
        <w:pStyle w:val="Bibliography"/>
      </w:pPr>
      <w:r>
        <w:lastRenderedPageBreak/>
        <w:t xml:space="preserve">62. </w:t>
      </w:r>
      <w:r>
        <w:tab/>
        <w:t>Tranos E, Nijkamp P. The Death of Distance Revisited: Cyberplace, Physical and Relational Proximities. Tinbergen Institute Discussion Papers. Tinbergen Institute; 2012 Jul. Report No.: 12-066/3. Available: https://ideas.repec.org/p/tin/wpaper/20120066.html</w:t>
      </w:r>
    </w:p>
    <w:p w14:paraId="54697147" w14:textId="77777777" w:rsidR="0072595E" w:rsidRDefault="0072595E" w:rsidP="0072595E">
      <w:pPr>
        <w:pStyle w:val="Bibliography"/>
      </w:pPr>
      <w:r>
        <w:t xml:space="preserve">63. </w:t>
      </w:r>
      <w:r>
        <w:tab/>
        <w:t>Bivand R, Altman M, Anselin L, Assunção R, Berke O, Bernat A, et al. spdep: Spatial Dependence: Weighting Schemes, Statistics. 2019. Available: https://CRAN.R-project.org/package=spdep</w:t>
      </w:r>
    </w:p>
    <w:p w14:paraId="6C2B8935" w14:textId="77777777" w:rsidR="0072595E" w:rsidRDefault="0072595E" w:rsidP="0072595E">
      <w:pPr>
        <w:pStyle w:val="Bibliography"/>
      </w:pPr>
      <w:r>
        <w:t xml:space="preserve">64. </w:t>
      </w:r>
      <w:r>
        <w:tab/>
        <w:t>Molnar C. Interpretable Machine Learning. 2019. Available: https://christophm.github.io/interpretable-ml-book/</w:t>
      </w:r>
    </w:p>
    <w:p w14:paraId="5D3B9CFB" w14:textId="77777777" w:rsidR="0072595E" w:rsidRDefault="0072595E" w:rsidP="0072595E">
      <w:pPr>
        <w:pStyle w:val="Bibliography"/>
      </w:pPr>
      <w:r>
        <w:t xml:space="preserve">65. </w:t>
      </w:r>
      <w:r>
        <w:tab/>
        <w:t xml:space="preserve">Liaw A. randomForest v4.6-14 - Breiman and Cutler’s Random Forests for Classification and Regression. 2020. </w:t>
      </w:r>
    </w:p>
    <w:p w14:paraId="53022438" w14:textId="77777777" w:rsidR="0072595E" w:rsidRDefault="0072595E" w:rsidP="0072595E">
      <w:pPr>
        <w:pStyle w:val="Bibliography"/>
      </w:pPr>
      <w:r>
        <w:t xml:space="preserve">66. </w:t>
      </w:r>
      <w:r>
        <w:tab/>
        <w:t>Molnar C, Bischl B, Casalicchio G. iml: An R package for Interpretable Machine Learning. JOSS. 2018;3: 786. doi:10.21105/joss.00786</w:t>
      </w:r>
    </w:p>
    <w:p w14:paraId="1E01A4C4" w14:textId="7B4B9DF5" w:rsidR="00743A19" w:rsidRDefault="00FA3DD4" w:rsidP="00293D27">
      <w:pPr>
        <w:pStyle w:val="Bibliography"/>
        <w:ind w:left="0" w:firstLine="0"/>
        <w:rPr>
          <w:bCs/>
        </w:rPr>
      </w:pPr>
      <w:r w:rsidRPr="00D864B0">
        <w:rPr>
          <w:bCs/>
        </w:rPr>
        <w:fldChar w:fldCharType="end"/>
      </w:r>
    </w:p>
    <w:p w14:paraId="1D9D3245" w14:textId="1CF06E47" w:rsidR="00D06E8A" w:rsidRDefault="00D06E8A" w:rsidP="00E03552">
      <w:pPr>
        <w:pStyle w:val="Heading1"/>
      </w:pPr>
      <w:r>
        <w:t>Supporting Information</w:t>
      </w:r>
    </w:p>
    <w:p w14:paraId="4EC3562F" w14:textId="300ECCB2" w:rsidR="00D06E8A" w:rsidRDefault="00D06E8A" w:rsidP="00E03552"/>
    <w:p w14:paraId="42CFA6ED" w14:textId="3327FC9C" w:rsidR="00397642" w:rsidRDefault="00397642" w:rsidP="00E03552">
      <w:r w:rsidRPr="0070354D">
        <w:rPr>
          <w:b/>
          <w:bCs/>
        </w:rPr>
        <w:t xml:space="preserve">S1 File. </w:t>
      </w:r>
      <w:r w:rsidR="00E03552">
        <w:rPr>
          <w:b/>
          <w:bCs/>
        </w:rPr>
        <w:t>S1_File</w:t>
      </w:r>
      <w:r w:rsidRPr="0070354D">
        <w:rPr>
          <w:b/>
          <w:bCs/>
        </w:rPr>
        <w:t>.pdf.</w:t>
      </w:r>
      <w:r>
        <w:t xml:space="preserve">  </w:t>
      </w:r>
      <w:r w:rsidRPr="00397642">
        <w:t>Regional Eurostat Variables For Understanding Piracy Of Books</w:t>
      </w:r>
    </w:p>
    <w:p w14:paraId="510A3B1E" w14:textId="4FBDB7DA" w:rsidR="00090198" w:rsidRDefault="00090198" w:rsidP="00E03552">
      <w:pPr>
        <w:rPr>
          <w:b/>
          <w:bCs/>
        </w:rPr>
      </w:pPr>
      <w:r w:rsidRPr="00090198">
        <w:rPr>
          <w:b/>
          <w:bCs/>
        </w:rPr>
        <w:t>S2 Table. S2_Table.pdf.</w:t>
      </w:r>
      <w:r>
        <w:rPr>
          <w:b/>
          <w:bCs/>
        </w:rPr>
        <w:t xml:space="preserve"> </w:t>
      </w:r>
      <w:r w:rsidRPr="0070354D">
        <w:t xml:space="preserve">Summary statistics for the </w:t>
      </w:r>
      <w:r>
        <w:t xml:space="preserve">variables in the </w:t>
      </w:r>
      <w:r w:rsidRPr="0070354D">
        <w:t>global model</w:t>
      </w:r>
    </w:p>
    <w:p w14:paraId="76372888" w14:textId="153A0677" w:rsidR="00E03552" w:rsidRDefault="00E03552" w:rsidP="00E03552">
      <w:r w:rsidRPr="0070354D">
        <w:rPr>
          <w:b/>
          <w:bCs/>
        </w:rPr>
        <w:t>S</w:t>
      </w:r>
      <w:r w:rsidR="00090198">
        <w:rPr>
          <w:b/>
          <w:bCs/>
        </w:rPr>
        <w:t>3</w:t>
      </w:r>
      <w:r w:rsidRPr="0070354D">
        <w:rPr>
          <w:b/>
          <w:bCs/>
        </w:rPr>
        <w:t xml:space="preserve"> Table. S</w:t>
      </w:r>
      <w:r w:rsidR="00C160BA">
        <w:rPr>
          <w:b/>
          <w:bCs/>
        </w:rPr>
        <w:t>3</w:t>
      </w:r>
      <w:r w:rsidRPr="0070354D">
        <w:rPr>
          <w:b/>
          <w:bCs/>
        </w:rPr>
        <w:t>_Table.</w:t>
      </w:r>
      <w:r w:rsidR="00C160BA">
        <w:rPr>
          <w:b/>
          <w:bCs/>
        </w:rPr>
        <w:t>pdf</w:t>
      </w:r>
      <w:r w:rsidRPr="0070354D">
        <w:rPr>
          <w:b/>
          <w:bCs/>
        </w:rPr>
        <w:t>.</w:t>
      </w:r>
      <w:r>
        <w:t xml:space="preserve"> </w:t>
      </w:r>
      <w:r w:rsidRPr="00D864B0">
        <w:t>European models (DV: download</w:t>
      </w:r>
      <w:r>
        <w:t xml:space="preserve"> counts</w:t>
      </w:r>
      <w:r w:rsidRPr="00D864B0">
        <w:t>)</w:t>
      </w:r>
    </w:p>
    <w:p w14:paraId="2313C324" w14:textId="77777777" w:rsidR="00E03552" w:rsidRDefault="00E03552" w:rsidP="00E03552"/>
    <w:p w14:paraId="4733823D" w14:textId="77777777" w:rsidR="00397642" w:rsidRPr="00D06E8A" w:rsidRDefault="00397642" w:rsidP="0070354D"/>
    <w:sectPr w:rsidR="00397642" w:rsidRPr="00D06E8A" w:rsidSect="0087239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9DD960" w14:textId="77777777" w:rsidR="002B1DA7" w:rsidRDefault="002B1DA7" w:rsidP="00BB281F">
      <w:pPr>
        <w:spacing w:after="0" w:line="240" w:lineRule="auto"/>
      </w:pPr>
      <w:r>
        <w:separator/>
      </w:r>
    </w:p>
  </w:endnote>
  <w:endnote w:type="continuationSeparator" w:id="0">
    <w:p w14:paraId="3DEE4D18" w14:textId="77777777" w:rsidR="002B1DA7" w:rsidRDefault="002B1DA7"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E743" w14:textId="77777777" w:rsidR="0068187B" w:rsidRDefault="006818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8330438"/>
      <w:docPartObj>
        <w:docPartGallery w:val="Page Numbers (Bottom of Page)"/>
        <w:docPartUnique/>
      </w:docPartObj>
    </w:sdtPr>
    <w:sdtEndPr>
      <w:rPr>
        <w:noProof/>
      </w:rPr>
    </w:sdtEndPr>
    <w:sdtContent>
      <w:p w14:paraId="41F399C6" w14:textId="25B5601A" w:rsidR="0068187B" w:rsidRDefault="0068187B">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68187B" w:rsidRDefault="006818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50214" w14:textId="77777777" w:rsidR="0068187B" w:rsidRDefault="006818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516212" w14:textId="77777777" w:rsidR="002B1DA7" w:rsidRDefault="002B1DA7" w:rsidP="00BB281F">
      <w:pPr>
        <w:spacing w:after="0" w:line="240" w:lineRule="auto"/>
      </w:pPr>
      <w:r>
        <w:separator/>
      </w:r>
    </w:p>
  </w:footnote>
  <w:footnote w:type="continuationSeparator" w:id="0">
    <w:p w14:paraId="4A1C8529" w14:textId="77777777" w:rsidR="002B1DA7" w:rsidRDefault="002B1DA7"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6D2B4" w14:textId="77777777" w:rsidR="0068187B" w:rsidRDefault="006818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8AE5F" w14:textId="77777777" w:rsidR="0068187B" w:rsidRDefault="006818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88E39" w14:textId="77777777" w:rsidR="0068187B" w:rsidRDefault="006818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45A"/>
    <w:rsid w:val="000129EE"/>
    <w:rsid w:val="000151CA"/>
    <w:rsid w:val="000168EE"/>
    <w:rsid w:val="0002027C"/>
    <w:rsid w:val="000217AB"/>
    <w:rsid w:val="00026055"/>
    <w:rsid w:val="00027BC5"/>
    <w:rsid w:val="00030581"/>
    <w:rsid w:val="000314F3"/>
    <w:rsid w:val="000322F7"/>
    <w:rsid w:val="00033A66"/>
    <w:rsid w:val="00036452"/>
    <w:rsid w:val="00036B12"/>
    <w:rsid w:val="00037560"/>
    <w:rsid w:val="000403F2"/>
    <w:rsid w:val="000406E2"/>
    <w:rsid w:val="0004178C"/>
    <w:rsid w:val="00046898"/>
    <w:rsid w:val="000470A1"/>
    <w:rsid w:val="00055FA7"/>
    <w:rsid w:val="0005780E"/>
    <w:rsid w:val="00061F6E"/>
    <w:rsid w:val="00062974"/>
    <w:rsid w:val="0006723A"/>
    <w:rsid w:val="0007111A"/>
    <w:rsid w:val="0007417F"/>
    <w:rsid w:val="0008076B"/>
    <w:rsid w:val="00082362"/>
    <w:rsid w:val="00090198"/>
    <w:rsid w:val="0009168F"/>
    <w:rsid w:val="00094658"/>
    <w:rsid w:val="000A2F56"/>
    <w:rsid w:val="000A530E"/>
    <w:rsid w:val="000A5E2D"/>
    <w:rsid w:val="000B0EAB"/>
    <w:rsid w:val="000B61A6"/>
    <w:rsid w:val="000B76F7"/>
    <w:rsid w:val="000C01E9"/>
    <w:rsid w:val="000C2547"/>
    <w:rsid w:val="000C2E4A"/>
    <w:rsid w:val="000C3DD3"/>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69E7"/>
    <w:rsid w:val="001B7553"/>
    <w:rsid w:val="001C120B"/>
    <w:rsid w:val="001C3088"/>
    <w:rsid w:val="001C3EF8"/>
    <w:rsid w:val="001C6E01"/>
    <w:rsid w:val="001C7FFE"/>
    <w:rsid w:val="001D0BCD"/>
    <w:rsid w:val="001D2834"/>
    <w:rsid w:val="001E124E"/>
    <w:rsid w:val="001E17D6"/>
    <w:rsid w:val="001E29DC"/>
    <w:rsid w:val="001E6BE8"/>
    <w:rsid w:val="001E7D50"/>
    <w:rsid w:val="001E7E7E"/>
    <w:rsid w:val="00205576"/>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253"/>
    <w:rsid w:val="00267D39"/>
    <w:rsid w:val="00267E7C"/>
    <w:rsid w:val="00270EB7"/>
    <w:rsid w:val="00272427"/>
    <w:rsid w:val="002735EC"/>
    <w:rsid w:val="00273950"/>
    <w:rsid w:val="0027482C"/>
    <w:rsid w:val="00276E01"/>
    <w:rsid w:val="00281350"/>
    <w:rsid w:val="00281436"/>
    <w:rsid w:val="00282644"/>
    <w:rsid w:val="002922B8"/>
    <w:rsid w:val="00292A3B"/>
    <w:rsid w:val="00293D27"/>
    <w:rsid w:val="002945D0"/>
    <w:rsid w:val="0029662D"/>
    <w:rsid w:val="002A245B"/>
    <w:rsid w:val="002A3102"/>
    <w:rsid w:val="002A4932"/>
    <w:rsid w:val="002B1DA7"/>
    <w:rsid w:val="002B51AD"/>
    <w:rsid w:val="002B7880"/>
    <w:rsid w:val="002C7AFE"/>
    <w:rsid w:val="002D00EF"/>
    <w:rsid w:val="002D23F3"/>
    <w:rsid w:val="002D5415"/>
    <w:rsid w:val="002D573D"/>
    <w:rsid w:val="002E43D3"/>
    <w:rsid w:val="002E4CDD"/>
    <w:rsid w:val="002F4FBD"/>
    <w:rsid w:val="002F5CFF"/>
    <w:rsid w:val="002F63A3"/>
    <w:rsid w:val="00300E3C"/>
    <w:rsid w:val="00301F11"/>
    <w:rsid w:val="00305FF3"/>
    <w:rsid w:val="00310D96"/>
    <w:rsid w:val="00315743"/>
    <w:rsid w:val="00315B35"/>
    <w:rsid w:val="00316A28"/>
    <w:rsid w:val="00321A91"/>
    <w:rsid w:val="00323100"/>
    <w:rsid w:val="00326D42"/>
    <w:rsid w:val="00327BFB"/>
    <w:rsid w:val="003477E3"/>
    <w:rsid w:val="00347C68"/>
    <w:rsid w:val="0035064E"/>
    <w:rsid w:val="00351FF7"/>
    <w:rsid w:val="00354E75"/>
    <w:rsid w:val="00354E97"/>
    <w:rsid w:val="00355708"/>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27A6"/>
    <w:rsid w:val="003944F6"/>
    <w:rsid w:val="00397642"/>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10FD"/>
    <w:rsid w:val="003C200F"/>
    <w:rsid w:val="003C5661"/>
    <w:rsid w:val="003C7CFC"/>
    <w:rsid w:val="003D0523"/>
    <w:rsid w:val="003D089F"/>
    <w:rsid w:val="003D1D2A"/>
    <w:rsid w:val="003D29DE"/>
    <w:rsid w:val="003D3313"/>
    <w:rsid w:val="003D7256"/>
    <w:rsid w:val="003E1A2A"/>
    <w:rsid w:val="003E2B94"/>
    <w:rsid w:val="003E3CE4"/>
    <w:rsid w:val="003E6449"/>
    <w:rsid w:val="003F0EC9"/>
    <w:rsid w:val="003F1709"/>
    <w:rsid w:val="003F4907"/>
    <w:rsid w:val="004010BC"/>
    <w:rsid w:val="004013FE"/>
    <w:rsid w:val="004024C7"/>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1AF"/>
    <w:rsid w:val="00470820"/>
    <w:rsid w:val="0047090F"/>
    <w:rsid w:val="004728E5"/>
    <w:rsid w:val="00474D70"/>
    <w:rsid w:val="00474D71"/>
    <w:rsid w:val="00475A93"/>
    <w:rsid w:val="00476CF8"/>
    <w:rsid w:val="00483B90"/>
    <w:rsid w:val="004844A9"/>
    <w:rsid w:val="0048479C"/>
    <w:rsid w:val="00486031"/>
    <w:rsid w:val="00487997"/>
    <w:rsid w:val="0049605D"/>
    <w:rsid w:val="004A2483"/>
    <w:rsid w:val="004A4FF9"/>
    <w:rsid w:val="004A5F30"/>
    <w:rsid w:val="004B0274"/>
    <w:rsid w:val="004B1B54"/>
    <w:rsid w:val="004B3779"/>
    <w:rsid w:val="004B385C"/>
    <w:rsid w:val="004B3BB9"/>
    <w:rsid w:val="004B4E9C"/>
    <w:rsid w:val="004C3939"/>
    <w:rsid w:val="004C6B54"/>
    <w:rsid w:val="004C73F9"/>
    <w:rsid w:val="004D4282"/>
    <w:rsid w:val="004D4367"/>
    <w:rsid w:val="004D639F"/>
    <w:rsid w:val="004D717B"/>
    <w:rsid w:val="004D79F9"/>
    <w:rsid w:val="004D7A46"/>
    <w:rsid w:val="004E0618"/>
    <w:rsid w:val="004E5052"/>
    <w:rsid w:val="004E5E97"/>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548AA"/>
    <w:rsid w:val="005626E0"/>
    <w:rsid w:val="00563507"/>
    <w:rsid w:val="005658B9"/>
    <w:rsid w:val="00571ED6"/>
    <w:rsid w:val="00573C0A"/>
    <w:rsid w:val="00574C8E"/>
    <w:rsid w:val="0057632F"/>
    <w:rsid w:val="0057664A"/>
    <w:rsid w:val="00576C33"/>
    <w:rsid w:val="00577412"/>
    <w:rsid w:val="005903C9"/>
    <w:rsid w:val="00590E70"/>
    <w:rsid w:val="0059169F"/>
    <w:rsid w:val="00592480"/>
    <w:rsid w:val="00595276"/>
    <w:rsid w:val="005A0E79"/>
    <w:rsid w:val="005A2800"/>
    <w:rsid w:val="005A61BF"/>
    <w:rsid w:val="005A76A1"/>
    <w:rsid w:val="005B32E2"/>
    <w:rsid w:val="005B754C"/>
    <w:rsid w:val="005B7E52"/>
    <w:rsid w:val="005C0A08"/>
    <w:rsid w:val="005C1006"/>
    <w:rsid w:val="005C334A"/>
    <w:rsid w:val="005C545B"/>
    <w:rsid w:val="005C54CC"/>
    <w:rsid w:val="005C69CA"/>
    <w:rsid w:val="005C7235"/>
    <w:rsid w:val="005D346D"/>
    <w:rsid w:val="005D62F8"/>
    <w:rsid w:val="005D6975"/>
    <w:rsid w:val="005D73B2"/>
    <w:rsid w:val="005E1365"/>
    <w:rsid w:val="005E1DEA"/>
    <w:rsid w:val="005E4327"/>
    <w:rsid w:val="005E6B08"/>
    <w:rsid w:val="005E72F1"/>
    <w:rsid w:val="005F1CCC"/>
    <w:rsid w:val="005F1DF3"/>
    <w:rsid w:val="005F27E3"/>
    <w:rsid w:val="005F5DF8"/>
    <w:rsid w:val="005F65D0"/>
    <w:rsid w:val="006001AA"/>
    <w:rsid w:val="0060057E"/>
    <w:rsid w:val="0060121A"/>
    <w:rsid w:val="00614A0B"/>
    <w:rsid w:val="00620C1A"/>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67F7A"/>
    <w:rsid w:val="006719C1"/>
    <w:rsid w:val="006723B1"/>
    <w:rsid w:val="00673560"/>
    <w:rsid w:val="00673CF3"/>
    <w:rsid w:val="00674109"/>
    <w:rsid w:val="0067585F"/>
    <w:rsid w:val="00675D7B"/>
    <w:rsid w:val="00676064"/>
    <w:rsid w:val="006764A5"/>
    <w:rsid w:val="006770B2"/>
    <w:rsid w:val="0068187B"/>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54D"/>
    <w:rsid w:val="00703A83"/>
    <w:rsid w:val="00716B24"/>
    <w:rsid w:val="00720A43"/>
    <w:rsid w:val="0072380E"/>
    <w:rsid w:val="0072595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642C"/>
    <w:rsid w:val="00787C5A"/>
    <w:rsid w:val="0079172A"/>
    <w:rsid w:val="00792AA9"/>
    <w:rsid w:val="007950A5"/>
    <w:rsid w:val="00795FA7"/>
    <w:rsid w:val="00796F8D"/>
    <w:rsid w:val="007A5B63"/>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57AFB"/>
    <w:rsid w:val="008627A5"/>
    <w:rsid w:val="008629EC"/>
    <w:rsid w:val="00865774"/>
    <w:rsid w:val="008722BA"/>
    <w:rsid w:val="00872396"/>
    <w:rsid w:val="00875364"/>
    <w:rsid w:val="00881E5D"/>
    <w:rsid w:val="008859B2"/>
    <w:rsid w:val="0088622A"/>
    <w:rsid w:val="0089017D"/>
    <w:rsid w:val="00890E20"/>
    <w:rsid w:val="00890E29"/>
    <w:rsid w:val="008910F5"/>
    <w:rsid w:val="008A00B0"/>
    <w:rsid w:val="008A0669"/>
    <w:rsid w:val="008A09E4"/>
    <w:rsid w:val="008A4C56"/>
    <w:rsid w:val="008A5597"/>
    <w:rsid w:val="008A7606"/>
    <w:rsid w:val="008B3502"/>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6C4F"/>
    <w:rsid w:val="00927D97"/>
    <w:rsid w:val="00930235"/>
    <w:rsid w:val="009313F0"/>
    <w:rsid w:val="009318BF"/>
    <w:rsid w:val="00934372"/>
    <w:rsid w:val="00934DCF"/>
    <w:rsid w:val="00936D15"/>
    <w:rsid w:val="009408A4"/>
    <w:rsid w:val="0094336B"/>
    <w:rsid w:val="009447EF"/>
    <w:rsid w:val="009451A5"/>
    <w:rsid w:val="009506F6"/>
    <w:rsid w:val="009511FC"/>
    <w:rsid w:val="00952253"/>
    <w:rsid w:val="00955A06"/>
    <w:rsid w:val="009571A1"/>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63B4"/>
    <w:rsid w:val="009D7D38"/>
    <w:rsid w:val="009E1BCF"/>
    <w:rsid w:val="009F464F"/>
    <w:rsid w:val="009F555A"/>
    <w:rsid w:val="009F5A5D"/>
    <w:rsid w:val="009F78C8"/>
    <w:rsid w:val="009F7A51"/>
    <w:rsid w:val="00A03993"/>
    <w:rsid w:val="00A03AB9"/>
    <w:rsid w:val="00A1050C"/>
    <w:rsid w:val="00A1151F"/>
    <w:rsid w:val="00A1220F"/>
    <w:rsid w:val="00A21245"/>
    <w:rsid w:val="00A26504"/>
    <w:rsid w:val="00A27031"/>
    <w:rsid w:val="00A2760C"/>
    <w:rsid w:val="00A30AA8"/>
    <w:rsid w:val="00A3113F"/>
    <w:rsid w:val="00A319FB"/>
    <w:rsid w:val="00A32E3B"/>
    <w:rsid w:val="00A35B0C"/>
    <w:rsid w:val="00A35B86"/>
    <w:rsid w:val="00A43405"/>
    <w:rsid w:val="00A468DC"/>
    <w:rsid w:val="00A47E87"/>
    <w:rsid w:val="00A5769C"/>
    <w:rsid w:val="00A5789A"/>
    <w:rsid w:val="00A661E6"/>
    <w:rsid w:val="00A67D8F"/>
    <w:rsid w:val="00A71CA7"/>
    <w:rsid w:val="00A73B08"/>
    <w:rsid w:val="00A74A4D"/>
    <w:rsid w:val="00A75F1C"/>
    <w:rsid w:val="00A819FF"/>
    <w:rsid w:val="00A82493"/>
    <w:rsid w:val="00A8650E"/>
    <w:rsid w:val="00A95313"/>
    <w:rsid w:val="00A9629B"/>
    <w:rsid w:val="00AA2C7E"/>
    <w:rsid w:val="00AA5368"/>
    <w:rsid w:val="00AA787E"/>
    <w:rsid w:val="00AB3A1A"/>
    <w:rsid w:val="00AB4494"/>
    <w:rsid w:val="00AB4754"/>
    <w:rsid w:val="00AB512D"/>
    <w:rsid w:val="00AB5F99"/>
    <w:rsid w:val="00AB716B"/>
    <w:rsid w:val="00AC60FC"/>
    <w:rsid w:val="00AD5ECF"/>
    <w:rsid w:val="00AD7951"/>
    <w:rsid w:val="00AE0FED"/>
    <w:rsid w:val="00AE1996"/>
    <w:rsid w:val="00AE3D0E"/>
    <w:rsid w:val="00AE7CBC"/>
    <w:rsid w:val="00AF1587"/>
    <w:rsid w:val="00AF467A"/>
    <w:rsid w:val="00B01345"/>
    <w:rsid w:val="00B01C69"/>
    <w:rsid w:val="00B01EAE"/>
    <w:rsid w:val="00B059D8"/>
    <w:rsid w:val="00B0649C"/>
    <w:rsid w:val="00B1140B"/>
    <w:rsid w:val="00B114FD"/>
    <w:rsid w:val="00B11623"/>
    <w:rsid w:val="00B11C7F"/>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2F2B"/>
    <w:rsid w:val="00BC3CB5"/>
    <w:rsid w:val="00BC524F"/>
    <w:rsid w:val="00BD0697"/>
    <w:rsid w:val="00BE04FA"/>
    <w:rsid w:val="00BE10D2"/>
    <w:rsid w:val="00BE4974"/>
    <w:rsid w:val="00BF1D8A"/>
    <w:rsid w:val="00BF3B2F"/>
    <w:rsid w:val="00BF7F3B"/>
    <w:rsid w:val="00C03D2E"/>
    <w:rsid w:val="00C13888"/>
    <w:rsid w:val="00C15C16"/>
    <w:rsid w:val="00C160BA"/>
    <w:rsid w:val="00C20438"/>
    <w:rsid w:val="00C205D0"/>
    <w:rsid w:val="00C26A38"/>
    <w:rsid w:val="00C345A8"/>
    <w:rsid w:val="00C36729"/>
    <w:rsid w:val="00C36782"/>
    <w:rsid w:val="00C45548"/>
    <w:rsid w:val="00C501DD"/>
    <w:rsid w:val="00C50742"/>
    <w:rsid w:val="00C52DB2"/>
    <w:rsid w:val="00C54DD9"/>
    <w:rsid w:val="00C56F6C"/>
    <w:rsid w:val="00C64344"/>
    <w:rsid w:val="00C644F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2E36"/>
    <w:rsid w:val="00D04670"/>
    <w:rsid w:val="00D05EC1"/>
    <w:rsid w:val="00D06E8A"/>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63E4"/>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41C8"/>
    <w:rsid w:val="00D80187"/>
    <w:rsid w:val="00D841FC"/>
    <w:rsid w:val="00D857CB"/>
    <w:rsid w:val="00D8648B"/>
    <w:rsid w:val="00D864B0"/>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33B"/>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3552"/>
    <w:rsid w:val="00E0465D"/>
    <w:rsid w:val="00E10615"/>
    <w:rsid w:val="00E11C0B"/>
    <w:rsid w:val="00E11F01"/>
    <w:rsid w:val="00E13807"/>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90EC0"/>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D706F"/>
    <w:rsid w:val="00EE4574"/>
    <w:rsid w:val="00EE46DB"/>
    <w:rsid w:val="00EE4B5E"/>
    <w:rsid w:val="00EE6CF2"/>
    <w:rsid w:val="00EF033B"/>
    <w:rsid w:val="00EF2E10"/>
    <w:rsid w:val="00F00B66"/>
    <w:rsid w:val="00F00F63"/>
    <w:rsid w:val="00F01729"/>
    <w:rsid w:val="00F01B3A"/>
    <w:rsid w:val="00F01C70"/>
    <w:rsid w:val="00F04AD1"/>
    <w:rsid w:val="00F0688C"/>
    <w:rsid w:val="00F07868"/>
    <w:rsid w:val="00F11528"/>
    <w:rsid w:val="00F1276D"/>
    <w:rsid w:val="00F12C0C"/>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4C40"/>
    <w:rsid w:val="00F57FA9"/>
    <w:rsid w:val="00F649EE"/>
    <w:rsid w:val="00F66ACF"/>
    <w:rsid w:val="00F67AD1"/>
    <w:rsid w:val="00F73834"/>
    <w:rsid w:val="00F7734F"/>
    <w:rsid w:val="00F773B0"/>
    <w:rsid w:val="00F80FB0"/>
    <w:rsid w:val="00F84597"/>
    <w:rsid w:val="00F9133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222F"/>
    <w:rsid w:val="00FD4376"/>
    <w:rsid w:val="00FD778A"/>
    <w:rsid w:val="00FE728B"/>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08A4"/>
    <w:pPr>
      <w:keepNext/>
      <w:keepLines/>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BodyText"/>
    <w:link w:val="Heading2Char"/>
    <w:uiPriority w:val="9"/>
    <w:unhideWhenUsed/>
    <w:qFormat/>
    <w:rsid w:val="009408A4"/>
    <w:pPr>
      <w:keepNext/>
      <w:keepLines/>
      <w:spacing w:before="200" w:after="0" w:line="240" w:lineRule="auto"/>
      <w:outlineLvl w:val="1"/>
    </w:pPr>
    <w:rPr>
      <w:rFonts w:asciiTheme="majorHAnsi" w:eastAsiaTheme="majorEastAsia" w:hAnsiTheme="majorHAnsi" w:cstheme="majorBidi"/>
      <w:b/>
      <w:bCs/>
      <w:color w:val="000000" w:themeColor="text1"/>
      <w:sz w:val="32"/>
      <w:szCs w:val="32"/>
    </w:rPr>
  </w:style>
  <w:style w:type="paragraph" w:styleId="Heading3">
    <w:name w:val="heading 3"/>
    <w:basedOn w:val="Normal"/>
    <w:next w:val="Normal"/>
    <w:link w:val="Heading3Char"/>
    <w:uiPriority w:val="9"/>
    <w:unhideWhenUsed/>
    <w:qFormat/>
    <w:rsid w:val="009408A4"/>
    <w:pPr>
      <w:keepNext/>
      <w:keepLines/>
      <w:spacing w:before="40" w:after="0"/>
      <w:outlineLvl w:val="2"/>
    </w:pPr>
    <w:rPr>
      <w:rFonts w:asciiTheme="majorHAnsi" w:eastAsiaTheme="majorEastAsia" w:hAnsiTheme="majorHAnsi" w:cstheme="majorBidi"/>
      <w:b/>
      <w:color w:val="000000" w:themeColor="text1"/>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tabs>
        <w:tab w:val="left" w:pos="504"/>
      </w:tabs>
      <w:spacing w:after="240" w:line="240" w:lineRule="auto"/>
      <w:ind w:left="504" w:hanging="504"/>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13FE"/>
    <w:pPr>
      <w:spacing w:after="200" w:line="240" w:lineRule="auto"/>
    </w:pPr>
    <w:rPr>
      <w:b/>
      <w:iCs/>
      <w:color w:val="000000" w:themeColor="text1"/>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9408A4"/>
    <w:rPr>
      <w:rFonts w:asciiTheme="majorHAnsi" w:eastAsiaTheme="majorEastAsia" w:hAnsiTheme="majorHAnsi" w:cstheme="majorBidi"/>
      <w:b/>
      <w:bCs/>
      <w:color w:val="000000" w:themeColor="tex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9408A4"/>
    <w:rPr>
      <w:rFonts w:asciiTheme="majorHAnsi" w:eastAsiaTheme="majorEastAsia" w:hAnsiTheme="majorHAnsi" w:cstheme="majorBidi"/>
      <w:b/>
      <w:color w:val="000000" w:themeColor="text1"/>
      <w:sz w:val="36"/>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9408A4"/>
    <w:rPr>
      <w:rFonts w:asciiTheme="majorHAnsi" w:eastAsiaTheme="majorEastAsia" w:hAnsiTheme="majorHAnsi" w:cstheme="majorBidi"/>
      <w:b/>
      <w:color w:val="000000" w:themeColor="text1"/>
      <w:sz w:val="28"/>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 w:type="table" w:styleId="PlainTable2">
    <w:name w:val="Plain Table 2"/>
    <w:basedOn w:val="TableNormal"/>
    <w:uiPriority w:val="42"/>
    <w:rsid w:val="004701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701A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2908623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39445417">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worldbank.org/indicator/SE.TER.ENR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D9198-DB89-2F4E-BA1F-3F20D48BE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3133</Words>
  <Characters>13186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2T16:51:00Z</dcterms:created>
  <dcterms:modified xsi:type="dcterms:W3CDTF">2020-09-0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rpWrwzq"/&gt;&lt;style id="http://www.zotero.org/styles/plos-one" hasBibliography="1" bibliographyStyleHasBeenSet="1"/&gt;&lt;prefs&gt;&lt;pref name="fieldType" value="Field"/&gt;&lt;/prefs&gt;&lt;/data&gt;</vt:lpwstr>
  </property>
</Properties>
</file>